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E4AF40" w14:textId="4571C972" w:rsidR="00BE369B" w:rsidRDefault="00880C7E" w:rsidP="00880C7E">
      <w:pPr>
        <w:rPr>
          <w:b/>
          <w:bCs/>
          <w:sz w:val="24"/>
          <w:szCs w:val="24"/>
          <w:lang w:val="en-GB"/>
        </w:rPr>
      </w:pPr>
      <w:r w:rsidRPr="00880C7E">
        <w:rPr>
          <w:b/>
          <w:bCs/>
          <w:sz w:val="24"/>
          <w:szCs w:val="24"/>
          <w:lang w:val="en-GB"/>
        </w:rPr>
        <w:t>Prospective title</w:t>
      </w:r>
      <w:r w:rsidR="00BE369B">
        <w:rPr>
          <w:b/>
          <w:bCs/>
          <w:sz w:val="24"/>
          <w:szCs w:val="24"/>
          <w:lang w:val="en-GB"/>
        </w:rPr>
        <w:t>s</w:t>
      </w:r>
      <w:r w:rsidRPr="00880C7E">
        <w:rPr>
          <w:b/>
          <w:bCs/>
          <w:sz w:val="24"/>
          <w:szCs w:val="24"/>
          <w:lang w:val="en-GB"/>
        </w:rPr>
        <w:t>:</w:t>
      </w:r>
    </w:p>
    <w:p w14:paraId="3F382E67" w14:textId="6BAD55B9" w:rsidR="004C7FA9" w:rsidRDefault="00F66BD4" w:rsidP="00880C7E">
      <w:pPr>
        <w:rPr>
          <w:lang w:val="en-GB"/>
        </w:rPr>
      </w:pPr>
      <w:r w:rsidRPr="00BC5462">
        <w:rPr>
          <w:lang w:val="en-GB"/>
        </w:rPr>
        <w:t xml:space="preserve">Biological </w:t>
      </w:r>
      <w:r w:rsidR="00D25408">
        <w:rPr>
          <w:lang w:val="en-GB"/>
        </w:rPr>
        <w:t xml:space="preserve">correlates </w:t>
      </w:r>
      <w:r w:rsidRPr="00BC5462">
        <w:rPr>
          <w:lang w:val="en-GB"/>
        </w:rPr>
        <w:t xml:space="preserve">and </w:t>
      </w:r>
      <w:r w:rsidR="0018172F" w:rsidRPr="00BC5462">
        <w:rPr>
          <w:lang w:val="en-GB"/>
        </w:rPr>
        <w:t>e</w:t>
      </w:r>
      <w:r w:rsidRPr="00BC5462">
        <w:rPr>
          <w:lang w:val="en-GB"/>
        </w:rPr>
        <w:t xml:space="preserve">cological </w:t>
      </w:r>
      <w:r w:rsidR="00D25408">
        <w:rPr>
          <w:lang w:val="en-GB"/>
        </w:rPr>
        <w:t>drivers</w:t>
      </w:r>
      <w:r w:rsidR="00D25408" w:rsidRPr="00BC5462">
        <w:rPr>
          <w:lang w:val="en-GB"/>
        </w:rPr>
        <w:t xml:space="preserve"> </w:t>
      </w:r>
      <w:r w:rsidRPr="00BC5462">
        <w:rPr>
          <w:lang w:val="en-GB"/>
        </w:rPr>
        <w:t xml:space="preserve">of seed oil content in alpine species </w:t>
      </w:r>
    </w:p>
    <w:p w14:paraId="28068FC8" w14:textId="6EA7B43C" w:rsidR="00BE369B" w:rsidRPr="00BC5462" w:rsidRDefault="00BE369B" w:rsidP="00880C7E">
      <w:pPr>
        <w:rPr>
          <w:lang w:val="en-GB"/>
        </w:rPr>
      </w:pPr>
      <w:r w:rsidRPr="00BE369B">
        <w:t>Unravelling seed oil content patterns in alpine species</w:t>
      </w:r>
    </w:p>
    <w:p w14:paraId="20BBF406" w14:textId="0B6A897E" w:rsidR="00BA7BB6" w:rsidRPr="00671CEF" w:rsidRDefault="005F1BDA" w:rsidP="00E526DA">
      <w:pPr>
        <w:spacing w:line="360" w:lineRule="auto"/>
        <w:jc w:val="both"/>
        <w:rPr>
          <w:lang w:val="es-ES"/>
        </w:rPr>
      </w:pPr>
      <w:proofErr w:type="spellStart"/>
      <w:r w:rsidRPr="00BE369B">
        <w:rPr>
          <w:b/>
          <w:bCs/>
          <w:lang w:val="es-ES"/>
        </w:rPr>
        <w:t>Authors</w:t>
      </w:r>
      <w:proofErr w:type="spellEnd"/>
      <w:r w:rsidRPr="00BE369B">
        <w:rPr>
          <w:b/>
          <w:bCs/>
          <w:lang w:val="es-ES"/>
        </w:rPr>
        <w:t>:</w:t>
      </w:r>
      <w:r w:rsidRPr="00671CEF">
        <w:rPr>
          <w:lang w:val="es-ES"/>
        </w:rPr>
        <w:t xml:space="preserve"> </w:t>
      </w:r>
      <w:r w:rsidR="00F66BD4" w:rsidRPr="00671CEF">
        <w:rPr>
          <w:lang w:val="es-ES"/>
        </w:rPr>
        <w:t>C</w:t>
      </w:r>
      <w:r w:rsidR="008A6FE7">
        <w:rPr>
          <w:lang w:val="es-ES"/>
        </w:rPr>
        <w:t>lara</w:t>
      </w:r>
      <w:r w:rsidR="00BA7BB6" w:rsidRPr="00671CEF">
        <w:rPr>
          <w:lang w:val="es-ES"/>
        </w:rPr>
        <w:t xml:space="preserve"> </w:t>
      </w:r>
      <w:r w:rsidR="00F66BD4" w:rsidRPr="00671CEF">
        <w:rPr>
          <w:lang w:val="es-ES"/>
        </w:rPr>
        <w:t>Espinosa del Alba</w:t>
      </w:r>
      <w:r w:rsidRPr="00671CEF">
        <w:rPr>
          <w:vertAlign w:val="superscript"/>
          <w:lang w:val="es-ES"/>
        </w:rPr>
        <w:t>1</w:t>
      </w:r>
      <w:r w:rsidR="00136E80">
        <w:rPr>
          <w:vertAlign w:val="superscript"/>
          <w:lang w:val="es-ES"/>
        </w:rPr>
        <w:t>,</w:t>
      </w:r>
      <w:r w:rsidR="00136E80" w:rsidRPr="00671CEF">
        <w:rPr>
          <w:vertAlign w:val="superscript"/>
          <w:lang w:val="es-ES"/>
        </w:rPr>
        <w:t>2</w:t>
      </w:r>
      <w:r w:rsidR="00F66BD4" w:rsidRPr="00671CEF">
        <w:rPr>
          <w:lang w:val="es-ES"/>
        </w:rPr>
        <w:t>, A</w:t>
      </w:r>
      <w:r w:rsidR="008A6FE7">
        <w:rPr>
          <w:lang w:val="es-ES"/>
        </w:rPr>
        <w:t>ndrea</w:t>
      </w:r>
      <w:r w:rsidR="00F66BD4" w:rsidRPr="00671CEF">
        <w:rPr>
          <w:lang w:val="es-ES"/>
        </w:rPr>
        <w:t xml:space="preserve"> Mondoni</w:t>
      </w:r>
      <w:r w:rsidR="00136E80">
        <w:rPr>
          <w:vertAlign w:val="superscript"/>
          <w:lang w:val="es-ES"/>
        </w:rPr>
        <w:t>3</w:t>
      </w:r>
      <w:r w:rsidR="00F66BD4" w:rsidRPr="00671CEF">
        <w:rPr>
          <w:lang w:val="es-ES"/>
        </w:rPr>
        <w:t xml:space="preserve">, </w:t>
      </w:r>
      <w:r w:rsidR="00D25408">
        <w:rPr>
          <w:lang w:val="es-ES"/>
        </w:rPr>
        <w:t>Silvia Baizán</w:t>
      </w:r>
      <w:r w:rsidR="006A482F">
        <w:rPr>
          <w:vertAlign w:val="superscript"/>
          <w:lang w:val="es-ES"/>
        </w:rPr>
        <w:t>4</w:t>
      </w:r>
      <w:r w:rsidR="00D25408">
        <w:rPr>
          <w:lang w:val="es-ES"/>
        </w:rPr>
        <w:t xml:space="preserve">, </w:t>
      </w:r>
      <w:r w:rsidR="00F66BD4" w:rsidRPr="00671CEF">
        <w:rPr>
          <w:lang w:val="es-ES"/>
        </w:rPr>
        <w:t>E</w:t>
      </w:r>
      <w:r w:rsidR="008A6FE7">
        <w:rPr>
          <w:lang w:val="es-ES"/>
        </w:rPr>
        <w:t>duardo</w:t>
      </w:r>
      <w:r w:rsidR="00F66BD4" w:rsidRPr="00671CEF">
        <w:rPr>
          <w:lang w:val="es-ES"/>
        </w:rPr>
        <w:t xml:space="preserve"> Fernández-Pascual</w:t>
      </w:r>
      <w:r w:rsidR="00136E80" w:rsidRPr="00671CEF">
        <w:rPr>
          <w:vertAlign w:val="superscript"/>
          <w:lang w:val="es-ES"/>
        </w:rPr>
        <w:t>1</w:t>
      </w:r>
      <w:r w:rsidR="00136E80">
        <w:rPr>
          <w:vertAlign w:val="superscript"/>
          <w:lang w:val="es-ES"/>
        </w:rPr>
        <w:t>,</w:t>
      </w:r>
      <w:r w:rsidR="00136E80" w:rsidRPr="00671CEF">
        <w:rPr>
          <w:vertAlign w:val="superscript"/>
          <w:lang w:val="es-ES"/>
        </w:rPr>
        <w:t>2</w:t>
      </w:r>
      <w:r w:rsidR="00F66BD4" w:rsidRPr="00671CEF">
        <w:rPr>
          <w:lang w:val="es-ES"/>
        </w:rPr>
        <w:t xml:space="preserve"> &amp; </w:t>
      </w:r>
      <w:r w:rsidR="00AC15B1" w:rsidRPr="00671CEF">
        <w:rPr>
          <w:lang w:val="es-ES"/>
        </w:rPr>
        <w:t>B</w:t>
      </w:r>
      <w:r w:rsidR="008A6FE7">
        <w:rPr>
          <w:lang w:val="es-ES"/>
        </w:rPr>
        <w:t>orja</w:t>
      </w:r>
      <w:r w:rsidR="00AC15B1" w:rsidRPr="00671CEF">
        <w:rPr>
          <w:lang w:val="es-ES"/>
        </w:rPr>
        <w:t xml:space="preserve"> Jim</w:t>
      </w:r>
      <w:r w:rsidR="00BD2000" w:rsidRPr="00671CEF">
        <w:rPr>
          <w:lang w:val="es-ES"/>
        </w:rPr>
        <w:t>é</w:t>
      </w:r>
      <w:r w:rsidR="00AC15B1" w:rsidRPr="00671CEF">
        <w:rPr>
          <w:lang w:val="es-ES"/>
        </w:rPr>
        <w:t>nez-Alfaro</w:t>
      </w:r>
      <w:r w:rsidR="00136E80" w:rsidRPr="00671CEF">
        <w:rPr>
          <w:vertAlign w:val="superscript"/>
          <w:lang w:val="es-ES"/>
        </w:rPr>
        <w:t>1</w:t>
      </w:r>
      <w:r w:rsidR="00136E80">
        <w:rPr>
          <w:vertAlign w:val="superscript"/>
          <w:lang w:val="es-ES"/>
        </w:rPr>
        <w:t>,</w:t>
      </w:r>
      <w:r w:rsidR="00136E80" w:rsidRPr="00671CEF">
        <w:rPr>
          <w:vertAlign w:val="superscript"/>
          <w:lang w:val="es-ES"/>
        </w:rPr>
        <w:t>2</w:t>
      </w:r>
      <w:r w:rsidRPr="00671CEF">
        <w:rPr>
          <w:lang w:val="es-ES"/>
        </w:rPr>
        <w:t>.</w:t>
      </w:r>
    </w:p>
    <w:p w14:paraId="7BC97642" w14:textId="355F5D23" w:rsidR="005F1BDA" w:rsidRPr="00BE369B" w:rsidRDefault="005F1BDA" w:rsidP="00E526DA">
      <w:pPr>
        <w:spacing w:line="360" w:lineRule="auto"/>
        <w:jc w:val="both"/>
        <w:rPr>
          <w:b/>
          <w:bCs/>
          <w:lang w:val="en-GB"/>
        </w:rPr>
      </w:pPr>
      <w:r w:rsidRPr="00BE369B">
        <w:rPr>
          <w:b/>
          <w:bCs/>
          <w:lang w:val="en-GB"/>
        </w:rPr>
        <w:t xml:space="preserve">Affiliations: </w:t>
      </w:r>
    </w:p>
    <w:p w14:paraId="6F4BE856" w14:textId="185F38CA" w:rsidR="00997F82" w:rsidRPr="009D60EF" w:rsidRDefault="009D60EF" w:rsidP="009D60EF">
      <w:pPr>
        <w:spacing w:after="0" w:line="360" w:lineRule="auto"/>
        <w:jc w:val="both"/>
        <w:textAlignment w:val="baseline"/>
        <w:rPr>
          <w:rFonts w:eastAsia="Times New Roman" w:cstheme="minorHAnsi"/>
          <w:color w:val="000000"/>
          <w:lang w:val="en-GB" w:eastAsia="ca-ES"/>
        </w:rPr>
      </w:pPr>
      <w:r>
        <w:rPr>
          <w:rFonts w:eastAsia="Times New Roman" w:cstheme="minorHAnsi"/>
          <w:color w:val="000000"/>
          <w:lang w:val="en-GB" w:eastAsia="ca-ES"/>
        </w:rPr>
        <w:t>1-</w:t>
      </w:r>
      <w:r w:rsidR="000A285A" w:rsidRPr="009D60EF">
        <w:rPr>
          <w:rFonts w:eastAsia="Times New Roman" w:cstheme="minorHAnsi"/>
          <w:color w:val="000000"/>
          <w:lang w:val="en-GB" w:eastAsia="ca-ES"/>
        </w:rPr>
        <w:t>Biodiversity Research Institute</w:t>
      </w:r>
      <w:r w:rsidR="00997F82" w:rsidRPr="009D60EF">
        <w:rPr>
          <w:rFonts w:eastAsia="Times New Roman" w:cstheme="minorHAnsi"/>
          <w:color w:val="000000"/>
          <w:lang w:val="en-GB" w:eastAsia="ca-ES"/>
        </w:rPr>
        <w:t xml:space="preserve"> </w:t>
      </w:r>
      <w:r w:rsidR="000A285A" w:rsidRPr="009D60EF">
        <w:rPr>
          <w:rFonts w:eastAsia="Times New Roman" w:cstheme="minorHAnsi"/>
          <w:color w:val="000000"/>
          <w:lang w:val="en-GB" w:eastAsia="ca-ES"/>
        </w:rPr>
        <w:t>(</w:t>
      </w:r>
      <w:r w:rsidR="00997F82" w:rsidRPr="009D60EF">
        <w:rPr>
          <w:rFonts w:eastAsia="Times New Roman" w:cstheme="minorHAnsi"/>
          <w:color w:val="000000"/>
          <w:lang w:val="en-GB" w:eastAsia="ca-ES"/>
        </w:rPr>
        <w:t>IMIB</w:t>
      </w:r>
      <w:r w:rsidR="000A285A" w:rsidRPr="009D60EF">
        <w:rPr>
          <w:rFonts w:eastAsia="Times New Roman" w:cstheme="minorHAnsi"/>
          <w:color w:val="000000"/>
          <w:lang w:val="en-GB" w:eastAsia="ca-ES"/>
        </w:rPr>
        <w:t xml:space="preserve">), </w:t>
      </w:r>
      <w:r w:rsidR="00997F82" w:rsidRPr="009D60EF">
        <w:rPr>
          <w:rFonts w:eastAsia="Times New Roman" w:cstheme="minorHAnsi"/>
          <w:color w:val="000000"/>
          <w:lang w:val="en-GB" w:eastAsia="ca-ES"/>
        </w:rPr>
        <w:t>Univ</w:t>
      </w:r>
      <w:r w:rsidR="000A285A" w:rsidRPr="009D60EF">
        <w:rPr>
          <w:rFonts w:eastAsia="Times New Roman" w:cstheme="minorHAnsi"/>
          <w:color w:val="000000"/>
          <w:lang w:val="en-GB" w:eastAsia="ca-ES"/>
        </w:rPr>
        <w:t>ersity of</w:t>
      </w:r>
      <w:r w:rsidR="00997F82" w:rsidRPr="009D60EF">
        <w:rPr>
          <w:rFonts w:eastAsia="Times New Roman" w:cstheme="minorHAnsi"/>
          <w:color w:val="000000"/>
          <w:lang w:val="en-GB" w:eastAsia="ca-ES"/>
        </w:rPr>
        <w:t xml:space="preserve"> Oviedo-CSIC-Princ</w:t>
      </w:r>
      <w:r w:rsidR="000A285A" w:rsidRPr="009D60EF">
        <w:rPr>
          <w:rFonts w:eastAsia="Times New Roman" w:cstheme="minorHAnsi"/>
          <w:color w:val="000000"/>
          <w:lang w:val="en-GB" w:eastAsia="ca-ES"/>
        </w:rPr>
        <w:t>ipality of</w:t>
      </w:r>
      <w:r w:rsidR="00997F82" w:rsidRPr="009D60EF">
        <w:rPr>
          <w:rFonts w:eastAsia="Times New Roman" w:cstheme="minorHAnsi"/>
          <w:color w:val="000000"/>
          <w:lang w:val="en-GB" w:eastAsia="ca-ES"/>
        </w:rPr>
        <w:t xml:space="preserve"> </w:t>
      </w:r>
      <w:r w:rsidR="000A285A" w:rsidRPr="009D60EF">
        <w:rPr>
          <w:rFonts w:eastAsia="Times New Roman" w:cstheme="minorHAnsi"/>
          <w:color w:val="000000"/>
          <w:lang w:val="en-GB" w:eastAsia="ca-ES"/>
        </w:rPr>
        <w:t>Asturias</w:t>
      </w:r>
      <w:r w:rsidR="00997F82" w:rsidRPr="009D60EF">
        <w:rPr>
          <w:rFonts w:eastAsia="Times New Roman" w:cstheme="minorHAnsi"/>
          <w:color w:val="000000"/>
          <w:lang w:val="en-GB" w:eastAsia="ca-ES"/>
        </w:rPr>
        <w:t xml:space="preserve">, </w:t>
      </w:r>
      <w:r w:rsidR="00C906AB" w:rsidRPr="009D60EF">
        <w:rPr>
          <w:rFonts w:eastAsia="Times New Roman" w:cstheme="minorHAnsi"/>
          <w:color w:val="000000"/>
          <w:lang w:val="en-GB" w:eastAsia="ca-ES"/>
        </w:rPr>
        <w:t xml:space="preserve">Mieres, Asturias, </w:t>
      </w:r>
      <w:r w:rsidR="00997F82" w:rsidRPr="009D60EF">
        <w:rPr>
          <w:rFonts w:eastAsia="Times New Roman" w:cstheme="minorHAnsi"/>
          <w:color w:val="000000"/>
          <w:lang w:val="en-GB" w:eastAsia="ca-ES"/>
        </w:rPr>
        <w:t xml:space="preserve">33600 Spain. </w:t>
      </w:r>
    </w:p>
    <w:p w14:paraId="2F38CF9B" w14:textId="299E9534" w:rsidR="005E6B75" w:rsidRPr="009D60EF" w:rsidRDefault="009D60EF" w:rsidP="009D60EF">
      <w:pPr>
        <w:spacing w:after="0" w:line="360" w:lineRule="auto"/>
        <w:jc w:val="both"/>
        <w:textAlignment w:val="baseline"/>
        <w:rPr>
          <w:rFonts w:eastAsia="Times New Roman" w:cstheme="minorHAnsi"/>
          <w:color w:val="000000"/>
          <w:lang w:val="en-GB" w:eastAsia="ca-ES"/>
        </w:rPr>
      </w:pPr>
      <w:r>
        <w:rPr>
          <w:rFonts w:eastAsia="Times New Roman" w:cstheme="minorHAnsi"/>
          <w:color w:val="000000"/>
          <w:lang w:val="en-GB" w:eastAsia="ca-ES"/>
        </w:rPr>
        <w:t>2-</w:t>
      </w:r>
      <w:r w:rsidR="00C906AB" w:rsidRPr="009D60EF">
        <w:rPr>
          <w:rFonts w:eastAsia="Times New Roman" w:cstheme="minorHAnsi"/>
          <w:color w:val="000000"/>
          <w:lang w:val="en-GB" w:eastAsia="ca-ES"/>
        </w:rPr>
        <w:t>Department of Organismal and systems Biology, University of Oviedo</w:t>
      </w:r>
      <w:r w:rsidR="005E6B75" w:rsidRPr="009D60EF">
        <w:rPr>
          <w:rFonts w:eastAsia="Times New Roman" w:cstheme="minorHAnsi"/>
          <w:color w:val="000000"/>
          <w:lang w:val="en-GB" w:eastAsia="ca-ES"/>
        </w:rPr>
        <w:t>, Oviedo, Asturias, 33071 Spain</w:t>
      </w:r>
    </w:p>
    <w:p w14:paraId="50070754" w14:textId="6E830B00" w:rsidR="005F1BDA" w:rsidRDefault="009D60EF" w:rsidP="009D60EF">
      <w:pPr>
        <w:spacing w:after="0" w:line="360" w:lineRule="auto"/>
        <w:jc w:val="both"/>
        <w:textAlignment w:val="baseline"/>
        <w:rPr>
          <w:lang w:val="es-ES"/>
        </w:rPr>
      </w:pPr>
      <w:r>
        <w:rPr>
          <w:lang w:val="es-ES"/>
        </w:rPr>
        <w:t>3-</w:t>
      </w:r>
      <w:r w:rsidR="000E51A4" w:rsidRPr="009D60EF">
        <w:rPr>
          <w:lang w:val="es-ES"/>
        </w:rPr>
        <w:t xml:space="preserve">Dipartimento di </w:t>
      </w:r>
      <w:proofErr w:type="spellStart"/>
      <w:r w:rsidR="000E51A4" w:rsidRPr="009D60EF">
        <w:rPr>
          <w:lang w:val="es-ES"/>
        </w:rPr>
        <w:t>Scienze</w:t>
      </w:r>
      <w:proofErr w:type="spellEnd"/>
      <w:r w:rsidR="000E51A4" w:rsidRPr="009D60EF">
        <w:rPr>
          <w:lang w:val="es-ES"/>
        </w:rPr>
        <w:t xml:space="preserve"> </w:t>
      </w:r>
      <w:proofErr w:type="spellStart"/>
      <w:r w:rsidR="000E51A4" w:rsidRPr="009D60EF">
        <w:rPr>
          <w:lang w:val="es-ES"/>
        </w:rPr>
        <w:t>della</w:t>
      </w:r>
      <w:proofErr w:type="spellEnd"/>
      <w:r w:rsidR="000E51A4" w:rsidRPr="009D60EF">
        <w:rPr>
          <w:lang w:val="es-ES"/>
        </w:rPr>
        <w:t xml:space="preserve"> Terra e </w:t>
      </w:r>
      <w:proofErr w:type="spellStart"/>
      <w:r w:rsidR="000E51A4" w:rsidRPr="009D60EF">
        <w:rPr>
          <w:lang w:val="es-ES"/>
        </w:rPr>
        <w:t>dell’Ambiente</w:t>
      </w:r>
      <w:proofErr w:type="spellEnd"/>
      <w:r w:rsidR="000E51A4" w:rsidRPr="009D60EF">
        <w:rPr>
          <w:lang w:val="es-ES"/>
        </w:rPr>
        <w:t xml:space="preserve">, </w:t>
      </w:r>
      <w:proofErr w:type="spellStart"/>
      <w:r w:rsidR="000E51A4" w:rsidRPr="009D60EF">
        <w:rPr>
          <w:lang w:val="es-ES"/>
        </w:rPr>
        <w:t>University</w:t>
      </w:r>
      <w:proofErr w:type="spellEnd"/>
      <w:r w:rsidR="000E51A4" w:rsidRPr="009D60EF">
        <w:rPr>
          <w:lang w:val="es-ES"/>
        </w:rPr>
        <w:t xml:space="preserve"> </w:t>
      </w:r>
      <w:proofErr w:type="spellStart"/>
      <w:r w:rsidR="000E51A4" w:rsidRPr="009D60EF">
        <w:rPr>
          <w:lang w:val="es-ES"/>
        </w:rPr>
        <w:t>of</w:t>
      </w:r>
      <w:proofErr w:type="spellEnd"/>
      <w:r w:rsidR="000E51A4" w:rsidRPr="009D60EF">
        <w:rPr>
          <w:lang w:val="es-ES"/>
        </w:rPr>
        <w:t xml:space="preserve"> </w:t>
      </w:r>
      <w:proofErr w:type="spellStart"/>
      <w:r w:rsidR="000E51A4" w:rsidRPr="009D60EF">
        <w:rPr>
          <w:lang w:val="es-ES"/>
        </w:rPr>
        <w:t>Pavia</w:t>
      </w:r>
      <w:proofErr w:type="spellEnd"/>
      <w:r w:rsidR="000E51A4" w:rsidRPr="009D60EF">
        <w:rPr>
          <w:lang w:val="es-ES"/>
        </w:rPr>
        <w:t xml:space="preserve">, </w:t>
      </w:r>
      <w:r w:rsidR="002F10E7" w:rsidRPr="009D60EF">
        <w:rPr>
          <w:lang w:val="es-ES"/>
        </w:rPr>
        <w:t xml:space="preserve">27100 </w:t>
      </w:r>
      <w:proofErr w:type="spellStart"/>
      <w:r w:rsidR="002F10E7" w:rsidRPr="009D60EF">
        <w:rPr>
          <w:lang w:val="es-ES"/>
        </w:rPr>
        <w:t>Pavia</w:t>
      </w:r>
      <w:proofErr w:type="spellEnd"/>
      <w:r w:rsidR="002F10E7" w:rsidRPr="009D60EF">
        <w:rPr>
          <w:lang w:val="es-ES"/>
        </w:rPr>
        <w:t xml:space="preserve">, </w:t>
      </w:r>
      <w:proofErr w:type="spellStart"/>
      <w:r w:rsidR="00843B0B" w:rsidRPr="009D60EF">
        <w:rPr>
          <w:lang w:val="es-ES"/>
        </w:rPr>
        <w:t>Italy</w:t>
      </w:r>
      <w:proofErr w:type="spellEnd"/>
      <w:r w:rsidR="00843B0B" w:rsidRPr="009D60EF">
        <w:rPr>
          <w:lang w:val="es-ES"/>
        </w:rPr>
        <w:t>.</w:t>
      </w:r>
      <w:r w:rsidR="002F10E7" w:rsidRPr="009D60EF">
        <w:rPr>
          <w:lang w:val="es-ES"/>
        </w:rPr>
        <w:t xml:space="preserve"> </w:t>
      </w:r>
    </w:p>
    <w:p w14:paraId="735DA7F6" w14:textId="290843C5" w:rsidR="006A482F" w:rsidRPr="00CA4860" w:rsidRDefault="006A482F" w:rsidP="009D60EF">
      <w:pPr>
        <w:spacing w:after="0" w:line="360" w:lineRule="auto"/>
        <w:jc w:val="both"/>
        <w:textAlignment w:val="baseline"/>
        <w:rPr>
          <w:lang w:val="es-ES"/>
        </w:rPr>
      </w:pPr>
      <w:r>
        <w:rPr>
          <w:lang w:val="es-ES"/>
        </w:rPr>
        <w:t>4-</w:t>
      </w:r>
      <w:r w:rsidR="00CA4860" w:rsidRPr="00CA4860">
        <w:rPr>
          <w:lang w:val="es-ES"/>
        </w:rPr>
        <w:t xml:space="preserve">Servicio Regional de Investigación y Desarrollo Agroalimentario (SERIDA), Carretera AS-267, PK. 19, 33300 - Villaviciosa (Asturias), </w:t>
      </w:r>
      <w:proofErr w:type="spellStart"/>
      <w:r w:rsidR="00CA4860" w:rsidRPr="00CA4860">
        <w:rPr>
          <w:lang w:val="es-ES"/>
        </w:rPr>
        <w:t>Spain</w:t>
      </w:r>
      <w:proofErr w:type="spellEnd"/>
    </w:p>
    <w:p w14:paraId="1B3582D6" w14:textId="381D4423" w:rsidR="00A612BA" w:rsidRPr="00CD0652" w:rsidRDefault="00A612BA" w:rsidP="00A612BA">
      <w:pPr>
        <w:pStyle w:val="Textoindependiente"/>
        <w:rPr>
          <w:rFonts w:asciiTheme="minorHAnsi" w:hAnsiTheme="minorHAnsi" w:cstheme="minorHAnsi"/>
          <w:sz w:val="22"/>
          <w:szCs w:val="22"/>
          <w:lang w:eastAsia="ca-ES"/>
        </w:rPr>
      </w:pPr>
      <w:proofErr w:type="spellStart"/>
      <w:r w:rsidRPr="00DD3073">
        <w:rPr>
          <w:rFonts w:asciiTheme="minorHAnsi" w:hAnsiTheme="minorHAnsi" w:cstheme="minorHAnsi"/>
          <w:b/>
          <w:bCs/>
          <w:sz w:val="22"/>
          <w:szCs w:val="22"/>
          <w:lang w:val="es-ES" w:eastAsia="ca-ES"/>
        </w:rPr>
        <w:t>Correspondence</w:t>
      </w:r>
      <w:proofErr w:type="spellEnd"/>
      <w:r w:rsidRPr="00DD3073">
        <w:rPr>
          <w:rFonts w:asciiTheme="minorHAnsi" w:hAnsiTheme="minorHAnsi" w:cstheme="minorHAnsi"/>
          <w:b/>
          <w:bCs/>
          <w:sz w:val="22"/>
          <w:szCs w:val="22"/>
          <w:lang w:val="es-ES" w:eastAsia="ca-ES"/>
        </w:rPr>
        <w:t xml:space="preserve"> </w:t>
      </w:r>
      <w:proofErr w:type="spellStart"/>
      <w:r w:rsidRPr="00DD3073">
        <w:rPr>
          <w:rFonts w:asciiTheme="minorHAnsi" w:hAnsiTheme="minorHAnsi" w:cstheme="minorHAnsi"/>
          <w:b/>
          <w:bCs/>
          <w:sz w:val="22"/>
          <w:szCs w:val="22"/>
          <w:lang w:val="es-ES" w:eastAsia="ca-ES"/>
        </w:rPr>
        <w:t>author</w:t>
      </w:r>
      <w:proofErr w:type="spellEnd"/>
      <w:r w:rsidRPr="00DD3073">
        <w:rPr>
          <w:rFonts w:asciiTheme="minorHAnsi" w:hAnsiTheme="minorHAnsi" w:cstheme="minorHAnsi"/>
          <w:sz w:val="22"/>
          <w:szCs w:val="22"/>
          <w:lang w:val="es-ES" w:eastAsia="ca-ES"/>
        </w:rPr>
        <w:t xml:space="preserve">: </w:t>
      </w:r>
      <w:r w:rsidRPr="00DD3073">
        <w:rPr>
          <w:rFonts w:asciiTheme="minorHAnsi" w:hAnsiTheme="minorHAnsi" w:cstheme="minorHAnsi"/>
          <w:sz w:val="22"/>
          <w:szCs w:val="22"/>
          <w:lang w:val="es-ES"/>
        </w:rPr>
        <w:t xml:space="preserve">Clara Espinosa </w:t>
      </w:r>
      <w:r w:rsidR="002C5A87">
        <w:rPr>
          <w:rFonts w:asciiTheme="minorHAnsi" w:hAnsiTheme="minorHAnsi" w:cstheme="minorHAnsi"/>
          <w:sz w:val="22"/>
          <w:szCs w:val="22"/>
          <w:lang w:val="es-ES"/>
        </w:rPr>
        <w:t>d</w:t>
      </w:r>
      <w:r w:rsidRPr="00DD3073">
        <w:rPr>
          <w:rFonts w:asciiTheme="minorHAnsi" w:hAnsiTheme="minorHAnsi" w:cstheme="minorHAnsi"/>
          <w:sz w:val="22"/>
          <w:szCs w:val="22"/>
          <w:lang w:val="es-ES"/>
        </w:rPr>
        <w:t>el Alba</w:t>
      </w:r>
      <w:r w:rsidRPr="00DD3073">
        <w:rPr>
          <w:rFonts w:asciiTheme="minorHAnsi" w:eastAsia="Times New Roman" w:hAnsiTheme="minorHAnsi" w:cstheme="minorHAnsi"/>
          <w:color w:val="000000"/>
          <w:sz w:val="22"/>
          <w:szCs w:val="22"/>
          <w:lang w:val="es-ES" w:eastAsia="ca-ES"/>
        </w:rPr>
        <w:t xml:space="preserve">. </w:t>
      </w:r>
      <w:r w:rsidRPr="00DD3073">
        <w:rPr>
          <w:rFonts w:asciiTheme="minorHAnsi" w:hAnsiTheme="minorHAnsi" w:cstheme="minorHAnsi"/>
          <w:sz w:val="22"/>
          <w:szCs w:val="22"/>
          <w:lang w:val="es-ES"/>
        </w:rPr>
        <w:t xml:space="preserve"> </w:t>
      </w:r>
      <w:r w:rsidRPr="00CD0652">
        <w:rPr>
          <w:rFonts w:asciiTheme="minorHAnsi" w:hAnsiTheme="minorHAnsi" w:cstheme="minorHAnsi"/>
          <w:sz w:val="22"/>
          <w:szCs w:val="22"/>
        </w:rPr>
        <w:t>Email: clara.esdal@</w:t>
      </w:r>
      <w:r w:rsidR="002C5A87" w:rsidRPr="00CD0652">
        <w:rPr>
          <w:rFonts w:asciiTheme="minorHAnsi" w:hAnsiTheme="minorHAnsi" w:cstheme="minorHAnsi"/>
          <w:sz w:val="22"/>
          <w:szCs w:val="22"/>
        </w:rPr>
        <w:t>hotmail.es</w:t>
      </w:r>
    </w:p>
    <w:p w14:paraId="6EE916F8" w14:textId="77777777" w:rsidR="00A612BA" w:rsidRPr="00A612BA" w:rsidRDefault="00A612BA" w:rsidP="00A612BA">
      <w:pPr>
        <w:spacing w:after="0" w:line="360" w:lineRule="auto"/>
        <w:rPr>
          <w:rFonts w:eastAsia="Times New Roman" w:cstheme="minorHAnsi"/>
          <w:b/>
          <w:bCs/>
        </w:rPr>
      </w:pPr>
      <w:r w:rsidRPr="00A612BA">
        <w:rPr>
          <w:rFonts w:eastAsia="Times New Roman" w:cstheme="minorHAnsi"/>
          <w:b/>
          <w:bCs/>
        </w:rPr>
        <w:t>ORCID</w:t>
      </w:r>
    </w:p>
    <w:p w14:paraId="7F231004" w14:textId="77777777" w:rsidR="00A612BA" w:rsidRPr="00DD3073" w:rsidRDefault="00A612BA" w:rsidP="00A612BA">
      <w:pPr>
        <w:spacing w:after="0" w:line="360" w:lineRule="auto"/>
        <w:textAlignment w:val="baseline"/>
        <w:rPr>
          <w:rFonts w:cstheme="minorHAnsi"/>
          <w:u w:val="single"/>
          <w:lang w:val="es-ES"/>
        </w:rPr>
      </w:pPr>
      <w:r w:rsidRPr="00DD3073">
        <w:rPr>
          <w:rFonts w:eastAsia="Times New Roman" w:cstheme="minorHAnsi"/>
          <w:lang w:val="es-ES"/>
        </w:rPr>
        <w:t>Clara Espinosa del Alba</w:t>
      </w:r>
      <w:r w:rsidRPr="00DD3073">
        <w:rPr>
          <w:rFonts w:cstheme="minorHAnsi"/>
          <w:lang w:val="es-ES"/>
        </w:rPr>
        <w:t xml:space="preserve">. </w:t>
      </w:r>
      <w:r w:rsidRPr="00DD3073">
        <w:rPr>
          <w:rStyle w:val="Hipervnculo"/>
          <w:rFonts w:cstheme="minorHAnsi"/>
          <w:lang w:val="es-ES"/>
        </w:rPr>
        <w:t>https://orcid.org/0000-0001-8634-5808</w:t>
      </w:r>
    </w:p>
    <w:p w14:paraId="7F2A6741" w14:textId="2AFA4281" w:rsidR="00A612BA" w:rsidRPr="00A73DF4" w:rsidRDefault="00880C7E" w:rsidP="00A612BA">
      <w:pPr>
        <w:spacing w:after="0" w:line="360" w:lineRule="auto"/>
        <w:rPr>
          <w:lang w:val="es-ES"/>
        </w:rPr>
      </w:pPr>
      <w:r>
        <w:rPr>
          <w:rFonts w:eastAsia="Times New Roman" w:cstheme="minorHAnsi"/>
          <w:lang w:val="es-ES"/>
        </w:rPr>
        <w:t>Andrea Mondoni</w:t>
      </w:r>
      <w:r w:rsidR="00A612BA" w:rsidRPr="00DD3073">
        <w:rPr>
          <w:rFonts w:eastAsia="Times New Roman" w:cstheme="minorHAnsi"/>
          <w:lang w:val="es-ES"/>
        </w:rPr>
        <w:t xml:space="preserve">. </w:t>
      </w:r>
      <w:hyperlink r:id="rId8" w:history="1">
        <w:r w:rsidRPr="001E139F">
          <w:rPr>
            <w:rStyle w:val="Hipervnculo"/>
            <w:rFonts w:eastAsia="Times New Roman" w:cstheme="minorHAnsi"/>
            <w:lang w:val="es-ES"/>
          </w:rPr>
          <w:t>https://orcid.org/0000-0002-4605-6304</w:t>
        </w:r>
      </w:hyperlink>
    </w:p>
    <w:p w14:paraId="71E90CD9" w14:textId="6DAED374" w:rsidR="00CA4860" w:rsidRPr="00CA4860" w:rsidRDefault="00CA4860" w:rsidP="00A612BA">
      <w:pPr>
        <w:spacing w:after="0" w:line="360" w:lineRule="auto"/>
        <w:rPr>
          <w:rFonts w:eastAsia="Times New Roman" w:cstheme="minorHAnsi"/>
          <w:lang w:val="es-ES"/>
        </w:rPr>
      </w:pPr>
      <w:r>
        <w:rPr>
          <w:lang w:val="es-ES"/>
        </w:rPr>
        <w:t xml:space="preserve">Silvia </w:t>
      </w:r>
      <w:proofErr w:type="spellStart"/>
      <w:r>
        <w:rPr>
          <w:lang w:val="es-ES"/>
        </w:rPr>
        <w:t>Baizán</w:t>
      </w:r>
      <w:proofErr w:type="spellEnd"/>
      <w:r>
        <w:rPr>
          <w:lang w:val="es-ES"/>
        </w:rPr>
        <w:t xml:space="preserve">. </w:t>
      </w:r>
      <w:r w:rsidRPr="00CA4860">
        <w:rPr>
          <w:lang w:val="es-ES"/>
        </w:rPr>
        <w:t> </w:t>
      </w:r>
      <w:hyperlink r:id="rId9" w:tooltip="https://urldefense.com/v3/__https://orcid.org/0000-0003-3462-9432__;!!D9dNQwwGXtA!Xml2rQNvfPwkNvs0eS3TGXuVlZFuFqVAC3lLbmWnvqHuF40MJjfPGhl_28WTJ5f2hlGtilbO-rLtC_kPqjbV$" w:history="1">
        <w:r w:rsidRPr="00CA4860">
          <w:rPr>
            <w:rStyle w:val="Hipervnculo"/>
            <w:lang w:val="es-ES"/>
          </w:rPr>
          <w:t>https://orcid.org/0000-0003-3462-9432</w:t>
        </w:r>
      </w:hyperlink>
    </w:p>
    <w:p w14:paraId="267B0E8A" w14:textId="21C677C2" w:rsidR="00880C7E" w:rsidRPr="00CD0652" w:rsidRDefault="00880C7E" w:rsidP="00880C7E">
      <w:pPr>
        <w:spacing w:after="0" w:line="360" w:lineRule="auto"/>
        <w:rPr>
          <w:rFonts w:eastAsia="Times New Roman" w:cstheme="minorHAnsi"/>
        </w:rPr>
      </w:pPr>
      <w:r w:rsidRPr="00DD3073">
        <w:rPr>
          <w:rFonts w:eastAsia="Times New Roman" w:cstheme="minorHAnsi"/>
          <w:lang w:val="es-ES"/>
        </w:rPr>
        <w:t>Eduardo Fernández</w:t>
      </w:r>
      <w:r w:rsidR="00A967C2">
        <w:rPr>
          <w:rFonts w:eastAsia="Times New Roman" w:cstheme="minorHAnsi"/>
          <w:lang w:val="es-ES"/>
        </w:rPr>
        <w:t xml:space="preserve"> </w:t>
      </w:r>
      <w:r w:rsidRPr="00DD3073">
        <w:rPr>
          <w:rFonts w:eastAsia="Times New Roman" w:cstheme="minorHAnsi"/>
          <w:lang w:val="es-ES"/>
        </w:rPr>
        <w:t xml:space="preserve">Pascual. </w:t>
      </w:r>
      <w:hyperlink r:id="rId10" w:history="1">
        <w:r w:rsidRPr="00CD0652">
          <w:rPr>
            <w:rStyle w:val="Hipervnculo"/>
            <w:rFonts w:cstheme="minorHAnsi"/>
          </w:rPr>
          <w:t>https://orcid.org/0000-0002-4743-9577</w:t>
        </w:r>
      </w:hyperlink>
    </w:p>
    <w:p w14:paraId="18C827EB" w14:textId="77777777" w:rsidR="00A612BA" w:rsidRPr="00CD0652" w:rsidRDefault="00A612BA" w:rsidP="00A612BA">
      <w:pPr>
        <w:spacing w:after="0" w:line="360" w:lineRule="auto"/>
        <w:rPr>
          <w:rFonts w:cstheme="minorHAnsi"/>
          <w:color w:val="0563C1" w:themeColor="hyperlink"/>
          <w:u w:val="single"/>
        </w:rPr>
      </w:pPr>
      <w:r w:rsidRPr="00CD0652">
        <w:rPr>
          <w:rFonts w:eastAsia="Times New Roman" w:cstheme="minorHAnsi"/>
        </w:rPr>
        <w:t xml:space="preserve">Borja Jiménez-Alfaro. </w:t>
      </w:r>
      <w:hyperlink r:id="rId11" w:history="1">
        <w:r w:rsidRPr="00CD0652">
          <w:rPr>
            <w:rStyle w:val="Hipervnculo"/>
            <w:rFonts w:cstheme="minorHAnsi"/>
          </w:rPr>
          <w:t>https://orcid.org/0000-0001-6601-9597</w:t>
        </w:r>
      </w:hyperlink>
    </w:p>
    <w:p w14:paraId="6C8DD8AA" w14:textId="77777777" w:rsidR="00BE77D7" w:rsidRPr="00880C7E" w:rsidRDefault="00BE77D7" w:rsidP="00880C7E">
      <w:pPr>
        <w:rPr>
          <w:b/>
          <w:bCs/>
          <w:lang w:val="en-GB"/>
        </w:rPr>
      </w:pPr>
      <w:r w:rsidRPr="00880C7E">
        <w:rPr>
          <w:b/>
          <w:bCs/>
          <w:lang w:val="en-GB"/>
        </w:rPr>
        <w:t>Acknowledgements</w:t>
      </w:r>
    </w:p>
    <w:p w14:paraId="18BDD6B0" w14:textId="61AA7EF2" w:rsidR="00BE77D7" w:rsidRPr="00645965" w:rsidRDefault="00BE77D7" w:rsidP="00BE77D7">
      <w:pPr>
        <w:spacing w:line="360" w:lineRule="auto"/>
        <w:jc w:val="both"/>
        <w:rPr>
          <w:lang w:val="en-GB"/>
        </w:rPr>
      </w:pPr>
      <w:r w:rsidRPr="00245655">
        <w:rPr>
          <w:lang w:val="en-GB"/>
        </w:rPr>
        <w:t xml:space="preserve">We are grateful to the Analysis Service Unit facilities of ICTAN for the </w:t>
      </w:r>
      <w:r w:rsidR="001D7072">
        <w:rPr>
          <w:lang w:val="en-GB"/>
        </w:rPr>
        <w:t xml:space="preserve">seed oil </w:t>
      </w:r>
      <w:r w:rsidRPr="00245655">
        <w:rPr>
          <w:lang w:val="en-GB"/>
        </w:rPr>
        <w:t xml:space="preserve">analysis </w:t>
      </w:r>
      <w:r w:rsidR="001D7072">
        <w:rPr>
          <w:lang w:val="en-GB"/>
        </w:rPr>
        <w:t>using</w:t>
      </w:r>
      <w:r w:rsidRPr="00245655">
        <w:rPr>
          <w:lang w:val="en-GB"/>
        </w:rPr>
        <w:t xml:space="preserve"> Chromatography.</w:t>
      </w:r>
      <w:r>
        <w:rPr>
          <w:lang w:val="en-GB"/>
        </w:rPr>
        <w:t xml:space="preserve"> We want to thank Giovanni Marchese and Francesco Cortese for their assistance in laboratory work. We also thank the Picos de Europa National for support in field sampling. </w:t>
      </w:r>
      <w:r w:rsidRPr="00645965">
        <w:rPr>
          <w:lang w:val="en-GB"/>
        </w:rPr>
        <w:t xml:space="preserve">This research </w:t>
      </w:r>
      <w:r w:rsidR="00C579A7" w:rsidRPr="00645965">
        <w:rPr>
          <w:lang w:val="en-GB"/>
        </w:rPr>
        <w:t>is framed within the</w:t>
      </w:r>
      <w:r w:rsidRPr="00645965">
        <w:rPr>
          <w:lang w:val="en-GB"/>
        </w:rPr>
        <w:t xml:space="preserve"> SEEDALP </w:t>
      </w:r>
      <w:r w:rsidR="008B11BE" w:rsidRPr="00645965">
        <w:rPr>
          <w:lang w:val="en-GB"/>
        </w:rPr>
        <w:t>project (</w:t>
      </w:r>
      <w:r w:rsidRPr="00645965">
        <w:rPr>
          <w:lang w:val="en-GB"/>
        </w:rPr>
        <w:t>MCI-20-PID2019-108636GA-I00)</w:t>
      </w:r>
      <w:r w:rsidR="00645965" w:rsidRPr="00645965">
        <w:rPr>
          <w:lang w:val="en-GB"/>
        </w:rPr>
        <w:t xml:space="preserve"> funded by th</w:t>
      </w:r>
      <w:r w:rsidR="00645965">
        <w:rPr>
          <w:lang w:val="en-GB"/>
        </w:rPr>
        <w:t xml:space="preserve">e </w:t>
      </w:r>
      <w:r w:rsidR="00645965" w:rsidRPr="00645965">
        <w:rPr>
          <w:lang w:val="en-GB"/>
        </w:rPr>
        <w:t>Spanish Research Agency (AEI/10.13039/501100011033)</w:t>
      </w:r>
      <w:r w:rsidR="00C579A7" w:rsidRPr="00645965">
        <w:rPr>
          <w:lang w:val="en-GB"/>
        </w:rPr>
        <w:t>, and supported by</w:t>
      </w:r>
      <w:r w:rsidRPr="00645965">
        <w:rPr>
          <w:lang w:val="en-GB"/>
        </w:rPr>
        <w:t xml:space="preserve"> </w:t>
      </w:r>
      <w:proofErr w:type="spellStart"/>
      <w:r w:rsidR="000568F7" w:rsidRPr="00645965">
        <w:rPr>
          <w:lang w:val="en-GB"/>
        </w:rPr>
        <w:t>Ayudas</w:t>
      </w:r>
      <w:proofErr w:type="spellEnd"/>
      <w:r w:rsidR="000568F7" w:rsidRPr="00645965">
        <w:rPr>
          <w:lang w:val="en-GB"/>
        </w:rPr>
        <w:t xml:space="preserve"> para </w:t>
      </w:r>
      <w:proofErr w:type="spellStart"/>
      <w:r w:rsidR="000568F7" w:rsidRPr="00645965">
        <w:rPr>
          <w:lang w:val="en-GB"/>
        </w:rPr>
        <w:t>Contratos</w:t>
      </w:r>
      <w:proofErr w:type="spellEnd"/>
      <w:r w:rsidR="000568F7" w:rsidRPr="00645965">
        <w:rPr>
          <w:lang w:val="en-GB"/>
        </w:rPr>
        <w:t xml:space="preserve"> </w:t>
      </w:r>
      <w:proofErr w:type="spellStart"/>
      <w:r w:rsidR="000568F7" w:rsidRPr="00645965">
        <w:rPr>
          <w:lang w:val="en-GB"/>
        </w:rPr>
        <w:t>Predoctorales</w:t>
      </w:r>
      <w:proofErr w:type="spellEnd"/>
      <w:r w:rsidR="000568F7" w:rsidRPr="00645965">
        <w:rPr>
          <w:lang w:val="en-GB"/>
        </w:rPr>
        <w:t xml:space="preserve"> para la </w:t>
      </w:r>
      <w:proofErr w:type="spellStart"/>
      <w:r w:rsidR="000568F7" w:rsidRPr="00645965">
        <w:rPr>
          <w:lang w:val="en-GB"/>
        </w:rPr>
        <w:t>Formación</w:t>
      </w:r>
      <w:proofErr w:type="spellEnd"/>
      <w:r w:rsidR="000568F7" w:rsidRPr="00645965">
        <w:rPr>
          <w:lang w:val="en-GB"/>
        </w:rPr>
        <w:t xml:space="preserve"> de </w:t>
      </w:r>
      <w:proofErr w:type="spellStart"/>
      <w:r w:rsidR="000568F7" w:rsidRPr="00645965">
        <w:rPr>
          <w:lang w:val="en-GB"/>
        </w:rPr>
        <w:t>Doctores</w:t>
      </w:r>
      <w:proofErr w:type="spellEnd"/>
      <w:r w:rsidR="000568F7" w:rsidRPr="00645965">
        <w:rPr>
          <w:lang w:val="en-GB"/>
        </w:rPr>
        <w:t xml:space="preserve"> del </w:t>
      </w:r>
      <w:proofErr w:type="spellStart"/>
      <w:r w:rsidR="000568F7" w:rsidRPr="00645965">
        <w:rPr>
          <w:lang w:val="en-GB"/>
        </w:rPr>
        <w:t>Ministerio</w:t>
      </w:r>
      <w:proofErr w:type="spellEnd"/>
      <w:r w:rsidR="000568F7" w:rsidRPr="00645965">
        <w:rPr>
          <w:lang w:val="en-GB"/>
        </w:rPr>
        <w:t xml:space="preserve"> de Ciencia e </w:t>
      </w:r>
      <w:proofErr w:type="spellStart"/>
      <w:r w:rsidR="000568F7" w:rsidRPr="00645965">
        <w:rPr>
          <w:lang w:val="en-GB"/>
        </w:rPr>
        <w:t>Innovación</w:t>
      </w:r>
      <w:proofErr w:type="spellEnd"/>
      <w:r w:rsidR="000568F7" w:rsidRPr="00645965">
        <w:rPr>
          <w:lang w:val="en-GB"/>
        </w:rPr>
        <w:t xml:space="preserve"> (FPI: </w:t>
      </w:r>
      <w:r w:rsidRPr="00645965">
        <w:rPr>
          <w:lang w:val="en-GB"/>
        </w:rPr>
        <w:t>MCI-21-PRE2020-092874</w:t>
      </w:r>
      <w:r w:rsidR="000568F7" w:rsidRPr="00645965">
        <w:rPr>
          <w:lang w:val="en-GB"/>
        </w:rPr>
        <w:t>)</w:t>
      </w:r>
      <w:r w:rsidR="00654260" w:rsidRPr="00645965">
        <w:rPr>
          <w:lang w:val="en-GB" w:eastAsia="ca-ES"/>
        </w:rPr>
        <w:t xml:space="preserve">; </w:t>
      </w:r>
      <w:proofErr w:type="spellStart"/>
      <w:r w:rsidR="00654260" w:rsidRPr="00645965">
        <w:rPr>
          <w:lang w:val="en-GB" w:eastAsia="ca-ES"/>
        </w:rPr>
        <w:t>Ayuntamiento</w:t>
      </w:r>
      <w:proofErr w:type="spellEnd"/>
      <w:r w:rsidR="00654260" w:rsidRPr="00645965">
        <w:rPr>
          <w:lang w:val="en-GB" w:eastAsia="ca-ES"/>
        </w:rPr>
        <w:t xml:space="preserve"> de </w:t>
      </w:r>
      <w:proofErr w:type="spellStart"/>
      <w:r w:rsidR="00654260" w:rsidRPr="00645965">
        <w:rPr>
          <w:lang w:val="en-GB" w:eastAsia="ca-ES"/>
        </w:rPr>
        <w:t>Gijón</w:t>
      </w:r>
      <w:proofErr w:type="spellEnd"/>
      <w:r w:rsidR="00654260" w:rsidRPr="00645965">
        <w:rPr>
          <w:lang w:val="en-GB" w:eastAsia="ca-ES"/>
        </w:rPr>
        <w:t>/</w:t>
      </w:r>
      <w:proofErr w:type="spellStart"/>
      <w:r w:rsidR="00654260" w:rsidRPr="00645965">
        <w:rPr>
          <w:lang w:val="en-GB" w:eastAsia="ca-ES"/>
        </w:rPr>
        <w:t>Xixón</w:t>
      </w:r>
      <w:proofErr w:type="spellEnd"/>
      <w:r w:rsidR="00654260" w:rsidRPr="00645965">
        <w:rPr>
          <w:lang w:val="en-GB" w:eastAsia="ca-ES"/>
        </w:rPr>
        <w:t xml:space="preserve"> - </w:t>
      </w:r>
      <w:proofErr w:type="spellStart"/>
      <w:r w:rsidR="00654260" w:rsidRPr="00645965">
        <w:rPr>
          <w:lang w:val="en-GB" w:eastAsia="ca-ES"/>
        </w:rPr>
        <w:t>Jardín</w:t>
      </w:r>
      <w:proofErr w:type="spellEnd"/>
      <w:r w:rsidR="00654260" w:rsidRPr="00645965">
        <w:rPr>
          <w:lang w:val="en-GB" w:eastAsia="ca-ES"/>
        </w:rPr>
        <w:t xml:space="preserve"> </w:t>
      </w:r>
      <w:proofErr w:type="spellStart"/>
      <w:r w:rsidR="00654260" w:rsidRPr="00645965">
        <w:rPr>
          <w:lang w:val="en-GB" w:eastAsia="ca-ES"/>
        </w:rPr>
        <w:t>Botánico</w:t>
      </w:r>
      <w:proofErr w:type="spellEnd"/>
      <w:r w:rsidR="00654260" w:rsidRPr="00645965">
        <w:rPr>
          <w:lang w:val="en-GB" w:eastAsia="ca-ES"/>
        </w:rPr>
        <w:t xml:space="preserve"> Atlántico (</w:t>
      </w:r>
      <w:r w:rsidRPr="00645965">
        <w:rPr>
          <w:lang w:val="en-GB" w:eastAsia="ca-ES"/>
        </w:rPr>
        <w:t>SV-23-GIJON-JBA</w:t>
      </w:r>
      <w:r w:rsidR="00654260" w:rsidRPr="00645965">
        <w:rPr>
          <w:lang w:val="en-GB" w:eastAsia="ca-ES"/>
        </w:rPr>
        <w:t xml:space="preserve">) and </w:t>
      </w:r>
      <w:r w:rsidR="007A0B01" w:rsidRPr="00645965">
        <w:rPr>
          <w:lang w:val="en-GB" w:eastAsia="ca-ES"/>
        </w:rPr>
        <w:t xml:space="preserve">the grant “Laboratorio de </w:t>
      </w:r>
      <w:proofErr w:type="spellStart"/>
      <w:r w:rsidR="007A0B01" w:rsidRPr="00645965">
        <w:rPr>
          <w:lang w:val="en-GB" w:eastAsia="ca-ES"/>
        </w:rPr>
        <w:t>Vegetación</w:t>
      </w:r>
      <w:proofErr w:type="spellEnd"/>
      <w:r w:rsidR="007A0B01" w:rsidRPr="00645965">
        <w:rPr>
          <w:lang w:val="en-GB" w:eastAsia="ca-ES"/>
        </w:rPr>
        <w:t xml:space="preserve"> y </w:t>
      </w:r>
      <w:proofErr w:type="spellStart"/>
      <w:r w:rsidR="007A0B01" w:rsidRPr="00645965">
        <w:rPr>
          <w:lang w:val="en-GB" w:eastAsia="ca-ES"/>
        </w:rPr>
        <w:t>Biodiversidad</w:t>
      </w:r>
      <w:proofErr w:type="spellEnd"/>
      <w:r w:rsidR="007A0B01" w:rsidRPr="00645965">
        <w:rPr>
          <w:lang w:val="en-GB" w:eastAsia="ca-ES"/>
        </w:rPr>
        <w:t>” (IDE/2024/0007020</w:t>
      </w:r>
      <w:r w:rsidR="008B11BE" w:rsidRPr="00645965">
        <w:rPr>
          <w:lang w:val="en-GB" w:eastAsia="ca-ES"/>
        </w:rPr>
        <w:t>, Principality of Asturias-</w:t>
      </w:r>
      <w:proofErr w:type="spellStart"/>
      <w:r w:rsidR="008B11BE" w:rsidRPr="00645965">
        <w:rPr>
          <w:lang w:val="en-GB" w:eastAsia="ca-ES"/>
        </w:rPr>
        <w:t>Sekuens</w:t>
      </w:r>
      <w:proofErr w:type="spellEnd"/>
      <w:r w:rsidR="008B11BE" w:rsidRPr="00645965">
        <w:rPr>
          <w:lang w:val="en-GB" w:eastAsia="ca-ES"/>
        </w:rPr>
        <w:t>-EU-FEDER).</w:t>
      </w:r>
    </w:p>
    <w:p w14:paraId="1C0B56C8" w14:textId="7E6FB5FE" w:rsidR="007450C9" w:rsidRPr="00E0513A" w:rsidRDefault="007450C9" w:rsidP="00BE77D7">
      <w:pPr>
        <w:spacing w:line="360" w:lineRule="auto"/>
        <w:jc w:val="both"/>
        <w:rPr>
          <w:b/>
          <w:bCs/>
          <w:lang w:val="es-ES"/>
        </w:rPr>
      </w:pPr>
      <w:proofErr w:type="spellStart"/>
      <w:r w:rsidRPr="00E0513A">
        <w:rPr>
          <w:b/>
          <w:bCs/>
          <w:lang w:val="es-ES"/>
        </w:rPr>
        <w:t>Funding</w:t>
      </w:r>
      <w:proofErr w:type="spellEnd"/>
    </w:p>
    <w:p w14:paraId="1888FFDC" w14:textId="49EC7F0A" w:rsidR="007450C9" w:rsidRDefault="0005760D" w:rsidP="00C21191">
      <w:pPr>
        <w:rPr>
          <w:lang w:val="es-ES"/>
        </w:rPr>
      </w:pPr>
      <w:r w:rsidRPr="0005760D">
        <w:rPr>
          <w:lang w:val="es-ES"/>
        </w:rPr>
        <w:t>Agencia Española de In</w:t>
      </w:r>
      <w:r>
        <w:rPr>
          <w:lang w:val="es-ES"/>
        </w:rPr>
        <w:t xml:space="preserve">vestigación - </w:t>
      </w:r>
      <w:proofErr w:type="spellStart"/>
      <w:r w:rsidR="007450C9" w:rsidRPr="0005760D">
        <w:rPr>
          <w:lang w:val="es-ES"/>
        </w:rPr>
        <w:t>Spanish</w:t>
      </w:r>
      <w:proofErr w:type="spellEnd"/>
      <w:r w:rsidR="007450C9" w:rsidRPr="0005760D">
        <w:rPr>
          <w:lang w:val="es-ES"/>
        </w:rPr>
        <w:t xml:space="preserve"> </w:t>
      </w:r>
      <w:proofErr w:type="spellStart"/>
      <w:r w:rsidR="007450C9" w:rsidRPr="0005760D">
        <w:rPr>
          <w:lang w:val="es-ES"/>
        </w:rPr>
        <w:t>Research</w:t>
      </w:r>
      <w:proofErr w:type="spellEnd"/>
      <w:r w:rsidR="007450C9" w:rsidRPr="0005760D">
        <w:rPr>
          <w:lang w:val="es-ES"/>
        </w:rPr>
        <w:t xml:space="preserve"> Agency (AEI/10.13039/501100011033)</w:t>
      </w:r>
    </w:p>
    <w:p w14:paraId="7AF8CEA1" w14:textId="69970D39" w:rsidR="0005760D" w:rsidRPr="00E0513A" w:rsidRDefault="0005760D" w:rsidP="00C21191">
      <w:pPr>
        <w:rPr>
          <w:lang w:val="es-ES" w:eastAsia="ca-ES"/>
        </w:rPr>
      </w:pPr>
      <w:r>
        <w:rPr>
          <w:lang w:val="es-ES"/>
        </w:rPr>
        <w:lastRenderedPageBreak/>
        <w:t>Ayuntamie</w:t>
      </w:r>
      <w:r w:rsidR="00D47718">
        <w:rPr>
          <w:lang w:val="es-ES"/>
        </w:rPr>
        <w:t>n</w:t>
      </w:r>
      <w:r>
        <w:rPr>
          <w:lang w:val="es-ES"/>
        </w:rPr>
        <w:t>to de Gijón/</w:t>
      </w:r>
      <w:proofErr w:type="spellStart"/>
      <w:r>
        <w:rPr>
          <w:lang w:val="es-ES"/>
        </w:rPr>
        <w:t>Xixón</w:t>
      </w:r>
      <w:proofErr w:type="spellEnd"/>
      <w:r>
        <w:rPr>
          <w:lang w:val="es-ES"/>
        </w:rPr>
        <w:t xml:space="preserve"> (</w:t>
      </w:r>
      <w:r w:rsidRPr="00E0513A">
        <w:rPr>
          <w:lang w:val="es-ES" w:eastAsia="ca-ES"/>
        </w:rPr>
        <w:t>SV-23-GIJON-JBA)</w:t>
      </w:r>
    </w:p>
    <w:p w14:paraId="74C6E767" w14:textId="1D8DFAD7" w:rsidR="00644360" w:rsidRPr="0005760D" w:rsidRDefault="008B11BE" w:rsidP="00C21191">
      <w:pPr>
        <w:rPr>
          <w:lang w:val="es-ES"/>
        </w:rPr>
      </w:pPr>
      <w:r>
        <w:rPr>
          <w:lang w:val="es-ES" w:eastAsia="ca-ES"/>
        </w:rPr>
        <w:t>G</w:t>
      </w:r>
      <w:r w:rsidRPr="007A0B01">
        <w:rPr>
          <w:lang w:val="es-ES" w:eastAsia="ca-ES"/>
        </w:rPr>
        <w:t>rant “Laboratorio de Ve</w:t>
      </w:r>
      <w:r>
        <w:rPr>
          <w:lang w:val="es-ES" w:eastAsia="ca-ES"/>
        </w:rPr>
        <w:t xml:space="preserve">getación y Biodiversidad” (IDE/2024/0007020, </w:t>
      </w:r>
      <w:proofErr w:type="spellStart"/>
      <w:r>
        <w:rPr>
          <w:lang w:val="es-ES" w:eastAsia="ca-ES"/>
        </w:rPr>
        <w:t>Principality</w:t>
      </w:r>
      <w:proofErr w:type="spellEnd"/>
      <w:r>
        <w:rPr>
          <w:lang w:val="es-ES" w:eastAsia="ca-ES"/>
        </w:rPr>
        <w:t xml:space="preserve"> </w:t>
      </w:r>
      <w:proofErr w:type="spellStart"/>
      <w:r>
        <w:rPr>
          <w:lang w:val="es-ES" w:eastAsia="ca-ES"/>
        </w:rPr>
        <w:t>of</w:t>
      </w:r>
      <w:proofErr w:type="spellEnd"/>
      <w:r>
        <w:rPr>
          <w:lang w:val="es-ES" w:eastAsia="ca-ES"/>
        </w:rPr>
        <w:t xml:space="preserve"> Asturias-</w:t>
      </w:r>
      <w:proofErr w:type="spellStart"/>
      <w:r>
        <w:rPr>
          <w:lang w:val="es-ES" w:eastAsia="ca-ES"/>
        </w:rPr>
        <w:t>Sekuens</w:t>
      </w:r>
      <w:proofErr w:type="spellEnd"/>
      <w:r>
        <w:rPr>
          <w:lang w:val="es-ES" w:eastAsia="ca-ES"/>
        </w:rPr>
        <w:t>-EU-FEDER).</w:t>
      </w:r>
    </w:p>
    <w:p w14:paraId="45E1EB30" w14:textId="77777777" w:rsidR="00BE77D7" w:rsidRPr="00E0513A" w:rsidRDefault="00BE77D7" w:rsidP="00880C7E">
      <w:pPr>
        <w:rPr>
          <w:b/>
          <w:bCs/>
        </w:rPr>
      </w:pPr>
      <w:r w:rsidRPr="00E0513A">
        <w:rPr>
          <w:b/>
          <w:bCs/>
        </w:rPr>
        <w:t>Data availability statement</w:t>
      </w:r>
    </w:p>
    <w:p w14:paraId="070874B2" w14:textId="77777777" w:rsidR="00BE77D7" w:rsidRDefault="00BE77D7" w:rsidP="00BE77D7">
      <w:pPr>
        <w:spacing w:line="360" w:lineRule="auto"/>
        <w:rPr>
          <w:lang w:val="en-GB"/>
        </w:rPr>
      </w:pPr>
      <w:r w:rsidRPr="00927584">
        <w:t>Raw data and R script for a</w:t>
      </w:r>
      <w:r>
        <w:t xml:space="preserve">nalysis are available in GitHub, once the manuscript is accepted </w:t>
      </w:r>
      <w:proofErr w:type="spellStart"/>
      <w:r>
        <w:t>Github</w:t>
      </w:r>
      <w:proofErr w:type="spellEnd"/>
      <w:r>
        <w:t xml:space="preserve"> repository will be public and stored in </w:t>
      </w:r>
      <w:proofErr w:type="spellStart"/>
      <w:r>
        <w:t>Zenodo</w:t>
      </w:r>
      <w:proofErr w:type="spellEnd"/>
      <w:r>
        <w:t>.</w:t>
      </w:r>
    </w:p>
    <w:p w14:paraId="6A71857C" w14:textId="77777777" w:rsidR="00BE77D7" w:rsidRPr="0050677C" w:rsidRDefault="00BE77D7" w:rsidP="00880C7E">
      <w:pPr>
        <w:rPr>
          <w:b/>
          <w:bCs/>
          <w:lang w:val="es-ES"/>
        </w:rPr>
      </w:pPr>
      <w:proofErr w:type="spellStart"/>
      <w:r w:rsidRPr="0050677C">
        <w:rPr>
          <w:b/>
          <w:bCs/>
          <w:lang w:val="es-ES"/>
        </w:rPr>
        <w:t>Author</w:t>
      </w:r>
      <w:proofErr w:type="spellEnd"/>
      <w:r w:rsidRPr="0050677C">
        <w:rPr>
          <w:b/>
          <w:bCs/>
          <w:lang w:val="es-ES"/>
        </w:rPr>
        <w:t xml:space="preserve"> </w:t>
      </w:r>
      <w:proofErr w:type="spellStart"/>
      <w:r w:rsidRPr="0050677C">
        <w:rPr>
          <w:b/>
          <w:bCs/>
          <w:lang w:val="es-ES"/>
        </w:rPr>
        <w:t>contributions</w:t>
      </w:r>
      <w:proofErr w:type="spellEnd"/>
    </w:p>
    <w:p w14:paraId="6EAD31C9" w14:textId="37F0E19C" w:rsidR="00992709" w:rsidRPr="003215E8" w:rsidRDefault="00992709" w:rsidP="00952B25">
      <w:pPr>
        <w:spacing w:line="360" w:lineRule="auto"/>
        <w:rPr>
          <w:lang w:val="es-ES"/>
        </w:rPr>
      </w:pPr>
      <w:bookmarkStart w:id="0" w:name="_Hlk189483296"/>
      <w:proofErr w:type="spellStart"/>
      <w:r w:rsidRPr="003215E8">
        <w:rPr>
          <w:lang w:val="es-ES"/>
        </w:rPr>
        <w:t>Conceptualization</w:t>
      </w:r>
      <w:proofErr w:type="spellEnd"/>
      <w:r w:rsidRPr="003215E8">
        <w:rPr>
          <w:lang w:val="es-ES"/>
        </w:rPr>
        <w:t xml:space="preserve">: </w:t>
      </w:r>
      <w:r w:rsidR="003215E8" w:rsidRPr="003215E8">
        <w:rPr>
          <w:rFonts w:eastAsia="Times New Roman" w:cstheme="minorHAnsi"/>
          <w:lang w:val="es-ES"/>
        </w:rPr>
        <w:t>Clara Espinosa del Alba</w:t>
      </w:r>
      <w:r w:rsidRPr="003215E8">
        <w:rPr>
          <w:lang w:val="es-ES"/>
        </w:rPr>
        <w:t xml:space="preserve">, </w:t>
      </w:r>
      <w:r w:rsidR="003215E8" w:rsidRPr="003215E8">
        <w:rPr>
          <w:rFonts w:eastAsia="Times New Roman" w:cstheme="minorHAnsi"/>
          <w:lang w:val="es-ES"/>
        </w:rPr>
        <w:t>Borja Jiménez-Alfaro</w:t>
      </w:r>
      <w:r w:rsidRPr="003215E8">
        <w:rPr>
          <w:lang w:val="es-ES"/>
        </w:rPr>
        <w:t xml:space="preserve">; </w:t>
      </w:r>
      <w:proofErr w:type="spellStart"/>
      <w:r w:rsidRPr="003215E8">
        <w:rPr>
          <w:lang w:val="es-ES"/>
        </w:rPr>
        <w:t>Investigation</w:t>
      </w:r>
      <w:proofErr w:type="spellEnd"/>
      <w:r w:rsidRPr="003215E8">
        <w:rPr>
          <w:lang w:val="es-ES"/>
        </w:rPr>
        <w:t xml:space="preserve">: </w:t>
      </w:r>
      <w:r w:rsidR="003215E8" w:rsidRPr="003215E8">
        <w:rPr>
          <w:rFonts w:eastAsia="Times New Roman" w:cstheme="minorHAnsi"/>
          <w:lang w:val="es-ES"/>
        </w:rPr>
        <w:t>Clara Espinosa del Alba</w:t>
      </w:r>
      <w:r w:rsidRPr="003215E8">
        <w:rPr>
          <w:lang w:val="es-ES"/>
        </w:rPr>
        <w:t>, S</w:t>
      </w:r>
      <w:r w:rsidR="003215E8">
        <w:rPr>
          <w:lang w:val="es-ES"/>
        </w:rPr>
        <w:t xml:space="preserve">ilvia </w:t>
      </w:r>
      <w:proofErr w:type="spellStart"/>
      <w:r w:rsidR="003215E8">
        <w:rPr>
          <w:lang w:val="es-ES"/>
        </w:rPr>
        <w:t>Baizan</w:t>
      </w:r>
      <w:proofErr w:type="spellEnd"/>
      <w:r w:rsidRPr="003215E8">
        <w:rPr>
          <w:lang w:val="es-ES"/>
        </w:rPr>
        <w:t xml:space="preserve">, </w:t>
      </w:r>
      <w:r w:rsidR="003215E8">
        <w:rPr>
          <w:rFonts w:eastAsia="Times New Roman" w:cstheme="minorHAnsi"/>
          <w:lang w:val="es-ES"/>
        </w:rPr>
        <w:t>Andrea Mondoni</w:t>
      </w:r>
      <w:r w:rsidRPr="003215E8">
        <w:rPr>
          <w:lang w:val="es-ES"/>
        </w:rPr>
        <w:t xml:space="preserve">; Formal </w:t>
      </w:r>
      <w:proofErr w:type="spellStart"/>
      <w:r w:rsidRPr="003215E8">
        <w:rPr>
          <w:lang w:val="es-ES"/>
        </w:rPr>
        <w:t>Analysis</w:t>
      </w:r>
      <w:proofErr w:type="spellEnd"/>
      <w:r w:rsidRPr="003215E8">
        <w:rPr>
          <w:lang w:val="es-ES"/>
        </w:rPr>
        <w:t xml:space="preserve">: </w:t>
      </w:r>
      <w:r w:rsidR="003215E8" w:rsidRPr="003215E8">
        <w:rPr>
          <w:rFonts w:eastAsia="Times New Roman" w:cstheme="minorHAnsi"/>
          <w:lang w:val="es-ES"/>
        </w:rPr>
        <w:t>Clara Espinosa del Alba</w:t>
      </w:r>
      <w:r w:rsidR="0030794B">
        <w:rPr>
          <w:rFonts w:eastAsia="Times New Roman" w:cstheme="minorHAnsi"/>
          <w:lang w:val="es-ES"/>
        </w:rPr>
        <w:t>, Andrea Mondoni</w:t>
      </w:r>
      <w:r w:rsidRPr="003215E8">
        <w:rPr>
          <w:lang w:val="es-ES"/>
        </w:rPr>
        <w:t xml:space="preserve">; </w:t>
      </w:r>
      <w:proofErr w:type="spellStart"/>
      <w:r w:rsidRPr="003215E8">
        <w:rPr>
          <w:lang w:val="es-ES"/>
        </w:rPr>
        <w:t>Writing</w:t>
      </w:r>
      <w:proofErr w:type="spellEnd"/>
      <w:r w:rsidRPr="003215E8">
        <w:rPr>
          <w:lang w:val="es-ES"/>
        </w:rPr>
        <w:t xml:space="preserve"> – original draft: </w:t>
      </w:r>
      <w:r w:rsidR="003215E8" w:rsidRPr="003215E8">
        <w:rPr>
          <w:rFonts w:eastAsia="Times New Roman" w:cstheme="minorHAnsi"/>
          <w:lang w:val="es-ES"/>
        </w:rPr>
        <w:t xml:space="preserve">Clara Espinosa del Alba; </w:t>
      </w:r>
      <w:proofErr w:type="spellStart"/>
      <w:r w:rsidRPr="003215E8">
        <w:rPr>
          <w:lang w:val="es-ES"/>
        </w:rPr>
        <w:t>Writing</w:t>
      </w:r>
      <w:proofErr w:type="spellEnd"/>
      <w:r w:rsidRPr="003215E8">
        <w:rPr>
          <w:lang w:val="es-ES"/>
        </w:rPr>
        <w:t xml:space="preserve"> – </w:t>
      </w:r>
      <w:proofErr w:type="spellStart"/>
      <w:r w:rsidRPr="003215E8">
        <w:rPr>
          <w:lang w:val="es-ES"/>
        </w:rPr>
        <w:t>Review</w:t>
      </w:r>
      <w:proofErr w:type="spellEnd"/>
      <w:r w:rsidRPr="003215E8">
        <w:rPr>
          <w:lang w:val="es-ES"/>
        </w:rPr>
        <w:t xml:space="preserve"> &amp; </w:t>
      </w:r>
      <w:proofErr w:type="spellStart"/>
      <w:r w:rsidRPr="003215E8">
        <w:rPr>
          <w:lang w:val="es-ES"/>
        </w:rPr>
        <w:t>Editing</w:t>
      </w:r>
      <w:proofErr w:type="spellEnd"/>
      <w:r w:rsidRPr="003215E8">
        <w:rPr>
          <w:lang w:val="es-ES"/>
        </w:rPr>
        <w:t xml:space="preserve">: </w:t>
      </w:r>
      <w:proofErr w:type="spellStart"/>
      <w:r w:rsidRPr="003215E8">
        <w:rPr>
          <w:lang w:val="es-ES"/>
        </w:rPr>
        <w:t>all</w:t>
      </w:r>
      <w:proofErr w:type="spellEnd"/>
      <w:r w:rsidRPr="003215E8">
        <w:rPr>
          <w:lang w:val="es-ES"/>
        </w:rPr>
        <w:t xml:space="preserve"> </w:t>
      </w:r>
      <w:proofErr w:type="spellStart"/>
      <w:r w:rsidRPr="003215E8">
        <w:rPr>
          <w:lang w:val="es-ES"/>
        </w:rPr>
        <w:t>authors</w:t>
      </w:r>
      <w:proofErr w:type="spellEnd"/>
      <w:r w:rsidRPr="003215E8">
        <w:rPr>
          <w:lang w:val="es-ES"/>
        </w:rPr>
        <w:t xml:space="preserve">; </w:t>
      </w:r>
      <w:proofErr w:type="spellStart"/>
      <w:r w:rsidRPr="003215E8">
        <w:rPr>
          <w:lang w:val="es-ES"/>
        </w:rPr>
        <w:t>Supervision</w:t>
      </w:r>
      <w:proofErr w:type="spellEnd"/>
      <w:r w:rsidRPr="003215E8">
        <w:rPr>
          <w:lang w:val="es-ES"/>
        </w:rPr>
        <w:t xml:space="preserve">: </w:t>
      </w:r>
      <w:r w:rsidR="003215E8" w:rsidRPr="003215E8">
        <w:rPr>
          <w:rFonts w:eastAsia="Times New Roman" w:cstheme="minorHAnsi"/>
          <w:lang w:val="es-ES"/>
        </w:rPr>
        <w:t xml:space="preserve">Borja Jiménez-Alfaro, </w:t>
      </w:r>
      <w:r w:rsidR="003215E8" w:rsidRPr="00DD3073">
        <w:rPr>
          <w:rFonts w:eastAsia="Times New Roman" w:cstheme="minorHAnsi"/>
          <w:lang w:val="es-ES"/>
        </w:rPr>
        <w:t>Eduardo Fernández</w:t>
      </w:r>
      <w:r w:rsidR="003215E8">
        <w:rPr>
          <w:rFonts w:eastAsia="Times New Roman" w:cstheme="minorHAnsi"/>
          <w:lang w:val="es-ES"/>
        </w:rPr>
        <w:t xml:space="preserve"> </w:t>
      </w:r>
      <w:r w:rsidR="003215E8" w:rsidRPr="00DD3073">
        <w:rPr>
          <w:rFonts w:eastAsia="Times New Roman" w:cstheme="minorHAnsi"/>
          <w:lang w:val="es-ES"/>
        </w:rPr>
        <w:t>Pascual</w:t>
      </w:r>
      <w:r w:rsidRPr="003215E8">
        <w:rPr>
          <w:lang w:val="es-ES"/>
        </w:rPr>
        <w:t xml:space="preserve">, </w:t>
      </w:r>
      <w:r w:rsidR="003215E8">
        <w:rPr>
          <w:rFonts w:eastAsia="Times New Roman" w:cstheme="minorHAnsi"/>
          <w:lang w:val="es-ES"/>
        </w:rPr>
        <w:t>Andrea Mondoni</w:t>
      </w:r>
      <w:r w:rsidRPr="003215E8">
        <w:rPr>
          <w:lang w:val="es-ES"/>
        </w:rPr>
        <w:t xml:space="preserve">; </w:t>
      </w:r>
      <w:proofErr w:type="spellStart"/>
      <w:r w:rsidRPr="003215E8">
        <w:rPr>
          <w:lang w:val="es-ES"/>
        </w:rPr>
        <w:t>Funding</w:t>
      </w:r>
      <w:proofErr w:type="spellEnd"/>
      <w:r w:rsidRPr="003215E8">
        <w:rPr>
          <w:lang w:val="es-ES"/>
        </w:rPr>
        <w:t xml:space="preserve"> </w:t>
      </w:r>
      <w:proofErr w:type="spellStart"/>
      <w:r w:rsidRPr="003215E8">
        <w:rPr>
          <w:lang w:val="es-ES"/>
        </w:rPr>
        <w:t>acquisition</w:t>
      </w:r>
      <w:proofErr w:type="spellEnd"/>
      <w:r w:rsidRPr="003215E8">
        <w:rPr>
          <w:lang w:val="es-ES"/>
        </w:rPr>
        <w:t xml:space="preserve">: </w:t>
      </w:r>
      <w:r w:rsidR="003215E8" w:rsidRPr="003215E8">
        <w:rPr>
          <w:rFonts w:eastAsia="Times New Roman" w:cstheme="minorHAnsi"/>
          <w:lang w:val="es-ES"/>
        </w:rPr>
        <w:t>Borja Jiménez-Alfaro.</w:t>
      </w:r>
    </w:p>
    <w:bookmarkEnd w:id="0"/>
    <w:p w14:paraId="268B3A20" w14:textId="741688AA" w:rsidR="002F10E7" w:rsidRDefault="00533E67" w:rsidP="00E526DA">
      <w:pPr>
        <w:pStyle w:val="Ttulo2"/>
        <w:spacing w:line="360" w:lineRule="auto"/>
        <w:jc w:val="both"/>
        <w:rPr>
          <w:lang w:val="en-GB"/>
        </w:rPr>
      </w:pPr>
      <w:r>
        <w:rPr>
          <w:lang w:val="en-GB"/>
        </w:rPr>
        <w:t>A</w:t>
      </w:r>
      <w:r w:rsidR="00323F2A">
        <w:rPr>
          <w:lang w:val="en-GB"/>
        </w:rPr>
        <w:t>bstract</w:t>
      </w:r>
      <w:r w:rsidR="00A635D1">
        <w:rPr>
          <w:lang w:val="en-GB"/>
        </w:rPr>
        <w:t xml:space="preserve"> (</w:t>
      </w:r>
      <w:r w:rsidR="00C3426D">
        <w:rPr>
          <w:lang w:val="en-GB"/>
        </w:rPr>
        <w:t>308</w:t>
      </w:r>
      <w:r w:rsidR="00A635D1">
        <w:rPr>
          <w:lang w:val="en-GB"/>
        </w:rPr>
        <w:t xml:space="preserve"> words)</w:t>
      </w:r>
    </w:p>
    <w:p w14:paraId="078A6F5E" w14:textId="7B37FD6E" w:rsidR="00AA19AF" w:rsidRDefault="007E0043" w:rsidP="00E526DA">
      <w:pPr>
        <w:spacing w:line="360" w:lineRule="auto"/>
        <w:jc w:val="both"/>
        <w:rPr>
          <w:lang w:val="en-GB"/>
        </w:rPr>
      </w:pPr>
      <w:r>
        <w:rPr>
          <w:lang w:val="en-GB"/>
        </w:rPr>
        <w:t>Seed oil content</w:t>
      </w:r>
      <w:r w:rsidR="006D415D">
        <w:rPr>
          <w:lang w:val="en-GB"/>
        </w:rPr>
        <w:t>, one of the crucial energy reserves</w:t>
      </w:r>
      <w:r w:rsidR="008117AF">
        <w:rPr>
          <w:lang w:val="en-GB"/>
        </w:rPr>
        <w:t xml:space="preserve"> in angiosperms,</w:t>
      </w:r>
      <w:r>
        <w:rPr>
          <w:lang w:val="en-GB"/>
        </w:rPr>
        <w:t xml:space="preserve"> </w:t>
      </w:r>
      <w:r w:rsidR="00A01B26">
        <w:rPr>
          <w:lang w:val="en-GB"/>
        </w:rPr>
        <w:t>is</w:t>
      </w:r>
      <w:r w:rsidR="00F25DA3">
        <w:rPr>
          <w:lang w:val="en-GB"/>
        </w:rPr>
        <w:t xml:space="preserve"> important for</w:t>
      </w:r>
      <w:r w:rsidR="00BC5805">
        <w:rPr>
          <w:lang w:val="en-GB"/>
        </w:rPr>
        <w:t xml:space="preserve"> </w:t>
      </w:r>
      <w:r w:rsidR="002F0DAC">
        <w:rPr>
          <w:lang w:val="en-GB"/>
        </w:rPr>
        <w:t>multiple</w:t>
      </w:r>
      <w:r w:rsidR="00BC5805">
        <w:rPr>
          <w:lang w:val="en-GB"/>
        </w:rPr>
        <w:t xml:space="preserve"> biological </w:t>
      </w:r>
      <w:r w:rsidR="006866FB">
        <w:rPr>
          <w:lang w:val="en-GB"/>
        </w:rPr>
        <w:t>functions</w:t>
      </w:r>
      <w:r w:rsidR="002B3FCD">
        <w:rPr>
          <w:lang w:val="en-GB"/>
        </w:rPr>
        <w:t xml:space="preserve"> that i</w:t>
      </w:r>
      <w:r w:rsidR="00717539">
        <w:rPr>
          <w:lang w:val="en-GB"/>
        </w:rPr>
        <w:t>mpact</w:t>
      </w:r>
      <w:r w:rsidR="002B3FCD">
        <w:rPr>
          <w:lang w:val="en-GB"/>
        </w:rPr>
        <w:t xml:space="preserve"> plant fitness.</w:t>
      </w:r>
      <w:r w:rsidR="00A01B26">
        <w:rPr>
          <w:lang w:val="en-GB"/>
        </w:rPr>
        <w:t xml:space="preserve"> </w:t>
      </w:r>
      <w:r w:rsidR="00544439">
        <w:rPr>
          <w:lang w:val="en-GB"/>
        </w:rPr>
        <w:t>Seed</w:t>
      </w:r>
      <w:r w:rsidR="008F70A4">
        <w:rPr>
          <w:lang w:val="en-GB"/>
        </w:rPr>
        <w:t xml:space="preserve"> oil </w:t>
      </w:r>
      <w:r w:rsidR="005F0D06">
        <w:rPr>
          <w:lang w:val="en-GB"/>
        </w:rPr>
        <w:t>can be</w:t>
      </w:r>
      <w:r w:rsidR="008F70A4">
        <w:rPr>
          <w:lang w:val="en-GB"/>
        </w:rPr>
        <w:t xml:space="preserve"> considered an adaptive trait</w:t>
      </w:r>
      <w:r w:rsidR="000D29D9">
        <w:rPr>
          <w:lang w:val="en-GB"/>
        </w:rPr>
        <w:t xml:space="preserve"> with </w:t>
      </w:r>
      <w:r w:rsidR="00764EB7">
        <w:rPr>
          <w:lang w:val="en-GB"/>
        </w:rPr>
        <w:t>potential</w:t>
      </w:r>
      <w:r w:rsidR="008117AF">
        <w:rPr>
          <w:lang w:val="en-GB"/>
        </w:rPr>
        <w:t xml:space="preserve"> trade-offs </w:t>
      </w:r>
      <w:r w:rsidR="00474B3A">
        <w:rPr>
          <w:lang w:val="en-GB"/>
        </w:rPr>
        <w:t>involving</w:t>
      </w:r>
      <w:r w:rsidR="008117AF">
        <w:rPr>
          <w:lang w:val="en-GB"/>
        </w:rPr>
        <w:t xml:space="preserve"> other </w:t>
      </w:r>
      <w:r w:rsidR="00764EB7">
        <w:rPr>
          <w:lang w:val="en-GB"/>
        </w:rPr>
        <w:t>seed</w:t>
      </w:r>
      <w:r w:rsidR="008117AF">
        <w:rPr>
          <w:lang w:val="en-GB"/>
        </w:rPr>
        <w:t xml:space="preserve"> traits and </w:t>
      </w:r>
      <w:r w:rsidR="009A04A9">
        <w:rPr>
          <w:lang w:val="en-GB"/>
        </w:rPr>
        <w:t>display</w:t>
      </w:r>
      <w:r w:rsidR="00814EEC">
        <w:rPr>
          <w:lang w:val="en-GB"/>
        </w:rPr>
        <w:t>s</w:t>
      </w:r>
      <w:r w:rsidR="00C03FF9">
        <w:rPr>
          <w:lang w:val="en-GB"/>
        </w:rPr>
        <w:t xml:space="preserve"> </w:t>
      </w:r>
      <w:r w:rsidR="009C12CE">
        <w:rPr>
          <w:lang w:val="en-GB"/>
        </w:rPr>
        <w:t>latitudinal patterns</w:t>
      </w:r>
      <w:r w:rsidR="009C12CE">
        <w:rPr>
          <w:lang w:val="en-GB"/>
        </w:rPr>
        <w:t xml:space="preserve"> as well as </w:t>
      </w:r>
      <w:r w:rsidR="009A04A9">
        <w:rPr>
          <w:lang w:val="en-GB"/>
        </w:rPr>
        <w:t>changes across life forms</w:t>
      </w:r>
      <w:r w:rsidR="00D76293">
        <w:rPr>
          <w:lang w:val="en-GB"/>
        </w:rPr>
        <w:t>.</w:t>
      </w:r>
      <w:r w:rsidR="00BC3E99">
        <w:rPr>
          <w:lang w:val="en-GB"/>
        </w:rPr>
        <w:t xml:space="preserve"> Additionally, seed oil composition</w:t>
      </w:r>
      <w:r w:rsidR="00633CB6">
        <w:rPr>
          <w:lang w:val="en-GB"/>
        </w:rPr>
        <w:t>,</w:t>
      </w:r>
      <w:r w:rsidR="00BC3E99">
        <w:rPr>
          <w:lang w:val="en-GB"/>
        </w:rPr>
        <w:t xml:space="preserve"> namely the relative proportions of saturated and </w:t>
      </w:r>
      <w:r w:rsidR="00E85613">
        <w:rPr>
          <w:lang w:val="en-GB"/>
        </w:rPr>
        <w:t>unsaturated</w:t>
      </w:r>
      <w:r w:rsidR="00BC3E99">
        <w:rPr>
          <w:lang w:val="en-GB"/>
        </w:rPr>
        <w:t xml:space="preserve"> fatty acids</w:t>
      </w:r>
      <w:r w:rsidR="00633CB6">
        <w:rPr>
          <w:lang w:val="en-GB"/>
        </w:rPr>
        <w:t>,</w:t>
      </w:r>
      <w:r w:rsidR="00BC3E99">
        <w:rPr>
          <w:lang w:val="en-GB"/>
        </w:rPr>
        <w:t xml:space="preserve"> </w:t>
      </w:r>
      <w:r w:rsidR="00544439">
        <w:rPr>
          <w:lang w:val="en-GB"/>
        </w:rPr>
        <w:t>has been proposed as a</w:t>
      </w:r>
      <w:r w:rsidR="00E85613">
        <w:rPr>
          <w:lang w:val="en-GB"/>
        </w:rPr>
        <w:t xml:space="preserve"> key </w:t>
      </w:r>
      <w:r w:rsidR="00544439">
        <w:rPr>
          <w:lang w:val="en-GB"/>
        </w:rPr>
        <w:t xml:space="preserve">trait </w:t>
      </w:r>
      <w:r w:rsidR="00E85613">
        <w:rPr>
          <w:lang w:val="en-GB"/>
        </w:rPr>
        <w:t>for micro</w:t>
      </w:r>
      <w:r w:rsidR="006C4AA1">
        <w:rPr>
          <w:lang w:val="en-GB"/>
        </w:rPr>
        <w:t>-</w:t>
      </w:r>
      <w:r w:rsidR="00E85613">
        <w:rPr>
          <w:lang w:val="en-GB"/>
        </w:rPr>
        <w:t xml:space="preserve"> and macro</w:t>
      </w:r>
      <w:r w:rsidR="006C4AA1">
        <w:rPr>
          <w:lang w:val="en-GB"/>
        </w:rPr>
        <w:t>-</w:t>
      </w:r>
      <w:r w:rsidR="00E85613">
        <w:rPr>
          <w:lang w:val="en-GB"/>
        </w:rPr>
        <w:t>evolutionary</w:t>
      </w:r>
      <w:r w:rsidR="009C36E4">
        <w:rPr>
          <w:lang w:val="en-GB"/>
        </w:rPr>
        <w:t xml:space="preserve"> biogeograph</w:t>
      </w:r>
      <w:r w:rsidR="002B43EE">
        <w:rPr>
          <w:lang w:val="en-GB"/>
        </w:rPr>
        <w:t>ical patterns</w:t>
      </w:r>
      <w:r w:rsidR="00BC3E99">
        <w:rPr>
          <w:lang w:val="en-GB"/>
        </w:rPr>
        <w:t>.</w:t>
      </w:r>
      <w:r w:rsidR="00D76293">
        <w:rPr>
          <w:lang w:val="en-GB"/>
        </w:rPr>
        <w:t xml:space="preserve"> However</w:t>
      </w:r>
      <w:r w:rsidR="00226A40">
        <w:rPr>
          <w:lang w:val="en-GB"/>
        </w:rPr>
        <w:t xml:space="preserve">, </w:t>
      </w:r>
      <w:r w:rsidR="003F7E7C">
        <w:rPr>
          <w:lang w:val="en-GB"/>
        </w:rPr>
        <w:t>the</w:t>
      </w:r>
      <w:r w:rsidR="00105A03">
        <w:rPr>
          <w:lang w:val="en-GB"/>
        </w:rPr>
        <w:t xml:space="preserve"> availability </w:t>
      </w:r>
      <w:r w:rsidR="003F7E7C">
        <w:rPr>
          <w:lang w:val="en-GB"/>
        </w:rPr>
        <w:t xml:space="preserve">of oil data </w:t>
      </w:r>
      <w:r w:rsidR="00105A03">
        <w:rPr>
          <w:lang w:val="en-GB"/>
        </w:rPr>
        <w:t xml:space="preserve">for wild species is </w:t>
      </w:r>
      <w:r w:rsidR="002E5532">
        <w:rPr>
          <w:lang w:val="en-GB"/>
        </w:rPr>
        <w:t>minimal</w:t>
      </w:r>
      <w:r w:rsidR="00544439">
        <w:rPr>
          <w:lang w:val="en-GB"/>
        </w:rPr>
        <w:t>, and f</w:t>
      </w:r>
      <w:r w:rsidR="00105A03">
        <w:rPr>
          <w:lang w:val="en-GB"/>
        </w:rPr>
        <w:t xml:space="preserve">ew studies have </w:t>
      </w:r>
      <w:r w:rsidR="009C36E4">
        <w:rPr>
          <w:lang w:val="en-GB"/>
        </w:rPr>
        <w:t>address</w:t>
      </w:r>
      <w:r w:rsidR="00CF6C70">
        <w:rPr>
          <w:lang w:val="en-GB"/>
        </w:rPr>
        <w:t>ed</w:t>
      </w:r>
      <w:r w:rsidR="009C36E4">
        <w:rPr>
          <w:lang w:val="en-GB"/>
        </w:rPr>
        <w:t xml:space="preserve"> </w:t>
      </w:r>
      <w:r w:rsidR="00DE476C">
        <w:rPr>
          <w:lang w:val="en-GB"/>
        </w:rPr>
        <w:t xml:space="preserve">the </w:t>
      </w:r>
      <w:r w:rsidR="00E27E8D">
        <w:rPr>
          <w:lang w:val="en-GB"/>
        </w:rPr>
        <w:t xml:space="preserve">potential biological </w:t>
      </w:r>
      <w:r w:rsidR="00A74E6D">
        <w:rPr>
          <w:lang w:val="en-GB"/>
        </w:rPr>
        <w:t xml:space="preserve">correlates </w:t>
      </w:r>
      <w:r w:rsidR="00E27E8D">
        <w:rPr>
          <w:lang w:val="en-GB"/>
        </w:rPr>
        <w:t xml:space="preserve">and ecological </w:t>
      </w:r>
      <w:r w:rsidR="00A74E6D">
        <w:rPr>
          <w:lang w:val="en-GB"/>
        </w:rPr>
        <w:t>drivers</w:t>
      </w:r>
      <w:r w:rsidR="00A209B8">
        <w:rPr>
          <w:lang w:val="en-GB"/>
        </w:rPr>
        <w:t xml:space="preserve"> of </w:t>
      </w:r>
      <w:r w:rsidR="00DE476C">
        <w:rPr>
          <w:lang w:val="en-GB"/>
        </w:rPr>
        <w:t>seed oil content and composition</w:t>
      </w:r>
      <w:r w:rsidR="00715D29">
        <w:rPr>
          <w:lang w:val="en-GB"/>
        </w:rPr>
        <w:t>.</w:t>
      </w:r>
      <w:r w:rsidR="003A63D0">
        <w:rPr>
          <w:lang w:val="en-GB"/>
        </w:rPr>
        <w:t xml:space="preserve"> </w:t>
      </w:r>
    </w:p>
    <w:p w14:paraId="1E61A3B9" w14:textId="35ACF94A" w:rsidR="004E7357" w:rsidRDefault="00B40CEF" w:rsidP="00E526DA">
      <w:pPr>
        <w:spacing w:line="360" w:lineRule="auto"/>
        <w:jc w:val="both"/>
        <w:rPr>
          <w:lang w:val="en-GB"/>
        </w:rPr>
      </w:pPr>
      <w:r>
        <w:rPr>
          <w:lang w:val="en-GB"/>
        </w:rPr>
        <w:t xml:space="preserve">Our study aims to explore these relationships with a unique data set of 47 </w:t>
      </w:r>
      <w:r w:rsidR="00544439">
        <w:rPr>
          <w:lang w:val="en-GB"/>
        </w:rPr>
        <w:t xml:space="preserve">European </w:t>
      </w:r>
      <w:r>
        <w:rPr>
          <w:lang w:val="en-GB"/>
        </w:rPr>
        <w:t xml:space="preserve">alpine species </w:t>
      </w:r>
      <w:r w:rsidR="00544439">
        <w:rPr>
          <w:lang w:val="en-GB"/>
        </w:rPr>
        <w:t xml:space="preserve">co-occurring in </w:t>
      </w:r>
      <w:r>
        <w:rPr>
          <w:lang w:val="en-GB"/>
        </w:rPr>
        <w:t xml:space="preserve">the Cantabrian Mountains (NW Spain) across altitudinal and </w:t>
      </w:r>
      <w:proofErr w:type="spellStart"/>
      <w:r w:rsidR="00370D3F">
        <w:rPr>
          <w:lang w:val="en-GB"/>
        </w:rPr>
        <w:t>micro</w:t>
      </w:r>
      <w:r w:rsidR="00544439">
        <w:rPr>
          <w:lang w:val="en-GB"/>
        </w:rPr>
        <w:t>topographical</w:t>
      </w:r>
      <w:proofErr w:type="spellEnd"/>
      <w:r>
        <w:rPr>
          <w:lang w:val="en-GB"/>
        </w:rPr>
        <w:t xml:space="preserve"> gradients. Seed oil content and composition analyses were conducted with fresh seeds collected </w:t>
      </w:r>
      <w:r w:rsidR="00544439">
        <w:rPr>
          <w:lang w:val="en-GB"/>
        </w:rPr>
        <w:t>in natural communities</w:t>
      </w:r>
      <w:r>
        <w:rPr>
          <w:lang w:val="en-GB"/>
        </w:rPr>
        <w:t xml:space="preserve">, successfully detecting 26 </w:t>
      </w:r>
      <w:r w:rsidR="00502F48">
        <w:rPr>
          <w:lang w:val="en-GB"/>
        </w:rPr>
        <w:t xml:space="preserve">different </w:t>
      </w:r>
      <w:r>
        <w:rPr>
          <w:lang w:val="en-GB"/>
        </w:rPr>
        <w:t xml:space="preserve">fatty acids. </w:t>
      </w:r>
      <w:r w:rsidR="00544439">
        <w:rPr>
          <w:lang w:val="en-GB"/>
        </w:rPr>
        <w:t xml:space="preserve">We </w:t>
      </w:r>
      <w:r w:rsidR="00CD63E0">
        <w:rPr>
          <w:lang w:val="en-GB"/>
        </w:rPr>
        <w:t xml:space="preserve">also </w:t>
      </w:r>
      <w:r>
        <w:rPr>
          <w:lang w:val="en-GB"/>
        </w:rPr>
        <w:t xml:space="preserve">measured seed traits </w:t>
      </w:r>
      <w:r w:rsidR="00544439">
        <w:rPr>
          <w:lang w:val="en-GB"/>
        </w:rPr>
        <w:t xml:space="preserve">with ecological and evolutionary relevance, such as </w:t>
      </w:r>
      <w:r>
        <w:rPr>
          <w:lang w:val="en-GB"/>
        </w:rPr>
        <w:t xml:space="preserve">seed mass, longevity, and germination timing. </w:t>
      </w:r>
      <w:r w:rsidR="00871E40">
        <w:rPr>
          <w:lang w:val="en-GB"/>
        </w:rPr>
        <w:t xml:space="preserve">We calculated species' local ecological preferences along microenvironmental gradients to analyse ecological drivers </w:t>
      </w:r>
      <w:r>
        <w:rPr>
          <w:lang w:val="en-GB"/>
        </w:rPr>
        <w:t xml:space="preserve">based on 160 </w:t>
      </w:r>
      <w:r w:rsidR="00544439">
        <w:rPr>
          <w:lang w:val="en-GB"/>
        </w:rPr>
        <w:t xml:space="preserve">community plots sampled </w:t>
      </w:r>
      <w:r>
        <w:rPr>
          <w:lang w:val="en-GB"/>
        </w:rPr>
        <w:t>in the study area</w:t>
      </w:r>
      <w:r w:rsidR="00542766">
        <w:rPr>
          <w:lang w:val="en-GB"/>
        </w:rPr>
        <w:t xml:space="preserve">. </w:t>
      </w:r>
    </w:p>
    <w:p w14:paraId="5AC2EEE4" w14:textId="5431BD49" w:rsidR="00880C7E" w:rsidRDefault="00544439" w:rsidP="00E526DA">
      <w:pPr>
        <w:spacing w:line="360" w:lineRule="auto"/>
        <w:jc w:val="both"/>
        <w:rPr>
          <w:lang w:val="en-GB"/>
        </w:rPr>
      </w:pPr>
      <w:r>
        <w:rPr>
          <w:lang w:val="en-GB"/>
        </w:rPr>
        <w:t xml:space="preserve">We found no relationships between seed oil content and </w:t>
      </w:r>
      <w:r w:rsidR="00871E40">
        <w:rPr>
          <w:lang w:val="en-GB"/>
        </w:rPr>
        <w:t xml:space="preserve">oil </w:t>
      </w:r>
      <w:r>
        <w:rPr>
          <w:lang w:val="en-GB"/>
        </w:rPr>
        <w:t>composition with s</w:t>
      </w:r>
      <w:r w:rsidR="002A5D5C">
        <w:rPr>
          <w:lang w:val="en-GB"/>
        </w:rPr>
        <w:t>eed mass and germination tim</w:t>
      </w:r>
      <w:r>
        <w:rPr>
          <w:lang w:val="en-GB"/>
        </w:rPr>
        <w:t>i</w:t>
      </w:r>
      <w:r w:rsidR="002A5D5C">
        <w:rPr>
          <w:lang w:val="en-GB"/>
        </w:rPr>
        <w:t xml:space="preserve">ng, but we did find </w:t>
      </w:r>
      <w:r w:rsidR="00AF6C98">
        <w:rPr>
          <w:lang w:val="en-GB"/>
        </w:rPr>
        <w:t xml:space="preserve">evidence </w:t>
      </w:r>
      <w:r w:rsidR="002A5D5C">
        <w:rPr>
          <w:lang w:val="en-GB"/>
        </w:rPr>
        <w:t>that oil content significantly influence</w:t>
      </w:r>
      <w:r w:rsidR="00DF71E4">
        <w:rPr>
          <w:lang w:val="en-GB"/>
        </w:rPr>
        <w:t>s</w:t>
      </w:r>
      <w:r w:rsidR="002A5D5C">
        <w:rPr>
          <w:lang w:val="en-GB"/>
        </w:rPr>
        <w:t xml:space="preserve"> seed longevity. These results are essential for understanding the potential impacts </w:t>
      </w:r>
      <w:r w:rsidR="004D0A50">
        <w:rPr>
          <w:lang w:val="en-GB"/>
        </w:rPr>
        <w:t xml:space="preserve">of seed oil content </w:t>
      </w:r>
      <w:r w:rsidR="00CF7C6F">
        <w:rPr>
          <w:lang w:val="en-GB"/>
        </w:rPr>
        <w:t>on soil seed banks'</w:t>
      </w:r>
      <w:r w:rsidR="002A5D5C">
        <w:rPr>
          <w:lang w:val="en-GB"/>
        </w:rPr>
        <w:t xml:space="preserve"> </w:t>
      </w:r>
      <w:r w:rsidR="00CF7C6F">
        <w:rPr>
          <w:lang w:val="en-GB"/>
        </w:rPr>
        <w:t xml:space="preserve">persistence </w:t>
      </w:r>
      <w:r w:rsidR="002A5D5C">
        <w:rPr>
          <w:lang w:val="en-GB"/>
        </w:rPr>
        <w:t xml:space="preserve">and adapting conservation strategies for seed banks and/or </w:t>
      </w:r>
      <w:r w:rsidR="002A5D5C">
        <w:rPr>
          <w:lang w:val="en-GB"/>
        </w:rPr>
        <w:lastRenderedPageBreak/>
        <w:t xml:space="preserve">restoration programmes. Interestingly, and against expectations, we did not find patterns corroborating </w:t>
      </w:r>
      <w:r w:rsidR="00DF71E4">
        <w:rPr>
          <w:lang w:val="en-GB"/>
        </w:rPr>
        <w:t>altitudinal</w:t>
      </w:r>
      <w:r w:rsidR="002A5D5C">
        <w:rPr>
          <w:lang w:val="en-GB"/>
        </w:rPr>
        <w:t xml:space="preserve"> or </w:t>
      </w:r>
      <w:proofErr w:type="spellStart"/>
      <w:r w:rsidR="00DF71E4">
        <w:rPr>
          <w:lang w:val="en-GB"/>
        </w:rPr>
        <w:t>microtopographical</w:t>
      </w:r>
      <w:proofErr w:type="spellEnd"/>
      <w:r w:rsidR="002A5D5C">
        <w:rPr>
          <w:lang w:val="en-GB"/>
        </w:rPr>
        <w:t xml:space="preserve"> gradients driving changes in seed oil content or composition. </w:t>
      </w:r>
      <w:r w:rsidR="0067285C">
        <w:rPr>
          <w:lang w:val="en-GB"/>
        </w:rPr>
        <w:t>Alpine species showed</w:t>
      </w:r>
      <w:r w:rsidR="002A5D5C">
        <w:rPr>
          <w:lang w:val="en-GB"/>
        </w:rPr>
        <w:t xml:space="preserve"> strong phylogenetic constraints on </w:t>
      </w:r>
      <w:r w:rsidR="0067285C">
        <w:rPr>
          <w:lang w:val="en-GB"/>
        </w:rPr>
        <w:t xml:space="preserve">seed </w:t>
      </w:r>
      <w:r w:rsidR="002A5D5C">
        <w:rPr>
          <w:lang w:val="en-GB"/>
        </w:rPr>
        <w:t>oil content</w:t>
      </w:r>
      <w:r w:rsidR="0067285C">
        <w:rPr>
          <w:lang w:val="en-GB"/>
        </w:rPr>
        <w:t xml:space="preserve"> and composition</w:t>
      </w:r>
      <w:r w:rsidR="002A5D5C">
        <w:rPr>
          <w:lang w:val="en-GB"/>
        </w:rPr>
        <w:t>. This</w:t>
      </w:r>
      <w:r w:rsidR="00AC0583">
        <w:rPr>
          <w:lang w:val="en-GB"/>
        </w:rPr>
        <w:t xml:space="preserve"> study</w:t>
      </w:r>
      <w:r w:rsidR="002A5D5C">
        <w:rPr>
          <w:lang w:val="en-GB"/>
        </w:rPr>
        <w:t xml:space="preserve"> </w:t>
      </w:r>
      <w:r w:rsidR="00AC0583">
        <w:rPr>
          <w:lang w:val="en-GB"/>
        </w:rPr>
        <w:t xml:space="preserve">provides a </w:t>
      </w:r>
      <w:r w:rsidR="002A5D5C">
        <w:rPr>
          <w:lang w:val="en-GB"/>
        </w:rPr>
        <w:t xml:space="preserve">meaningful advance </w:t>
      </w:r>
      <w:r w:rsidR="00131DBA">
        <w:rPr>
          <w:lang w:val="en-GB"/>
        </w:rPr>
        <w:t xml:space="preserve">to </w:t>
      </w:r>
      <w:r w:rsidR="002A5D5C">
        <w:rPr>
          <w:lang w:val="en-GB"/>
        </w:rPr>
        <w:t xml:space="preserve">complete </w:t>
      </w:r>
      <w:r w:rsidR="00C75F33">
        <w:rPr>
          <w:lang w:val="en-GB"/>
        </w:rPr>
        <w:t xml:space="preserve">the </w:t>
      </w:r>
      <w:r w:rsidR="00C75F33">
        <w:t xml:space="preserve">seed ecological spectrum </w:t>
      </w:r>
      <w:r w:rsidR="00C82FE1">
        <w:t>picture</w:t>
      </w:r>
      <w:r w:rsidR="000D6D23">
        <w:t xml:space="preserve"> </w:t>
      </w:r>
      <w:r w:rsidR="00B14C6E">
        <w:t>and a step forward to</w:t>
      </w:r>
      <w:r w:rsidR="000D6D23">
        <w:t xml:space="preserve"> exploring</w:t>
      </w:r>
      <w:r w:rsidR="00B14C6E">
        <w:t xml:space="preserve"> seed trait </w:t>
      </w:r>
      <w:r w:rsidR="009A7C1A">
        <w:t xml:space="preserve">functional </w:t>
      </w:r>
      <w:r w:rsidR="00B14C6E">
        <w:t>ecology</w:t>
      </w:r>
      <w:r w:rsidR="000D6D23">
        <w:t>.</w:t>
      </w:r>
      <w:r w:rsidR="00B14C6E">
        <w:t xml:space="preserve"> </w:t>
      </w:r>
    </w:p>
    <w:p w14:paraId="17C3A501" w14:textId="5B762E23" w:rsidR="00880C7E" w:rsidRDefault="00736614">
      <w:pPr>
        <w:rPr>
          <w:lang w:val="en-GB"/>
        </w:rPr>
      </w:pPr>
      <w:r>
        <w:rPr>
          <w:lang w:val="en-GB"/>
        </w:rPr>
        <w:t>Keywords</w:t>
      </w:r>
      <w:r w:rsidR="00880C7E">
        <w:rPr>
          <w:lang w:val="en-GB"/>
        </w:rPr>
        <w:t xml:space="preserve">: Seed oil content; </w:t>
      </w:r>
      <w:r w:rsidR="00311CAF">
        <w:rPr>
          <w:lang w:val="en-GB"/>
        </w:rPr>
        <w:t xml:space="preserve">Seed oil composition; </w:t>
      </w:r>
      <w:r w:rsidR="00CE6203">
        <w:rPr>
          <w:lang w:val="en-GB"/>
        </w:rPr>
        <w:t xml:space="preserve">Germination; Longevity; </w:t>
      </w:r>
      <w:r w:rsidR="00311CAF">
        <w:rPr>
          <w:lang w:val="en-GB"/>
        </w:rPr>
        <w:t xml:space="preserve">Alpine species; </w:t>
      </w:r>
      <w:r w:rsidR="00CE6203">
        <w:rPr>
          <w:lang w:val="en-GB"/>
        </w:rPr>
        <w:t>altitudinal gradient</w:t>
      </w:r>
      <w:r w:rsidR="00243BFF">
        <w:rPr>
          <w:lang w:val="en-GB"/>
        </w:rPr>
        <w:t xml:space="preserve">; microenvironmental gradients. </w:t>
      </w:r>
      <w:r w:rsidR="00880C7E">
        <w:rPr>
          <w:lang w:val="en-GB"/>
        </w:rPr>
        <w:br w:type="page"/>
      </w:r>
    </w:p>
    <w:p w14:paraId="03D26172" w14:textId="172ED123" w:rsidR="002F10E7" w:rsidRPr="00BC5462" w:rsidRDefault="000251A7" w:rsidP="000251A7">
      <w:pPr>
        <w:pStyle w:val="Ttulo2"/>
        <w:spacing w:line="360" w:lineRule="auto"/>
        <w:jc w:val="both"/>
        <w:rPr>
          <w:lang w:val="en-GB"/>
        </w:rPr>
      </w:pPr>
      <w:r w:rsidRPr="000251A7">
        <w:rPr>
          <w:lang w:val="en-GB"/>
        </w:rPr>
        <w:lastRenderedPageBreak/>
        <w:t>1.</w:t>
      </w:r>
      <w:r>
        <w:rPr>
          <w:lang w:val="en-GB"/>
        </w:rPr>
        <w:t xml:space="preserve"> </w:t>
      </w:r>
      <w:r w:rsidR="002F10E7" w:rsidRPr="00BC5462">
        <w:rPr>
          <w:lang w:val="en-GB"/>
        </w:rPr>
        <w:t>Introduction</w:t>
      </w:r>
      <w:r w:rsidR="00A635D1">
        <w:rPr>
          <w:lang w:val="en-GB"/>
        </w:rPr>
        <w:t xml:space="preserve"> (1</w:t>
      </w:r>
      <w:r w:rsidR="00E520E9">
        <w:rPr>
          <w:lang w:val="en-GB"/>
        </w:rPr>
        <w:t>5</w:t>
      </w:r>
      <w:r w:rsidR="008E7515">
        <w:rPr>
          <w:lang w:val="en-GB"/>
        </w:rPr>
        <w:t>42</w:t>
      </w:r>
      <w:r w:rsidR="00A635D1">
        <w:rPr>
          <w:lang w:val="en-GB"/>
        </w:rPr>
        <w:t xml:space="preserve"> words</w:t>
      </w:r>
      <w:r w:rsidR="0054695E">
        <w:rPr>
          <w:lang w:val="en-GB"/>
        </w:rPr>
        <w:t xml:space="preserve"> </w:t>
      </w:r>
      <w:r w:rsidR="0054695E">
        <w:rPr>
          <w:lang w:val="en-GB"/>
        </w:rPr>
        <w:t>main text</w:t>
      </w:r>
      <w:r w:rsidR="00A635D1">
        <w:rPr>
          <w:lang w:val="en-GB"/>
        </w:rPr>
        <w:t>)</w:t>
      </w:r>
    </w:p>
    <w:p w14:paraId="7BD6C31B" w14:textId="2286913A" w:rsidR="00451B48" w:rsidRDefault="00A905F4" w:rsidP="00E526DA">
      <w:pPr>
        <w:spacing w:line="360" w:lineRule="auto"/>
        <w:jc w:val="both"/>
        <w:rPr>
          <w:lang w:val="en-GB"/>
        </w:rPr>
      </w:pPr>
      <w:r w:rsidRPr="00BC5462">
        <w:rPr>
          <w:lang w:val="en-GB"/>
        </w:rPr>
        <w:t xml:space="preserve">Seeds </w:t>
      </w:r>
      <w:r w:rsidR="00CB7314">
        <w:rPr>
          <w:lang w:val="en-GB"/>
        </w:rPr>
        <w:t>are</w:t>
      </w:r>
      <w:r w:rsidRPr="00BC5462">
        <w:rPr>
          <w:lang w:val="en-GB"/>
        </w:rPr>
        <w:t xml:space="preserve"> </w:t>
      </w:r>
      <w:r w:rsidR="001F2C1B">
        <w:rPr>
          <w:lang w:val="en-GB"/>
        </w:rPr>
        <w:t>energy reservoirs</w:t>
      </w:r>
      <w:r w:rsidR="002B293D">
        <w:rPr>
          <w:lang w:val="en-GB"/>
        </w:rPr>
        <w:t>,</w:t>
      </w:r>
      <w:r w:rsidR="00E35CAF" w:rsidRPr="00BC5462">
        <w:rPr>
          <w:lang w:val="en-GB"/>
        </w:rPr>
        <w:t xml:space="preserve"> </w:t>
      </w:r>
      <w:r w:rsidR="00083440">
        <w:rPr>
          <w:lang w:val="en-GB"/>
        </w:rPr>
        <w:t>main</w:t>
      </w:r>
      <w:r w:rsidR="00083440">
        <w:rPr>
          <w:lang w:val="en-GB"/>
        </w:rPr>
        <w:t>ly</w:t>
      </w:r>
      <w:r w:rsidR="00083440">
        <w:rPr>
          <w:lang w:val="en-GB"/>
        </w:rPr>
        <w:t xml:space="preserve"> </w:t>
      </w:r>
      <w:r w:rsidR="00036894">
        <w:rPr>
          <w:lang w:val="en-GB"/>
        </w:rPr>
        <w:t>accumulat</w:t>
      </w:r>
      <w:r w:rsidR="00841481">
        <w:rPr>
          <w:lang w:val="en-GB"/>
        </w:rPr>
        <w:t>ing</w:t>
      </w:r>
      <w:r w:rsidR="00036894">
        <w:rPr>
          <w:lang w:val="en-GB"/>
        </w:rPr>
        <w:t xml:space="preserve"> three</w:t>
      </w:r>
      <w:r w:rsidR="00841481">
        <w:rPr>
          <w:lang w:val="en-GB"/>
        </w:rPr>
        <w:t xml:space="preserve"> </w:t>
      </w:r>
      <w:r w:rsidR="00E35CAF" w:rsidRPr="00BC5462">
        <w:rPr>
          <w:lang w:val="en-GB"/>
        </w:rPr>
        <w:t xml:space="preserve">macromolecules: </w:t>
      </w:r>
      <w:r w:rsidR="00975254" w:rsidRPr="00BC5462">
        <w:rPr>
          <w:lang w:val="en-GB"/>
        </w:rPr>
        <w:t>protein</w:t>
      </w:r>
      <w:r w:rsidR="00EA178F">
        <w:rPr>
          <w:lang w:val="en-GB"/>
        </w:rPr>
        <w:t>s</w:t>
      </w:r>
      <w:r w:rsidR="00975254" w:rsidRPr="00BC5462">
        <w:rPr>
          <w:lang w:val="en-GB"/>
        </w:rPr>
        <w:t xml:space="preserve">, </w:t>
      </w:r>
      <w:r w:rsidR="0018279F">
        <w:rPr>
          <w:lang w:val="en-GB"/>
        </w:rPr>
        <w:t>lipids</w:t>
      </w:r>
      <w:r w:rsidR="00A64633" w:rsidRPr="00BC5462">
        <w:rPr>
          <w:lang w:val="en-GB"/>
        </w:rPr>
        <w:t xml:space="preserve"> </w:t>
      </w:r>
      <w:r w:rsidR="001C193F">
        <w:rPr>
          <w:lang w:val="en-GB"/>
        </w:rPr>
        <w:t xml:space="preserve">and </w:t>
      </w:r>
      <w:r w:rsidR="00844E7E">
        <w:rPr>
          <w:lang w:val="en-GB"/>
        </w:rPr>
        <w:t>carbohydrate</w:t>
      </w:r>
      <w:r w:rsidR="00EA178F">
        <w:rPr>
          <w:lang w:val="en-GB"/>
        </w:rPr>
        <w:t xml:space="preserve">s </w:t>
      </w:r>
      <w:r w:rsidR="00E7081C">
        <w:rPr>
          <w:lang w:val="en-GB"/>
        </w:rPr>
        <w:fldChar w:fldCharType="begin" w:fldLock="1"/>
      </w:r>
      <w:r w:rsidR="00BA0A7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E7081C">
        <w:rPr>
          <w:lang w:val="en-GB"/>
        </w:rPr>
        <w:fldChar w:fldCharType="separate"/>
      </w:r>
      <w:r w:rsidR="00BA0A72" w:rsidRPr="00BA0A72">
        <w:rPr>
          <w:noProof/>
          <w:lang w:val="en-GB"/>
        </w:rPr>
        <w:t>(Levin, 1974; Baud and Lepiniec, 2010)</w:t>
      </w:r>
      <w:r w:rsidR="00E7081C">
        <w:rPr>
          <w:lang w:val="en-GB"/>
        </w:rPr>
        <w:fldChar w:fldCharType="end"/>
      </w:r>
      <w:r w:rsidR="00B6583B" w:rsidRPr="00BC5462">
        <w:rPr>
          <w:lang w:val="en-GB"/>
        </w:rPr>
        <w:t xml:space="preserve">. </w:t>
      </w:r>
      <w:r w:rsidR="00D00A59">
        <w:rPr>
          <w:lang w:val="en-GB"/>
        </w:rPr>
        <w:t xml:space="preserve">The </w:t>
      </w:r>
      <w:r w:rsidR="005F43A7">
        <w:rPr>
          <w:lang w:val="en-GB"/>
        </w:rPr>
        <w:t xml:space="preserve">quantity and </w:t>
      </w:r>
      <w:r w:rsidR="00D00A59">
        <w:rPr>
          <w:lang w:val="en-GB"/>
        </w:rPr>
        <w:t xml:space="preserve">quality of these reserves </w:t>
      </w:r>
      <w:r w:rsidR="005F43A7">
        <w:rPr>
          <w:lang w:val="en-GB"/>
        </w:rPr>
        <w:t>are</w:t>
      </w:r>
      <w:r w:rsidR="00D00A59">
        <w:rPr>
          <w:lang w:val="en-GB"/>
        </w:rPr>
        <w:t xml:space="preserve"> directly related to plant</w:t>
      </w:r>
      <w:r w:rsidR="00DD167A">
        <w:rPr>
          <w:lang w:val="en-GB"/>
        </w:rPr>
        <w:t xml:space="preserve"> </w:t>
      </w:r>
      <w:r w:rsidR="00A34F02">
        <w:rPr>
          <w:lang w:val="en-GB"/>
        </w:rPr>
        <w:t>fitness,</w:t>
      </w:r>
      <w:r w:rsidR="00886D51">
        <w:rPr>
          <w:lang w:val="en-GB"/>
        </w:rPr>
        <w:t xml:space="preserve"> </w:t>
      </w:r>
      <w:r w:rsidR="00A70D94">
        <w:rPr>
          <w:lang w:val="en-GB"/>
        </w:rPr>
        <w:t>as they</w:t>
      </w:r>
      <w:r w:rsidR="00A70D94" w:rsidRPr="001C193F">
        <w:rPr>
          <w:lang w:val="en-GB"/>
        </w:rPr>
        <w:t xml:space="preserve"> </w:t>
      </w:r>
      <w:r w:rsidR="00A70D94">
        <w:rPr>
          <w:lang w:val="en-GB"/>
        </w:rPr>
        <w:t>influence</w:t>
      </w:r>
      <w:r w:rsidR="00A70D94" w:rsidRPr="00BC5462">
        <w:rPr>
          <w:lang w:val="en-GB"/>
        </w:rPr>
        <w:t xml:space="preserve"> </w:t>
      </w:r>
      <w:r w:rsidR="00A70D94">
        <w:rPr>
          <w:lang w:val="en-GB"/>
        </w:rPr>
        <w:t>primary regeneration functions like seed persistence in the soil seed bank via seed</w:t>
      </w:r>
      <w:r w:rsidR="00DC6591">
        <w:rPr>
          <w:lang w:val="en-GB"/>
        </w:rPr>
        <w:t xml:space="preserve"> longevity</w:t>
      </w:r>
      <w:r w:rsidR="008E4328">
        <w:rPr>
          <w:lang w:val="en-GB"/>
        </w:rPr>
        <w:t xml:space="preserve"> </w:t>
      </w:r>
      <w:r w:rsidR="008E4328">
        <w:rPr>
          <w:lang w:val="en-GB"/>
        </w:rPr>
        <w:fldChar w:fldCharType="begin" w:fldLock="1"/>
      </w:r>
      <w:r w:rsidR="00471808">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8E4328">
        <w:rPr>
          <w:lang w:val="en-GB"/>
        </w:rPr>
        <w:fldChar w:fldCharType="separate"/>
      </w:r>
      <w:r w:rsidR="008E4328" w:rsidRPr="008E4328">
        <w:rPr>
          <w:noProof/>
          <w:lang w:val="en-GB"/>
        </w:rPr>
        <w:t>(Hoekstra, 2005)</w:t>
      </w:r>
      <w:r w:rsidR="008E4328">
        <w:rPr>
          <w:lang w:val="en-GB"/>
        </w:rPr>
        <w:fldChar w:fldCharType="end"/>
      </w:r>
      <w:r w:rsidR="00AD4D90">
        <w:rPr>
          <w:lang w:val="en-GB"/>
        </w:rPr>
        <w:t>, germination timing</w:t>
      </w:r>
      <w:r w:rsidR="00471808">
        <w:rPr>
          <w:lang w:val="en-GB"/>
        </w:rPr>
        <w:t xml:space="preserve"> </w:t>
      </w:r>
      <w:r w:rsidR="00471808">
        <w:rPr>
          <w:lang w:val="en-GB"/>
        </w:rPr>
        <w:fldChar w:fldCharType="begin" w:fldLock="1"/>
      </w:r>
      <w:r w:rsidR="0047180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471808">
        <w:rPr>
          <w:lang w:val="en-GB"/>
        </w:rPr>
        <w:fldChar w:fldCharType="separate"/>
      </w:r>
      <w:r w:rsidR="00471808" w:rsidRPr="00471808">
        <w:rPr>
          <w:noProof/>
          <w:lang w:val="en-GB"/>
        </w:rPr>
        <w:t>(Linder, 2000)</w:t>
      </w:r>
      <w:r w:rsidR="00471808">
        <w:rPr>
          <w:lang w:val="en-GB"/>
        </w:rPr>
        <w:fldChar w:fldCharType="end"/>
      </w:r>
      <w:r w:rsidR="000525B0">
        <w:rPr>
          <w:lang w:val="en-GB"/>
        </w:rPr>
        <w:t>,</w:t>
      </w:r>
      <w:r w:rsidR="00AD4D90">
        <w:rPr>
          <w:lang w:val="en-GB"/>
        </w:rPr>
        <w:t xml:space="preserve"> </w:t>
      </w:r>
      <w:r w:rsidR="00CA7E80">
        <w:rPr>
          <w:lang w:val="en-GB"/>
        </w:rPr>
        <w:t>and seedling establishment</w:t>
      </w:r>
      <w:r w:rsidR="00471808">
        <w:rPr>
          <w:lang w:val="en-GB"/>
        </w:rPr>
        <w:t xml:space="preserve"> </w:t>
      </w:r>
      <w:r w:rsidR="00471808">
        <w:rPr>
          <w:lang w:val="en-GB"/>
        </w:rPr>
        <w:fldChar w:fldCharType="begin" w:fldLock="1"/>
      </w:r>
      <w:r w:rsidR="007765B6">
        <w:rPr>
          <w:lang w:val="en-GB"/>
        </w:rPr>
        <w:instrText>ADDIN CSL_CITATION {"citationItems":[{"id":"ITEM-1","itemData":{"DOI":"10.1146/annurev.arplant.59.032607.092938","ISSN":"15435008","PMID":"18444898","abstract":"Storage oil mobilization starts with the onset of seed germination. Oil bodies packed with triacylglycerol (TAG) exist in close proximity with glyoxysomes, the single membrane-bound organelles that house most of the biochemical machinery required to convert fatty acids derived from TAG to 4-carbon compounds. The 4-carbon compounds in turn are converted to soluble sugars that are used to fuel seedling growth. Biochemical analysis over the last 50 years has identified the main pathways involved in this process, including β-oxidation, the glyoxylate cycle, and gluconeogenesis. In the last few years molecular genetic dissection of the overall process in the model oilseed species Arabidopsis has provided new insight into its complexity, particularly with respect to the specific role played by individual enzymatic steps and the subcellular compartmentalization of the glyoxylate cycle. Both abscisic acid (ABA) and sugars inhibit storage oil mobilization and a substantial degree of the control appears to operate at the transcriptional level. Copyright © 2008 by Annual Reviews. All rights reserved.","author":[{"dropping-particle":"","family":"Graham","given":"Ian A.","non-dropping-particle":"","parse-names":false,"suffix":""}],"container-title":"Annual Review of Plant Biology","id":"ITEM-1","issue":"February 2008","issued":{"date-parts":[["2008"]]},"page":"115-142","title":"Seed storage oil mobilization","type":"article-journal","volume":"59"},"uris":["http://www.mendeley.com/documents/?uuid=398e56a0-427a-4ae2-8e5d-60a16e73cbb9"]}],"mendeley":{"formattedCitation":"(Graham, 2008)","plainTextFormattedCitation":"(Graham, 2008)","previouslyFormattedCitation":"(Graham, 2008)"},"properties":{"noteIndex":0},"schema":"https://github.com/citation-style-language/schema/raw/master/csl-citation.json"}</w:instrText>
      </w:r>
      <w:r w:rsidR="00471808">
        <w:rPr>
          <w:lang w:val="en-GB"/>
        </w:rPr>
        <w:fldChar w:fldCharType="separate"/>
      </w:r>
      <w:r w:rsidR="00471808" w:rsidRPr="00471808">
        <w:rPr>
          <w:noProof/>
          <w:lang w:val="en-GB"/>
        </w:rPr>
        <w:t>(Graham, 2008)</w:t>
      </w:r>
      <w:r w:rsidR="00471808">
        <w:rPr>
          <w:lang w:val="en-GB"/>
        </w:rPr>
        <w:fldChar w:fldCharType="end"/>
      </w:r>
      <w:r w:rsidR="006E710E">
        <w:rPr>
          <w:lang w:val="en-GB"/>
        </w:rPr>
        <w:t xml:space="preserve"> </w:t>
      </w:r>
      <w:r w:rsidR="00D93060">
        <w:rPr>
          <w:lang w:val="en-GB"/>
        </w:rPr>
        <w:t>having</w:t>
      </w:r>
      <w:r w:rsidR="00BF76FF">
        <w:rPr>
          <w:lang w:val="en-GB"/>
        </w:rPr>
        <w:t xml:space="preserve"> </w:t>
      </w:r>
      <w:r w:rsidR="006C3560">
        <w:rPr>
          <w:lang w:val="en-GB"/>
        </w:rPr>
        <w:t xml:space="preserve">potential </w:t>
      </w:r>
      <w:r w:rsidR="00807F2B">
        <w:rPr>
          <w:lang w:val="en-GB"/>
        </w:rPr>
        <w:t>implications</w:t>
      </w:r>
      <w:r w:rsidR="00D93060">
        <w:rPr>
          <w:lang w:val="en-GB"/>
        </w:rPr>
        <w:t xml:space="preserve"> for the seed ecological spectrum</w:t>
      </w:r>
      <w:r w:rsidR="00E42390">
        <w:rPr>
          <w:lang w:val="en-GB"/>
        </w:rPr>
        <w:t xml:space="preserve"> </w:t>
      </w:r>
      <w:r w:rsidR="005551A0">
        <w:rPr>
          <w:lang w:val="en-GB"/>
        </w:rPr>
        <w:fldChar w:fldCharType="begin" w:fldLock="1"/>
      </w:r>
      <w:r w:rsidR="006806C0">
        <w:rPr>
          <w:lang w:val="en-GB"/>
        </w:rPr>
        <w:instrText>ADDIN CSL_CITATION {"citationItems":[{"id":"ITEM-1","itemData":{"DOI":"10.1111/nph.15502","ISSN":"14698137","PMID":"30269352","abstract":"Trait-based approaches have improved our understanding of plant evolution, community assembly and ecosystem functioning. A major challenge for the upcoming decades is to understand the functions and evolution of early life-history traits, across levels of organization and ecological strategies. Although a variety of seed traits are critical for dispersal, persistence, germination timing and seedling establishment, only seed mass has been considered systematically. Here we suggest broadening the range of morphological, physiological and biochemical seed traits to add new understanding on plant niches, population dynamics and community assembly. The diversity of seed traits and functions provides an important challenge that will require international collaboration in three areas of research. First, we present a conceptual framework for a seed ecological spectrum that builds upon current understanding of plant niches. We then lay the foundation for a seed-trait functional network, the establishment of which will underpin and facilitate trait-based inferences. Finally, we anticipate novel insights and challenges associated with incorporating diverse seed traits into predictive evolutionary ecology, community ecology and applied ecology. If the community invests in standardized seed-trait collection and the implementation of rigorous databases, major strides can be made at this exciting frontier of functional ecology.","author":[{"dropping-particle":"","family":"Saatkamp","given":"Arne","non-dropping-particle":"","parse-names":false,"suffix":""},{"dropping-particle":"","family":"Cochrane","given":"Anne","non-dropping-particle":"","parse-names":false,"suffix":""},{"dropping-particle":"","family":"Commander","given":"Lucy","non-dropping-particle":"","parse-names":false,"suffix":""},{"dropping-particle":"","family":"Guja","given":"Lydia K","non-dropping-particle":"","parse-names":false,"suffix":""},{"dropping-particle":"","family":"Jimenez-Alfaro","given":"Borja","non-dropping-particle":"","parse-names":false,"suffix":""},{"dropping-particle":"","family":"Larson","given":"Julie","non-dropping-particle":"","parse-names":false,"suffix":""},{"dropping-particle":"","family":"Nicotra","given":"Adrienne","non-dropping-particle":"","parse-names":false,"suffix":""},{"dropping-particle":"","family":"Poschlod","given":"Peter","non-dropping-particle":"","parse-names":false,"suffix":""},{"dropping-particle":"","family":"Silveira","given":"Fernando A.O.","non-dropping-particle":"","parse-names":false,"suffix":""},{"dropping-particle":"","family":"Cross","given":"Adam T","non-dropping-particle":"","parse-names":false,"suffix":""},{"dropping-particle":"","family":"Dalziell","given":"Emma L.","non-dropping-particle":"","parse-names":false,"suffix":""},{"dropping-particle":"","family":"Dickie","given":"John","non-dropping-particle":"","parse-names":false,"suffix":""},{"dropping-particle":"","family":"Erickson","given":"Todd E.","non-dropping-particle":"","parse-names":false,"suffix":""},{"dropping-particle":"","family":"Fidelis","given":"Alessandra","non-dropping-particle":"","parse-names":false,"suffix":""},{"dropping-particle":"","family":"Fuchs","given":"Anne","non-dropping-particle":"","parse-names":false,"suffix":""},{"dropping-particle":"","family":"Golos","given":"Peter J.","non-dropping-particle":"","parse-names":false,"suffix":""},{"dropping-particle":"","family":"Hope","given":"Michael","non-dropping-particle":"","parse-names":false,"suffix":""},{"dropping-particle":"","family":"Lewandrowski","given":"Wolfgang","non-dropping-particle":"","parse-names":false,"suffix":""},{"dropping-particle":"","family":"Merritt","given":"David J.","non-dropping-particle":"","parse-names":false,"suffix":""},{"dropping-particle":"","family":"Miller","given":"Ben P.","non-dropping-particle":"","parse-names":false,"suffix":""},{"dropping-particle":"","family":"Miller","given":"Russell G","non-dropping-particle":"","parse-names":false,"suffix":""},{"dropping-particle":"","family":"Offord","given":"Catherine A.","non-dropping-particle":"","parse-names":false,"suffix":""},{"dropping-particle":"","family":"Ooi","given":"Mark K.J.","non-dropping-particle":"","parse-names":false,"suffix":""},{"dropping-particle":"","family":"Satyanti","given":"Annisa","non-dropping-particle":"","parse-names":false,"suffix":""},{"dropping-particle":"","family":"Sommerville","given":"Karen D.","non-dropping-particle":"","parse-names":false,"suffix":""},{"dropping-particle":"","family":"Tangney","given":"Ryan","non-dropping-particle":"","parse-names":false,"suffix":""},{"dropping-particle":"","family":"Tomlinson","given":"Sean","non-dropping-particle":"","parse-names":false,"suffix":""},{"dropping-particle":"","family":"Turner","given":"Shane","non-dropping-particle":"","parse-names":false,"suffix":""},{"dropping-particle":"","family":"Walck","given":"Jeffrey L.","non-dropping-particle":"","parse-names":false,"suffix":""}],"container-title":"New Phytologist","id":"ITEM-1","issue":"4","issued":{"date-parts":[["2019","3","1"]]},"page":"1764-1775","publisher":"Blackwell Publishing Ltd","title":"A research agenda for seed-trait functional ecology","type":"article-journal","volume":"221"},"uris":["http://www.mendeley.com/documents/?uuid=9f5b2ea0-6f8b-4567-a710-d7d329b1b20f"]}],"mendeley":{"formattedCitation":"(Saatkamp &lt;i&gt;et al.&lt;/i&gt;, 2019)","plainTextFormattedCitation":"(Saatkamp et al., 2019)","previouslyFormattedCitation":"(Saatkamp &lt;i&gt;et al.&lt;/i&gt;, 2019)"},"properties":{"noteIndex":0},"schema":"https://github.com/citation-style-language/schema/raw/master/csl-citation.json"}</w:instrText>
      </w:r>
      <w:r w:rsidR="005551A0">
        <w:rPr>
          <w:lang w:val="en-GB"/>
        </w:rPr>
        <w:fldChar w:fldCharType="separate"/>
      </w:r>
      <w:r w:rsidR="005551A0" w:rsidRPr="005551A0">
        <w:rPr>
          <w:noProof/>
          <w:lang w:val="en-GB"/>
        </w:rPr>
        <w:t xml:space="preserve">(Saatkamp </w:t>
      </w:r>
      <w:r w:rsidR="005551A0" w:rsidRPr="005551A0">
        <w:rPr>
          <w:i/>
          <w:noProof/>
          <w:lang w:val="en-GB"/>
        </w:rPr>
        <w:t>et al.</w:t>
      </w:r>
      <w:r w:rsidR="005551A0" w:rsidRPr="005551A0">
        <w:rPr>
          <w:noProof/>
          <w:lang w:val="en-GB"/>
        </w:rPr>
        <w:t>, 2019)</w:t>
      </w:r>
      <w:r w:rsidR="005551A0">
        <w:rPr>
          <w:lang w:val="en-GB"/>
        </w:rPr>
        <w:fldChar w:fldCharType="end"/>
      </w:r>
      <w:r w:rsidR="00E42390">
        <w:rPr>
          <w:lang w:val="en-GB"/>
        </w:rPr>
        <w:t>.</w:t>
      </w:r>
      <w:r w:rsidR="00B33121">
        <w:rPr>
          <w:lang w:val="en-GB"/>
        </w:rPr>
        <w:t xml:space="preserve"> </w:t>
      </w:r>
      <w:r w:rsidR="00493E18">
        <w:rPr>
          <w:lang w:val="en-GB"/>
        </w:rPr>
        <w:t>In angiosperms, the</w:t>
      </w:r>
      <w:r w:rsidR="00436D60">
        <w:rPr>
          <w:lang w:val="en-GB"/>
        </w:rPr>
        <w:t xml:space="preserve"> </w:t>
      </w:r>
      <w:r w:rsidR="00436D60" w:rsidRPr="00BC5462">
        <w:rPr>
          <w:lang w:val="en-GB"/>
        </w:rPr>
        <w:t xml:space="preserve">predominant </w:t>
      </w:r>
      <w:r w:rsidR="00436D60">
        <w:rPr>
          <w:lang w:val="en-GB"/>
        </w:rPr>
        <w:t xml:space="preserve">reserve forms </w:t>
      </w:r>
      <w:r w:rsidR="00A24BEA">
        <w:rPr>
          <w:lang w:val="en-GB"/>
        </w:rPr>
        <w:t>are l</w:t>
      </w:r>
      <w:r w:rsidR="00EE2C15">
        <w:rPr>
          <w:lang w:val="en-GB"/>
        </w:rPr>
        <w:t>ipids</w:t>
      </w:r>
      <w:r w:rsidR="00B32F57">
        <w:rPr>
          <w:lang w:val="en-GB"/>
        </w:rPr>
        <w:t xml:space="preserve"> and carbohydrates</w:t>
      </w:r>
      <w:r w:rsidR="00EA178F">
        <w:rPr>
          <w:lang w:val="en-GB"/>
        </w:rPr>
        <w:t xml:space="preserve">, </w:t>
      </w:r>
      <w:r w:rsidR="00B32F57">
        <w:rPr>
          <w:lang w:val="en-GB"/>
        </w:rPr>
        <w:t xml:space="preserve">the firsts </w:t>
      </w:r>
      <w:r w:rsidR="00EE2C15">
        <w:rPr>
          <w:lang w:val="en-GB"/>
        </w:rPr>
        <w:t>major</w:t>
      </w:r>
      <w:r w:rsidR="00690400">
        <w:rPr>
          <w:lang w:val="en-GB"/>
        </w:rPr>
        <w:t>ly in the form of triglycerides (</w:t>
      </w:r>
      <w:r w:rsidR="003D1BD0">
        <w:rPr>
          <w:lang w:val="en-GB"/>
        </w:rPr>
        <w:t>an ester of glycerol</w:t>
      </w:r>
      <w:r w:rsidR="00BA3804">
        <w:rPr>
          <w:lang w:val="en-GB"/>
        </w:rPr>
        <w:t xml:space="preserve"> plus three fatty acids</w:t>
      </w:r>
      <w:r w:rsidR="00227E0D">
        <w:rPr>
          <w:lang w:val="en-GB"/>
        </w:rPr>
        <w:t xml:space="preserve">) </w:t>
      </w:r>
      <w:r w:rsidR="00D6654E">
        <w:rPr>
          <w:lang w:val="en-GB"/>
        </w:rPr>
        <w:fldChar w:fldCharType="begin" w:fldLock="1"/>
      </w:r>
      <w:r w:rsidR="00776431">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id":"ITEM-2","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2","issued":{"date-parts":[["1980"]]},"number-of-pages":"1-55","publisher":"ACADEMIC PRESS, INC.","title":"Plant Acyl Lipids: Structure, Distribution, and Analysis","type":"book","volume":"4"},"uris":["http://www.mendeley.com/documents/?uuid=9b01121b-cc0d-459a-89fb-1952e8adcb16"]}],"mendeley":{"formattedCitation":"(Harwood, 1980; Voelker and Kinney, 2001)","plainTextFormattedCitation":"(Harwood, 1980; Voelker and Kinney, 2001)","previouslyFormattedCitation":"(Harwood, 1980; Voelker and Kinney, 2001)"},"properties":{"noteIndex":0},"schema":"https://github.com/citation-style-language/schema/raw/master/csl-citation.json"}</w:instrText>
      </w:r>
      <w:r w:rsidR="00D6654E">
        <w:rPr>
          <w:lang w:val="en-GB"/>
        </w:rPr>
        <w:fldChar w:fldCharType="separate"/>
      </w:r>
      <w:r w:rsidR="00D43647" w:rsidRPr="00D43647">
        <w:rPr>
          <w:noProof/>
          <w:lang w:val="en-GB"/>
        </w:rPr>
        <w:t>(Harwood, 1980; Voelker and Kinney, 2001)</w:t>
      </w:r>
      <w:r w:rsidR="00D6654E">
        <w:rPr>
          <w:lang w:val="en-GB"/>
        </w:rPr>
        <w:fldChar w:fldCharType="end"/>
      </w:r>
      <w:r w:rsidR="00EA178F">
        <w:rPr>
          <w:lang w:val="en-GB"/>
        </w:rPr>
        <w:t>,</w:t>
      </w:r>
      <w:r w:rsidR="00690400">
        <w:rPr>
          <w:lang w:val="en-GB"/>
        </w:rPr>
        <w:t xml:space="preserve"> </w:t>
      </w:r>
      <w:r w:rsidR="00422EE8" w:rsidRPr="00BC5462">
        <w:rPr>
          <w:lang w:val="en-GB"/>
        </w:rPr>
        <w:t xml:space="preserve">and </w:t>
      </w:r>
      <w:r w:rsidR="00B32F57">
        <w:rPr>
          <w:lang w:val="en-GB"/>
        </w:rPr>
        <w:t xml:space="preserve">the latter </w:t>
      </w:r>
      <w:r w:rsidR="00BA5D13">
        <w:rPr>
          <w:lang w:val="en-GB"/>
        </w:rPr>
        <w:t>accumulated as starch</w:t>
      </w:r>
      <w:r w:rsidR="00F93E7C">
        <w:rPr>
          <w:lang w:val="en-GB"/>
        </w:rPr>
        <w:t xml:space="preserve"> </w:t>
      </w:r>
      <w:r w:rsidR="00F93E7C">
        <w:rPr>
          <w:lang w:val="en-GB"/>
        </w:rPr>
        <w:fldChar w:fldCharType="begin" w:fldLock="1"/>
      </w:r>
      <w:r w:rsidR="002305B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F93E7C">
        <w:rPr>
          <w:lang w:val="en-GB"/>
        </w:rPr>
        <w:fldChar w:fldCharType="separate"/>
      </w:r>
      <w:r w:rsidR="00F93E7C" w:rsidRPr="00F93E7C">
        <w:rPr>
          <w:noProof/>
          <w:lang w:val="en-GB"/>
        </w:rPr>
        <w:t>(Levin, 1974)</w:t>
      </w:r>
      <w:r w:rsidR="00F93E7C">
        <w:rPr>
          <w:lang w:val="en-GB"/>
        </w:rPr>
        <w:fldChar w:fldCharType="end"/>
      </w:r>
      <w:r w:rsidR="0047777A">
        <w:rPr>
          <w:lang w:val="en-GB"/>
        </w:rPr>
        <w:t xml:space="preserve">. </w:t>
      </w:r>
      <w:r w:rsidR="002B6FAA" w:rsidRPr="00BC5462">
        <w:rPr>
          <w:lang w:val="en-GB"/>
        </w:rPr>
        <w:t>Carbons in</w:t>
      </w:r>
      <w:r w:rsidR="00227E0D">
        <w:rPr>
          <w:lang w:val="en-GB"/>
        </w:rPr>
        <w:t xml:space="preserve"> fatty acids</w:t>
      </w:r>
      <w:r w:rsidR="008E607D">
        <w:rPr>
          <w:lang w:val="en-GB"/>
        </w:rPr>
        <w:t xml:space="preserve">, </w:t>
      </w:r>
      <w:r w:rsidR="002B6FAA" w:rsidRPr="00BC5462">
        <w:rPr>
          <w:lang w:val="en-GB"/>
        </w:rPr>
        <w:t xml:space="preserve"> </w:t>
      </w:r>
      <w:r w:rsidR="008E607D">
        <w:rPr>
          <w:lang w:val="en-GB"/>
        </w:rPr>
        <w:t>through</w:t>
      </w:r>
      <w:r w:rsidR="008E607D" w:rsidRPr="00BC5462">
        <w:rPr>
          <w:lang w:val="en-GB"/>
        </w:rPr>
        <w:t xml:space="preserve"> </w:t>
      </w:r>
      <w:r w:rsidR="008E607D">
        <w:rPr>
          <w:lang w:val="en-GB"/>
        </w:rPr>
        <w:t xml:space="preserve">lipid </w:t>
      </w:r>
      <w:r w:rsidR="008E607D" w:rsidRPr="00BC5462">
        <w:rPr>
          <w:lang w:val="en-GB"/>
        </w:rPr>
        <w:t>oxidation</w:t>
      </w:r>
      <w:r w:rsidR="008E607D">
        <w:rPr>
          <w:lang w:val="en-GB"/>
        </w:rPr>
        <w:t>, release</w:t>
      </w:r>
      <w:r w:rsidR="008E607D" w:rsidRPr="00BC5462">
        <w:rPr>
          <w:lang w:val="en-GB"/>
        </w:rPr>
        <w:t xml:space="preserve"> more than twice </w:t>
      </w:r>
      <w:r w:rsidR="00226833">
        <w:rPr>
          <w:lang w:val="en-GB"/>
        </w:rPr>
        <w:t xml:space="preserve">the </w:t>
      </w:r>
      <w:r w:rsidR="008E607D" w:rsidRPr="00BC5462">
        <w:rPr>
          <w:lang w:val="en-GB"/>
        </w:rPr>
        <w:t xml:space="preserve">energy </w:t>
      </w:r>
      <w:r w:rsidR="00226833">
        <w:rPr>
          <w:lang w:val="en-GB"/>
        </w:rPr>
        <w:t>than</w:t>
      </w:r>
      <w:r w:rsidR="008E607D" w:rsidRPr="00BC5462">
        <w:rPr>
          <w:lang w:val="en-GB"/>
        </w:rPr>
        <w:t xml:space="preserve"> the oxidation of </w:t>
      </w:r>
      <w:r w:rsidR="008E607D">
        <w:rPr>
          <w:lang w:val="en-GB"/>
        </w:rPr>
        <w:t>starch</w:t>
      </w:r>
      <w:r w:rsidR="008E607D" w:rsidRPr="00BC5462">
        <w:rPr>
          <w:lang w:val="en-GB"/>
        </w:rPr>
        <w:t xml:space="preserve"> on a per g basis</w:t>
      </w:r>
      <w:r w:rsidR="008E607D">
        <w:rPr>
          <w:lang w:val="en-GB"/>
        </w:rPr>
        <w:t xml:space="preserve"> of dry weight because the</w:t>
      </w:r>
      <w:r w:rsidR="00395C65">
        <w:rPr>
          <w:lang w:val="en-GB"/>
        </w:rPr>
        <w:t>ir carbons</w:t>
      </w:r>
      <w:r w:rsidR="008E607D">
        <w:rPr>
          <w:lang w:val="en-GB"/>
        </w:rPr>
        <w:t xml:space="preserve"> </w:t>
      </w:r>
      <w:r w:rsidR="002B6FAA" w:rsidRPr="00BC5462">
        <w:rPr>
          <w:lang w:val="en-GB"/>
        </w:rPr>
        <w:t>are highly reduced</w:t>
      </w:r>
      <w:r w:rsidR="00AE09A7">
        <w:rPr>
          <w:lang w:val="en-GB"/>
        </w:rPr>
        <w:t xml:space="preserve"> </w:t>
      </w:r>
      <w:r w:rsidR="002B6FAA">
        <w:rPr>
          <w:lang w:val="en-GB"/>
        </w:rPr>
        <w:fldChar w:fldCharType="begin" w:fldLock="1"/>
      </w:r>
      <w:r w:rsidR="002B6FAA">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2B6FAA">
        <w:rPr>
          <w:lang w:val="en-GB"/>
        </w:rPr>
        <w:fldChar w:fldCharType="separate"/>
      </w:r>
      <w:r w:rsidR="002B6FAA" w:rsidRPr="00BA0A72">
        <w:rPr>
          <w:noProof/>
          <w:lang w:val="en-GB"/>
        </w:rPr>
        <w:t>(Levin, 1974; Baud and Lepiniec, 2010)</w:t>
      </w:r>
      <w:r w:rsidR="002B6FAA">
        <w:rPr>
          <w:lang w:val="en-GB"/>
        </w:rPr>
        <w:fldChar w:fldCharType="end"/>
      </w:r>
      <w:r w:rsidR="00706E21">
        <w:rPr>
          <w:lang w:val="en-GB"/>
        </w:rPr>
        <w:t xml:space="preserve">. </w:t>
      </w:r>
      <w:r w:rsidR="00CE0D5A">
        <w:rPr>
          <w:lang w:val="en-GB"/>
        </w:rPr>
        <w:t xml:space="preserve">Consequently, </w:t>
      </w:r>
      <w:r w:rsidR="00422EE8" w:rsidRPr="00BC5462">
        <w:rPr>
          <w:lang w:val="en-GB"/>
        </w:rPr>
        <w:t>plants</w:t>
      </w:r>
      <w:r w:rsidR="005C36A4" w:rsidRPr="00BC5462">
        <w:rPr>
          <w:lang w:val="en-GB"/>
        </w:rPr>
        <w:t xml:space="preserve"> </w:t>
      </w:r>
      <w:r w:rsidR="00E001E2">
        <w:rPr>
          <w:lang w:val="en-GB"/>
        </w:rPr>
        <w:t>mainly</w:t>
      </w:r>
      <w:r w:rsidR="00422EE8" w:rsidRPr="00BC5462">
        <w:rPr>
          <w:lang w:val="en-GB"/>
        </w:rPr>
        <w:t xml:space="preserve"> rely on </w:t>
      </w:r>
      <w:r w:rsidR="00DF1388">
        <w:rPr>
          <w:lang w:val="en-GB"/>
        </w:rPr>
        <w:t>lipids</w:t>
      </w:r>
      <w:r w:rsidR="00B3394E">
        <w:rPr>
          <w:lang w:val="en-GB"/>
        </w:rPr>
        <w:t xml:space="preserve"> (hereafter “</w:t>
      </w:r>
      <w:r w:rsidR="00FF6274">
        <w:rPr>
          <w:lang w:val="en-GB"/>
        </w:rPr>
        <w:t xml:space="preserve">seed </w:t>
      </w:r>
      <w:r w:rsidR="00B3394E">
        <w:rPr>
          <w:lang w:val="en-GB"/>
        </w:rPr>
        <w:t>oil”)</w:t>
      </w:r>
      <w:r w:rsidR="00696EBB">
        <w:rPr>
          <w:lang w:val="en-GB"/>
        </w:rPr>
        <w:t xml:space="preserve"> </w:t>
      </w:r>
      <w:r w:rsidR="00F12D22">
        <w:rPr>
          <w:lang w:val="en-GB"/>
        </w:rPr>
        <w:t>for energy</w:t>
      </w:r>
      <w:r w:rsidR="00791C6A">
        <w:rPr>
          <w:lang w:val="en-GB"/>
        </w:rPr>
        <w:t xml:space="preserve"> </w:t>
      </w:r>
      <w:r w:rsidR="00CD0652">
        <w:rPr>
          <w:lang w:val="en-GB"/>
        </w:rPr>
        <w:t>mobilization during germination</w:t>
      </w:r>
      <w:r w:rsidR="00065C3F">
        <w:rPr>
          <w:lang w:val="en-GB"/>
        </w:rPr>
        <w:t xml:space="preserve"> </w:t>
      </w:r>
      <w:r w:rsidR="00870472">
        <w:rPr>
          <w:lang w:val="en-GB"/>
        </w:rPr>
        <w:fldChar w:fldCharType="begin" w:fldLock="1"/>
      </w:r>
      <w:r w:rsidR="00D43647">
        <w:rPr>
          <w:lang w:val="en-GB"/>
        </w:rPr>
        <w:instrText>ADDIN CSL_CITATION {"citationItems":[{"id":"ITEM-1","itemData":{"DOI":"10.1016/b978-0-12-675404-9.50007-2","ISBN":"0126754047","abstract":"Publisher Summary Acyl lipids are major constituents of plant tissue. They comprise a wide variety of different structures of which the majority contain fatty acid esters, though in a few cases, the fatty acids are present in ether linkages or as amide derivatives. The lipids are mainly present as triacylglycerols in seeds or in the fleshy part of fruits where they act as food stores. These tissues provide important commercial sources of fats and oils. In other plant tissues such as leaves, roots, or shoots, acyl lipids are mainly present as glycolipids and phospholipids. The reason that acyl lipids are fats is because of their fatty acid constituents whose long hydrocarbon chains are basically hydrophobic. It is, therefore, logical to consider the fatty acids of plants first. Although the number of fatty acids detected in plant tissues approaches 300, most of them only occur in a few plant species. The major fatty acids are all saturated or unsaturated monocarboxylic acids with an unbranched even-numbered carbon chain.","author":[{"dropping-particle":"","family":"Harwood","given":"J.L.","non-dropping-particle":"","parse-names":false,"suffix":""}],"container-title":"Lipids: Structure and Function","id":"ITEM-1","issued":{"date-parts":[["1980"]]},"number-of-pages":"1-55","publisher":"ACADEMIC PRESS, INC.","title":"Plant Acyl Lipids: Structure, Distribution, and Analysis","type":"book","volume":"4"},"uris":["http://www.mendeley.com/documents/?uuid=9b01121b-cc0d-459a-89fb-1952e8adcb16"]}],"mendeley":{"formattedCitation":"(Harwood, 1980)","plainTextFormattedCitation":"(Harwood, 1980)","previouslyFormattedCitation":"(Harwood, 1980)"},"properties":{"noteIndex":0},"schema":"https://github.com/citation-style-language/schema/raw/master/csl-citation.json"}</w:instrText>
      </w:r>
      <w:r w:rsidR="00870472">
        <w:rPr>
          <w:lang w:val="en-GB"/>
        </w:rPr>
        <w:fldChar w:fldCharType="separate"/>
      </w:r>
      <w:r w:rsidR="00870472" w:rsidRPr="00870472">
        <w:rPr>
          <w:noProof/>
          <w:lang w:val="en-GB"/>
        </w:rPr>
        <w:t>(Harwood, 1980)</w:t>
      </w:r>
      <w:r w:rsidR="00870472">
        <w:rPr>
          <w:lang w:val="en-GB"/>
        </w:rPr>
        <w:fldChar w:fldCharType="end"/>
      </w:r>
      <w:r w:rsidR="00870472">
        <w:rPr>
          <w:lang w:val="en-GB"/>
        </w:rPr>
        <w:t>.</w:t>
      </w:r>
      <w:r w:rsidR="00F50108" w:rsidRPr="00834A9E">
        <w:rPr>
          <w:rFonts w:ascii="PmjkwnAdvTT86d47313" w:hAnsi="PmjkwnAdvTT86d47313" w:cs="PmjkwnAdvTT86d47313"/>
          <w:color w:val="131413"/>
          <w:kern w:val="0"/>
          <w:sz w:val="20"/>
          <w:szCs w:val="20"/>
        </w:rPr>
        <w:t xml:space="preserve"> </w:t>
      </w:r>
      <w:r w:rsidR="0094756B" w:rsidRPr="0094756B">
        <w:rPr>
          <w:lang w:val="en-GB"/>
        </w:rPr>
        <w:t>In endospermic seeds, s</w:t>
      </w:r>
      <w:r w:rsidR="00B3394E">
        <w:rPr>
          <w:lang w:val="en-GB"/>
        </w:rPr>
        <w:t>eed oil is</w:t>
      </w:r>
      <w:r w:rsidR="00EE1A6E">
        <w:rPr>
          <w:lang w:val="en-GB"/>
        </w:rPr>
        <w:t xml:space="preserve"> mainly stored in the cotyledons</w:t>
      </w:r>
      <w:r w:rsidR="00EE1A6E" w:rsidRPr="00F0620F">
        <w:rPr>
          <w:lang w:val="en-GB"/>
        </w:rPr>
        <w:t xml:space="preserve"> </w:t>
      </w:r>
      <w:r w:rsidR="00EE1A6E">
        <w:rPr>
          <w:lang w:val="en-GB"/>
        </w:rPr>
        <w:t xml:space="preserve">and endosperm </w:t>
      </w:r>
      <w:r w:rsidR="00F12D22">
        <w:rPr>
          <w:lang w:val="en-GB"/>
        </w:rPr>
        <w:fldChar w:fldCharType="begin" w:fldLock="1"/>
      </w:r>
      <w:r w:rsidR="00E24A35">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F12D22">
        <w:rPr>
          <w:lang w:val="en-GB"/>
        </w:rPr>
        <w:fldChar w:fldCharType="separate"/>
      </w:r>
      <w:r w:rsidR="00F12D22" w:rsidRPr="00F12D22">
        <w:rPr>
          <w:noProof/>
          <w:lang w:val="en-GB"/>
        </w:rPr>
        <w:t>(Ellis, 2006)</w:t>
      </w:r>
      <w:r w:rsidR="00F12D22">
        <w:rPr>
          <w:lang w:val="en-GB"/>
        </w:rPr>
        <w:fldChar w:fldCharType="end"/>
      </w:r>
      <w:r w:rsidR="00EE1A6E">
        <w:rPr>
          <w:lang w:val="en-GB"/>
        </w:rPr>
        <w:t xml:space="preserve"> but also in the radicle and hypocotyl </w:t>
      </w:r>
      <w:r w:rsidR="00AE09A7">
        <w:rPr>
          <w:lang w:val="en-GB"/>
        </w:rPr>
        <w:fldChar w:fldCharType="begin" w:fldLock="1"/>
      </w:r>
      <w:r w:rsidR="00AE09A7">
        <w:rPr>
          <w:lang w:val="en-GB"/>
        </w:rPr>
        <w:instrText>ADDIN CSL_CITATION {"citationItems":[{"id":"ITEM-1","itemData":{"DOI":"10.1016/j.phytochem.2006.02.015","ISSN":"00319422","PMID":"16600316","abstract":"Arabidopsis thaliana is frequently used as a model for the study of oilseed biology and metabolism. However, the very small seeds of Arabidopsis can complicate analysis of their oil content and influence the application of results to larger-seeded plants. Here, we describe how seed anatomy, light, and plant-to-plant variation influence the content and measurement of oil in Arabidopsis seeds. The anatomy of Arabidopsis and Brassica napus seeds were compared and the distribution of mass, oil and the fatty acid composition of different seed parts were determined. In Brassica, 90% of the seed oil resides in the cotyledons that contribute 74% of seed mass. By contrast, the values for Arabidopsis are 60% and 45%, respectively, with a higher fraction of the oil deposited in the radicle, hypocotyl, endosperm and seed coat. Growth of Arabidopsis plants with 600 μmol m-2 s-1 light resulted in a two-fold higher seed yield, a 40% increase in mass per seed and a 60% increase in oil per seed compared to growth at 100 μmol m-2 s-1. Factors that influence the analysis of oil content were evaluated. Intact-seed transmethylation followed by gas chromatography (GC) analysis provided reproducible analysis of Arabidopsis seed oil. However, plant-to-plant variation in oil content is large and we analyzed how this influences the ability to detect statistically valid changes in oil between different genotypes. These observations establish a reference data set on the fatty acid composition and distribution of mass and oil between tissues of Arabidopsis seeds that should help to predict the applicability of results obtained with Arabidopsis to other oilseeds. © 2006 Elsevier Ltd. All rights reserved.","author":[{"dropping-particle":"","family":"Li","given":"Yonghua","non-dropping-particle":"","parse-names":false,"suffix":""},{"dropping-particle":"","family":"Beisson","given":"Fred","non-dropping-particle":"","parse-names":false,"suffix":""},{"dropping-particle":"","family":"Pollard","given":"Mike","non-dropping-particle":"","parse-names":false,"suffix":""},{"dropping-particle":"","family":"Ohlrogge","given":"John","non-dropping-particle":"","parse-names":false,"suffix":""}],"container-title":"Phytochemistry","id":"ITEM-1","issue":"9","issued":{"date-parts":[["2006"]]},"page":"904-915","title":"Oil content of Arabidopsis seeds: The influence of seed anatomy, light and plant-to-plant variation","type":"article-journal","volume":"67"},"uris":["http://www.mendeley.com/documents/?uuid=553e7c9b-04e6-442c-80ce-a9fd4d2ab6ae"]}],"mendeley":{"formattedCitation":"(Li &lt;i&gt;et al.&lt;/i&gt;, 2006)","plainTextFormattedCitation":"(Li et al., 2006)","previouslyFormattedCitation":"(Li &lt;i&gt;et al.&lt;/i&gt;, 2006)"},"properties":{"noteIndex":0},"schema":"https://github.com/citation-style-language/schema/raw/master/csl-citation.json"}</w:instrText>
      </w:r>
      <w:r w:rsidR="00AE09A7">
        <w:rPr>
          <w:lang w:val="en-GB"/>
        </w:rPr>
        <w:fldChar w:fldCharType="separate"/>
      </w:r>
      <w:r w:rsidR="00AE09A7" w:rsidRPr="0027424C">
        <w:rPr>
          <w:noProof/>
          <w:lang w:val="en-GB"/>
        </w:rPr>
        <w:t xml:space="preserve">(Li </w:t>
      </w:r>
      <w:r w:rsidR="00AE09A7" w:rsidRPr="0027424C">
        <w:rPr>
          <w:i/>
          <w:noProof/>
          <w:lang w:val="en-GB"/>
        </w:rPr>
        <w:t>et al.</w:t>
      </w:r>
      <w:r w:rsidR="00AE09A7" w:rsidRPr="0027424C">
        <w:rPr>
          <w:noProof/>
          <w:lang w:val="en-GB"/>
        </w:rPr>
        <w:t>, 2006)</w:t>
      </w:r>
      <w:r w:rsidR="00AE09A7">
        <w:rPr>
          <w:lang w:val="en-GB"/>
        </w:rPr>
        <w:fldChar w:fldCharType="end"/>
      </w:r>
      <w:r w:rsidR="00EE1A6E">
        <w:rPr>
          <w:lang w:val="en-GB"/>
        </w:rPr>
        <w:t>.</w:t>
      </w:r>
      <w:r w:rsidR="002B6FAA">
        <w:rPr>
          <w:lang w:val="en-GB"/>
        </w:rPr>
        <w:t xml:space="preserve"> </w:t>
      </w:r>
    </w:p>
    <w:p w14:paraId="140153F9" w14:textId="189FA5A6" w:rsidR="00047F16" w:rsidRDefault="003D2513" w:rsidP="00FD43D2">
      <w:pPr>
        <w:autoSpaceDE w:val="0"/>
        <w:autoSpaceDN w:val="0"/>
        <w:adjustRightInd w:val="0"/>
        <w:spacing w:after="0" w:line="360" w:lineRule="auto"/>
        <w:ind w:firstLine="720"/>
        <w:jc w:val="both"/>
        <w:rPr>
          <w:lang w:val="en-GB"/>
        </w:rPr>
      </w:pPr>
      <w:r>
        <w:rPr>
          <w:lang w:val="en-GB"/>
        </w:rPr>
        <w:t xml:space="preserve">In seeds, most </w:t>
      </w:r>
      <w:r w:rsidR="00BF3A2B">
        <w:rPr>
          <w:lang w:val="en-GB"/>
        </w:rPr>
        <w:t xml:space="preserve">fatty acids </w:t>
      </w:r>
      <w:r>
        <w:rPr>
          <w:lang w:val="en-GB"/>
        </w:rPr>
        <w:t>range from 10 to 22 carbons in length, and the carbons may be joined by single or double bonds, referred to as saturated (SFA) and unsaturated fatty acids (UFA), respectively</w:t>
      </w:r>
      <w:r w:rsidR="00E54172">
        <w:rPr>
          <w:lang w:val="en-GB"/>
        </w:rPr>
        <w:t xml:space="preserve"> </w:t>
      </w:r>
      <w:r w:rsidR="00E54172">
        <w:rPr>
          <w:lang w:val="en-GB"/>
        </w:rPr>
        <w:fldChar w:fldCharType="begin" w:fldLock="1"/>
      </w:r>
      <w:r w:rsidR="00E54172">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E54172">
        <w:rPr>
          <w:lang w:val="en-GB"/>
        </w:rPr>
        <w:fldChar w:fldCharType="separate"/>
      </w:r>
      <w:r w:rsidR="00E54172" w:rsidRPr="00E54172">
        <w:rPr>
          <w:noProof/>
          <w:lang w:val="en-GB"/>
        </w:rPr>
        <w:t>(Ellis, 2006)</w:t>
      </w:r>
      <w:r w:rsidR="00E54172">
        <w:rPr>
          <w:lang w:val="en-GB"/>
        </w:rPr>
        <w:fldChar w:fldCharType="end"/>
      </w:r>
      <w:r>
        <w:rPr>
          <w:lang w:val="en-GB"/>
        </w:rPr>
        <w:t xml:space="preserve">. The relative proportion of specific </w:t>
      </w:r>
      <w:r w:rsidR="00BF3A2B">
        <w:rPr>
          <w:lang w:val="en-GB"/>
        </w:rPr>
        <w:t xml:space="preserve">fatty acids </w:t>
      </w:r>
      <w:r w:rsidR="00C83679">
        <w:rPr>
          <w:lang w:val="en-GB"/>
        </w:rPr>
        <w:t xml:space="preserve">and the relative proportions of </w:t>
      </w:r>
      <w:r w:rsidR="005F262C">
        <w:rPr>
          <w:lang w:val="en-GB"/>
        </w:rPr>
        <w:t>unsaturated</w:t>
      </w:r>
      <w:r w:rsidR="00C83679">
        <w:rPr>
          <w:lang w:val="en-GB"/>
        </w:rPr>
        <w:t xml:space="preserve"> and </w:t>
      </w:r>
      <w:r w:rsidR="005F262C">
        <w:rPr>
          <w:lang w:val="en-GB"/>
        </w:rPr>
        <w:t>saturated fatty acids</w:t>
      </w:r>
      <w:r>
        <w:rPr>
          <w:lang w:val="en-GB"/>
        </w:rPr>
        <w:t xml:space="preserve"> constitute what we will refer to as “oil composition”. The most abundant </w:t>
      </w:r>
      <w:r w:rsidR="00BF3A2B">
        <w:rPr>
          <w:lang w:val="en-GB"/>
        </w:rPr>
        <w:t>fatty acids</w:t>
      </w:r>
      <w:r>
        <w:rPr>
          <w:lang w:val="en-GB"/>
        </w:rPr>
        <w:t xml:space="preserve"> found in seeds are unsaturated oleic acid (18:1n-9), linoleic acid (18:2n-6), alpha-linolenic acid (18:3n-3), and saturated palmitic (16:0) and stearic (18:0) acids </w:t>
      </w:r>
      <w:r w:rsidR="00E54172">
        <w:rPr>
          <w:lang w:val="en-GB"/>
        </w:rPr>
        <w:fldChar w:fldCharType="begin" w:fldLock="1"/>
      </w:r>
      <w:r w:rsidR="002035FC">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id":"ITEM-2","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2","issued":{"date-parts":[["2006"]]},"number-of-pages":"828","publisher":"CABI International","publisher-place":"Wallingford, CABI","title":"The Encyclopedia of Seeds. Science technology and uses","type":"book","volume":"100"},"uris":["http://www.mendeley.com/documents/?uuid=02caab39-bb6a-4562-b618-d4b401e870f7"]},{"id":"ITEM-3","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3","issue":"3","issued":{"date-parts":[["2010"]]},"page":"235-249","title":"Physiological and developmental regulation of seed oil production","type":"article-journal","volume":"49"},"uris":["http://www.mendeley.com/documents/?uuid=5fbc38c3-a2cb-41b5-bce4-d6fa3b2661cf"]}],"mendeley":{"formattedCitation":"(Voelker and Kinney, 2001; Ellis, 2006; Baud and Lepiniec, 2010)","plainTextFormattedCitation":"(Voelker and Kinney, 2001; Ellis, 2006; Baud and Lepiniec, 2010)","previouslyFormattedCitation":"(Voelker and Kinney, 2001; Ellis, 2006; Baud and Lepiniec, 2010)"},"properties":{"noteIndex":0},"schema":"https://github.com/citation-style-language/schema/raw/master/csl-citation.json"}</w:instrText>
      </w:r>
      <w:r w:rsidR="00E54172">
        <w:rPr>
          <w:lang w:val="en-GB"/>
        </w:rPr>
        <w:fldChar w:fldCharType="separate"/>
      </w:r>
      <w:r w:rsidR="00E54172" w:rsidRPr="00E54172">
        <w:rPr>
          <w:noProof/>
          <w:lang w:val="en-GB"/>
        </w:rPr>
        <w:t>(Voelker and Kinney, 2001; Ellis, 2006; Baud and Lepiniec, 2010)</w:t>
      </w:r>
      <w:r w:rsidR="00E54172">
        <w:rPr>
          <w:lang w:val="en-GB"/>
        </w:rPr>
        <w:fldChar w:fldCharType="end"/>
      </w:r>
      <w:r>
        <w:rPr>
          <w:lang w:val="en-GB"/>
        </w:rPr>
        <w:t xml:space="preserve">. </w:t>
      </w:r>
      <w:r w:rsidR="005F262C">
        <w:rPr>
          <w:lang w:val="en-GB"/>
        </w:rPr>
        <w:t>Unsaturated</w:t>
      </w:r>
      <w:r>
        <w:rPr>
          <w:lang w:val="en-GB"/>
        </w:rPr>
        <w:t xml:space="preserve"> and </w:t>
      </w:r>
      <w:r w:rsidR="005F262C">
        <w:rPr>
          <w:lang w:val="en-GB"/>
        </w:rPr>
        <w:t>saturated</w:t>
      </w:r>
      <w:r w:rsidR="00331D93">
        <w:rPr>
          <w:lang w:val="en-GB"/>
        </w:rPr>
        <w:t xml:space="preserve"> fatty acids</w:t>
      </w:r>
      <w:r>
        <w:rPr>
          <w:lang w:val="en-GB"/>
        </w:rPr>
        <w:t xml:space="preserve"> possess distinct biochemical properties </w:t>
      </w:r>
      <w:r w:rsidR="002035FC">
        <w:rPr>
          <w:lang w:val="en-GB"/>
        </w:rPr>
        <w:fldChar w:fldCharType="begin" w:fldLock="1"/>
      </w:r>
      <w:r w:rsidR="002035FC">
        <w:rPr>
          <w:lang w:val="en-GB"/>
        </w:rPr>
        <w:instrText>ADDIN CSL_CITATION {"citationItems":[{"id":"ITEM-1","itemData":{"ISBN":"0-87901-500-4","author":[{"dropping-particle":"","family":"Lehninger","given":"A.","non-dropping-particle":"","parse-names":false,"suffix":""},{"dropping-particle":"","family":"Nelson","given":"D.","non-dropping-particle":"","parse-names":false,"suffix":""},{"dropping-particle":"","family":"Cox","given":"M.","non-dropping-particle":"","parse-names":false,"suffix":""}],"edition":"2nd Editio","id":"ITEM-1","issued":{"date-parts":[["1993"]]},"publisher":"Worth Publishers","publisher-place":"New York","title":"Principles of Biochemistry","type":"book"},"uris":["http://www.mendeley.com/documents/?uuid=62bbca23-dcd0-4eae-873c-9e6cc9f33750"]}],"mendeley":{"formattedCitation":"(Lehninger, Nelson and Cox, 1993)","plainTextFormattedCitation":"(Lehninger, Nelson and Cox, 1993)","previouslyFormattedCitation":"(Lehninger, Nelson and Cox, 1993)"},"properties":{"noteIndex":0},"schema":"https://github.com/citation-style-language/schema/raw/master/csl-citation.json"}</w:instrText>
      </w:r>
      <w:r w:rsidR="002035FC">
        <w:rPr>
          <w:lang w:val="en-GB"/>
        </w:rPr>
        <w:fldChar w:fldCharType="separate"/>
      </w:r>
      <w:r w:rsidR="002035FC" w:rsidRPr="002035FC">
        <w:rPr>
          <w:noProof/>
          <w:lang w:val="en-GB"/>
        </w:rPr>
        <w:t>(Lehninger, Nelson and Cox, 1993)</w:t>
      </w:r>
      <w:r w:rsidR="002035FC">
        <w:rPr>
          <w:lang w:val="en-GB"/>
        </w:rPr>
        <w:fldChar w:fldCharType="end"/>
      </w:r>
      <w:r>
        <w:rPr>
          <w:lang w:val="en-GB"/>
        </w:rPr>
        <w:t xml:space="preserve">, </w:t>
      </w:r>
      <w:r w:rsidR="00C83679">
        <w:rPr>
          <w:lang w:val="en-GB"/>
        </w:rPr>
        <w:t xml:space="preserve">influencing </w:t>
      </w:r>
      <w:r w:rsidR="003374B1" w:rsidRPr="003374B1">
        <w:t>their functioning as an energy reserve</w:t>
      </w:r>
      <w:r>
        <w:rPr>
          <w:lang w:val="en-GB"/>
        </w:rPr>
        <w:t xml:space="preserve">. </w:t>
      </w:r>
      <w:r w:rsidR="00AF5980">
        <w:rPr>
          <w:lang w:val="en-GB"/>
        </w:rPr>
        <w:t>On</w:t>
      </w:r>
      <w:r w:rsidR="00464587">
        <w:rPr>
          <w:lang w:val="en-GB"/>
        </w:rPr>
        <w:t xml:space="preserve"> </w:t>
      </w:r>
      <w:r>
        <w:rPr>
          <w:lang w:val="en-GB"/>
        </w:rPr>
        <w:t xml:space="preserve">a per-carbon basis, </w:t>
      </w:r>
      <w:r w:rsidR="00331D93">
        <w:rPr>
          <w:lang w:val="en-GB"/>
        </w:rPr>
        <w:t>unsaturated fatty acids</w:t>
      </w:r>
      <w:r>
        <w:rPr>
          <w:lang w:val="en-GB"/>
        </w:rPr>
        <w:t xml:space="preserve"> are more expensive to produce and yield less energy when oxidised than </w:t>
      </w:r>
      <w:r w:rsidR="00331D93">
        <w:rPr>
          <w:lang w:val="en-GB"/>
        </w:rPr>
        <w:t>saturated fatty acids</w:t>
      </w:r>
      <w:r w:rsidR="006D4DA7">
        <w:rPr>
          <w:lang w:val="en-GB"/>
        </w:rPr>
        <w:t xml:space="preserve"> </w:t>
      </w:r>
      <w:r w:rsidR="002035FC">
        <w:rPr>
          <w:lang w:val="en-GB"/>
        </w:rPr>
        <w:t xml:space="preserve"> </w:t>
      </w:r>
      <w:r w:rsidR="002035FC">
        <w:rPr>
          <w:lang w:val="en-GB"/>
        </w:rPr>
        <w:fldChar w:fldCharType="begin" w:fldLock="1"/>
      </w:r>
      <w:r w:rsidR="006D4DA7">
        <w:rPr>
          <w:lang w:val="en-GB"/>
        </w:rPr>
        <w:instrText>ADDIN CSL_CITATION {"citationItems":[{"id":"ITEM-1","itemData":{"ISBN":"0-87901-500-4","author":[{"dropping-particle":"","family":"Lehninger","given":"A.","non-dropping-particle":"","parse-names":false,"suffix":""},{"dropping-particle":"","family":"Nelson","given":"D.","non-dropping-particle":"","parse-names":false,"suffix":""},{"dropping-particle":"","family":"Cox","given":"M.","non-dropping-particle":"","parse-names":false,"suffix":""}],"edition":"2nd Editio","id":"ITEM-1","issued":{"date-parts":[["1993"]]},"publisher":"Worth Publishers","publisher-place":"New York","title":"Principles of Biochemistry","type":"book"},"uris":["http://www.mendeley.com/documents/?uuid=62bbca23-dcd0-4eae-873c-9e6cc9f33750"]},{"id":"ITEM-2","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2","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ehninger, Nelson and Cox, 1993; Linder, 2000)","plainTextFormattedCitation":"(Lehninger, Nelson and Cox, 1993; Linder, 2000)","previouslyFormattedCitation":"(Lehninger, Nelson and Cox, 1993; Linder, 2000)"},"properties":{"noteIndex":0},"schema":"https://github.com/citation-style-language/schema/raw/master/csl-citation.json"}</w:instrText>
      </w:r>
      <w:r w:rsidR="002035FC">
        <w:rPr>
          <w:lang w:val="en-GB"/>
        </w:rPr>
        <w:fldChar w:fldCharType="separate"/>
      </w:r>
      <w:r w:rsidR="002035FC" w:rsidRPr="002035FC">
        <w:rPr>
          <w:noProof/>
          <w:lang w:val="en-GB"/>
        </w:rPr>
        <w:t>(Lehninger, Nelson and Cox, 1993; Linder, 2000)</w:t>
      </w:r>
      <w:r w:rsidR="002035FC">
        <w:rPr>
          <w:lang w:val="en-GB"/>
        </w:rPr>
        <w:fldChar w:fldCharType="end"/>
      </w:r>
      <w:r>
        <w:rPr>
          <w:lang w:val="en-GB"/>
        </w:rPr>
        <w:t xml:space="preserve">. Moreover, </w:t>
      </w:r>
      <w:r w:rsidR="00331D93">
        <w:rPr>
          <w:lang w:val="en-GB"/>
        </w:rPr>
        <w:t>unsaturate</w:t>
      </w:r>
      <w:r w:rsidR="00903772">
        <w:rPr>
          <w:lang w:val="en-GB"/>
        </w:rPr>
        <w:t>d fatty acids</w:t>
      </w:r>
      <w:r w:rsidR="00A174A3">
        <w:rPr>
          <w:lang w:val="en-GB"/>
        </w:rPr>
        <w:t xml:space="preserve"> </w:t>
      </w:r>
      <w:r w:rsidR="001A1BF6">
        <w:rPr>
          <w:lang w:val="en-GB"/>
        </w:rPr>
        <w:t xml:space="preserve">have a higher potential for oxidative damage </w:t>
      </w:r>
      <w:r w:rsidR="006D4DA7">
        <w:rPr>
          <w:lang w:val="en-GB"/>
        </w:rPr>
        <w:fldChar w:fldCharType="begin" w:fldLock="1"/>
      </w:r>
      <w:r w:rsidR="006D4DA7">
        <w:rPr>
          <w:lang w:val="en-GB"/>
        </w:rPr>
        <w:instrText>ADDIN CSL_CITATION {"citationItems":[{"id":"ITEM-1","itemData":{"DOI":"10.5483/bmbrep.2004.37.6.749","ISSN":"12258687","PMID":"15607036","abstract":"Saturated fatty acids are less vulnerable to lipid peroxidation than their unsaturated counterparts. In this investigation, individual fatty acids of the C16, C18 and C20 families were subjected to the thiobarbituric (TBA) assay. These fatty acids were chosen based on their degree of saturation and configuration of double bonds. Interestingly, an assay threshold was reached where increasing the fatty acid concentration resulted in no additional decrease in the TBARS concentrations. Therefore, the linear range of TBARS inhibition was determined for fatty acids in the C16 and C20 families. The rate of TBARS inhibition was greater for the saturated than for unsaturated fatty acids, as measured from the slope of the linear range. These findings demonstrate the need to standardize the TBARS assay using multiple fatty acid concentrations when using this assay for measuring in vitro lipid peroxidation.","author":[{"dropping-particle":"","family":"Rael","given":"Leonard T.","non-dropping-particle":"","parse-names":false,"suffix":""},{"dropping-particle":"","family":"Thomas","given":"Gregory W.","non-dropping-particle":"","parse-names":false,"suffix":""},{"dropping-particle":"","family":"Craun","given":"Michael L.","non-dropping-particle":"","parse-names":false,"suffix":""},{"dropping-particle":"","family":"Curtis","given":"C. Gerald","non-dropping-particle":"","parse-names":false,"suffix":""},{"dropping-particle":"","family":"Bar-Or","given":"Raphael","non-dropping-particle":"","parse-names":false,"suffix":""},{"dropping-particle":"","family":"Bar-Or","given":"David","non-dropping-particle":"","parse-names":false,"suffix":""}],"container-title":"Journal of Biochemistry and Molecular Biology","id":"ITEM-1","issue":"6","issued":{"date-parts":[["2004"]]},"page":"749-752","title":"Lipid peroxidation and the thiobarbituric acid assay: Standardization of the assay when using saturated and unsaturated fatty acids","type":"article-journal","volume":"37"},"uris":["http://www.mendeley.com/documents/?uuid=6c56a2a4-b9bd-4663-9424-917e751ba4f4"]}],"mendeley":{"formattedCitation":"(Rael &lt;i&gt;et al.&lt;/i&gt;, 2004)","plainTextFormattedCitation":"(Rael et al., 2004)","previouslyFormattedCitation":"(Rael &lt;i&gt;et al.&lt;/i&gt;, 2004)"},"properties":{"noteIndex":0},"schema":"https://github.com/citation-style-language/schema/raw/master/csl-citation.json"}</w:instrText>
      </w:r>
      <w:r w:rsidR="006D4DA7">
        <w:rPr>
          <w:lang w:val="en-GB"/>
        </w:rPr>
        <w:fldChar w:fldCharType="separate"/>
      </w:r>
      <w:r w:rsidR="006D4DA7" w:rsidRPr="006D4DA7">
        <w:rPr>
          <w:noProof/>
          <w:lang w:val="en-GB"/>
        </w:rPr>
        <w:t xml:space="preserve">(Rael </w:t>
      </w:r>
      <w:r w:rsidR="006D4DA7" w:rsidRPr="006D4DA7">
        <w:rPr>
          <w:i/>
          <w:noProof/>
          <w:lang w:val="en-GB"/>
        </w:rPr>
        <w:t>et al.</w:t>
      </w:r>
      <w:r w:rsidR="006D4DA7" w:rsidRPr="006D4DA7">
        <w:rPr>
          <w:noProof/>
          <w:lang w:val="en-GB"/>
        </w:rPr>
        <w:t>, 2004)</w:t>
      </w:r>
      <w:r w:rsidR="006D4DA7">
        <w:rPr>
          <w:lang w:val="en-GB"/>
        </w:rPr>
        <w:fldChar w:fldCharType="end"/>
      </w:r>
      <w:r w:rsidR="001A1BF6">
        <w:rPr>
          <w:lang w:val="en-GB"/>
        </w:rPr>
        <w:t>,</w:t>
      </w:r>
      <w:r w:rsidR="00A174A3">
        <w:rPr>
          <w:lang w:val="en-GB"/>
        </w:rPr>
        <w:t xml:space="preserve"> </w:t>
      </w:r>
      <w:r w:rsidR="00576D95">
        <w:rPr>
          <w:lang w:val="en-GB"/>
        </w:rPr>
        <w:t>requiring</w:t>
      </w:r>
      <w:r>
        <w:rPr>
          <w:lang w:val="en-GB"/>
        </w:rPr>
        <w:t xml:space="preserve"> antioxidant molecules to prevent damage. Hence, </w:t>
      </w:r>
      <w:r w:rsidR="0055584F">
        <w:rPr>
          <w:lang w:val="en-GB"/>
        </w:rPr>
        <w:t>an</w:t>
      </w:r>
      <w:r>
        <w:rPr>
          <w:lang w:val="en-GB"/>
        </w:rPr>
        <w:t xml:space="preserve"> </w:t>
      </w:r>
      <w:r w:rsidR="001A1BF6">
        <w:rPr>
          <w:lang w:val="en-GB"/>
        </w:rPr>
        <w:t>optimal</w:t>
      </w:r>
      <w:r>
        <w:rPr>
          <w:lang w:val="en-GB"/>
        </w:rPr>
        <w:t xml:space="preserve"> energy storage strategy for seeds should maximise </w:t>
      </w:r>
      <w:r w:rsidR="00903772">
        <w:rPr>
          <w:lang w:val="en-GB"/>
        </w:rPr>
        <w:t xml:space="preserve">saturated </w:t>
      </w:r>
      <w:r>
        <w:rPr>
          <w:lang w:val="en-GB"/>
        </w:rPr>
        <w:t xml:space="preserve">storage instead of </w:t>
      </w:r>
      <w:r w:rsidR="00903772">
        <w:rPr>
          <w:lang w:val="en-GB"/>
        </w:rPr>
        <w:t>unsaturated fatty acids</w:t>
      </w:r>
      <w:r>
        <w:rPr>
          <w:lang w:val="en-GB"/>
        </w:rPr>
        <w:t xml:space="preserve"> </w:t>
      </w:r>
      <w:r w:rsidR="006D4DA7">
        <w:rPr>
          <w:lang w:val="en-GB"/>
        </w:rPr>
        <w:fldChar w:fldCharType="begin" w:fldLock="1"/>
      </w:r>
      <w:r w:rsidR="006D4DA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D4DA7">
        <w:rPr>
          <w:lang w:val="en-GB"/>
        </w:rPr>
        <w:fldChar w:fldCharType="separate"/>
      </w:r>
      <w:r w:rsidR="006D4DA7" w:rsidRPr="006D4DA7">
        <w:rPr>
          <w:noProof/>
          <w:lang w:val="en-GB"/>
        </w:rPr>
        <w:t>(Linder, 2000)</w:t>
      </w:r>
      <w:r w:rsidR="006D4DA7">
        <w:rPr>
          <w:lang w:val="en-GB"/>
        </w:rPr>
        <w:fldChar w:fldCharType="end"/>
      </w:r>
      <w:r>
        <w:rPr>
          <w:lang w:val="en-GB"/>
        </w:rPr>
        <w:t xml:space="preserve">. </w:t>
      </w:r>
      <w:r w:rsidR="007B434A">
        <w:rPr>
          <w:lang w:val="en-GB"/>
        </w:rPr>
        <w:t xml:space="preserve">Although seed oil content </w:t>
      </w:r>
      <w:r w:rsidR="007B434A" w:rsidRPr="00BC5462">
        <w:rPr>
          <w:lang w:val="en-GB"/>
        </w:rPr>
        <w:t>is</w:t>
      </w:r>
      <w:r w:rsidR="007B434A">
        <w:rPr>
          <w:lang w:val="en-GB"/>
        </w:rPr>
        <w:t xml:space="preserve"> </w:t>
      </w:r>
      <w:r w:rsidR="007B434A" w:rsidRPr="00BC5462">
        <w:rPr>
          <w:lang w:val="en-GB"/>
        </w:rPr>
        <w:t>highly constrained by phylogeny and subject to evolutionary change</w:t>
      </w:r>
      <w:r w:rsidR="007B434A">
        <w:rPr>
          <w:lang w:val="en-GB"/>
        </w:rPr>
        <w:t xml:space="preserve"> </w:t>
      </w:r>
      <w:r w:rsidR="007B434A" w:rsidRPr="000074D3">
        <w:rPr>
          <w:lang w:val="en-GB"/>
        </w:rPr>
        <w:fldChar w:fldCharType="begin" w:fldLock="1"/>
      </w:r>
      <w:r w:rsidR="007B434A" w:rsidRPr="000074D3">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7B434A" w:rsidRPr="000074D3">
        <w:rPr>
          <w:lang w:val="en-GB"/>
        </w:rPr>
        <w:fldChar w:fldCharType="separate"/>
      </w:r>
      <w:r w:rsidR="007B434A" w:rsidRPr="000074D3">
        <w:rPr>
          <w:noProof/>
          <w:lang w:val="en-GB"/>
        </w:rPr>
        <w:t>(Levin, 1974)</w:t>
      </w:r>
      <w:r w:rsidR="007B434A" w:rsidRPr="000074D3">
        <w:rPr>
          <w:lang w:val="en-GB"/>
        </w:rPr>
        <w:fldChar w:fldCharType="end"/>
      </w:r>
      <w:r w:rsidR="007B434A">
        <w:rPr>
          <w:lang w:val="en-GB"/>
        </w:rPr>
        <w:t xml:space="preserve">, </w:t>
      </w:r>
      <w:r w:rsidR="003C6E1B">
        <w:rPr>
          <w:lang w:val="en-GB"/>
        </w:rPr>
        <w:t xml:space="preserve">variation in oil content </w:t>
      </w:r>
      <w:r w:rsidR="00E32DA9">
        <w:rPr>
          <w:lang w:val="en-GB"/>
        </w:rPr>
        <w:t xml:space="preserve">and oil composition </w:t>
      </w:r>
      <w:r w:rsidR="003C6E1B">
        <w:rPr>
          <w:lang w:val="en-GB"/>
        </w:rPr>
        <w:t>exists</w:t>
      </w:r>
      <w:r w:rsidR="003C6E1B" w:rsidRPr="00BC5462">
        <w:rPr>
          <w:lang w:val="en-GB"/>
        </w:rPr>
        <w:t xml:space="preserve"> within and among genera of the same family</w:t>
      </w:r>
      <w:r w:rsidR="003C6E1B">
        <w:rPr>
          <w:lang w:val="en-GB"/>
        </w:rPr>
        <w:t xml:space="preserve"> </w:t>
      </w:r>
      <w:r w:rsidR="003C6E1B">
        <w:rPr>
          <w:lang w:val="en-GB"/>
        </w:rPr>
        <w:fldChar w:fldCharType="begin" w:fldLock="1"/>
      </w:r>
      <w:r w:rsidR="00076368">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id":"ITEM-3","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3","issued":{"date-parts":[["2001"]]},"page":"335-361","title":"Variations in the Biosynthesis of Seed -Storage Lipids","type":"article-journal","volume":"52"},"uris":["http://www.mendeley.com/documents/?uuid=edec5aad-5380-47ba-829e-9ac36431b093"]}],"mendeley":{"formattedCitation":"(Levin, 1974; Voelker and Kinney, 2001; Bretagnolle &lt;i&gt;et al.&lt;/i&gt;, 2016)","plainTextFormattedCitation":"(Levin, 1974; Voelker and Kinney, 2001; Bretagnolle et al., 2016)","previouslyFormattedCitation":"(Levin, 1974; Voelker and Kinney, 2001; Bretagnolle &lt;i&gt;et al.&lt;/i&gt;, 2016)"},"properties":{"noteIndex":0},"schema":"https://github.com/citation-style-language/schema/raw/master/csl-citation.json"}</w:instrText>
      </w:r>
      <w:r w:rsidR="003C6E1B">
        <w:rPr>
          <w:lang w:val="en-GB"/>
        </w:rPr>
        <w:fldChar w:fldCharType="separate"/>
      </w:r>
      <w:r w:rsidR="00E32DA9" w:rsidRPr="00E32DA9">
        <w:rPr>
          <w:noProof/>
          <w:lang w:val="en-GB"/>
        </w:rPr>
        <w:t xml:space="preserve">(Levin, 1974; Voelker and Kinney, 2001; Bretagnolle </w:t>
      </w:r>
      <w:r w:rsidR="00E32DA9" w:rsidRPr="00E32DA9">
        <w:rPr>
          <w:i/>
          <w:noProof/>
          <w:lang w:val="en-GB"/>
        </w:rPr>
        <w:t>et al.</w:t>
      </w:r>
      <w:r w:rsidR="00E32DA9" w:rsidRPr="00E32DA9">
        <w:rPr>
          <w:noProof/>
          <w:lang w:val="en-GB"/>
        </w:rPr>
        <w:t>, 2016)</w:t>
      </w:r>
      <w:r w:rsidR="003C6E1B">
        <w:rPr>
          <w:lang w:val="en-GB"/>
        </w:rPr>
        <w:fldChar w:fldCharType="end"/>
      </w:r>
      <w:r w:rsidR="00E32DA9">
        <w:rPr>
          <w:lang w:val="en-GB"/>
        </w:rPr>
        <w:t xml:space="preserve">. </w:t>
      </w:r>
      <w:r w:rsidR="00876389">
        <w:rPr>
          <w:lang w:val="en-GB"/>
        </w:rPr>
        <w:t>C</w:t>
      </w:r>
      <w:r>
        <w:rPr>
          <w:lang w:val="en-GB"/>
        </w:rPr>
        <w:t xml:space="preserve">ontrary to expectations, many species synthesise a low amount of </w:t>
      </w:r>
      <w:r w:rsidR="00871ADE">
        <w:rPr>
          <w:lang w:val="en-GB"/>
        </w:rPr>
        <w:t>saturated fatty acids</w:t>
      </w:r>
      <w:r w:rsidR="006D4DA7">
        <w:rPr>
          <w:lang w:val="en-GB"/>
        </w:rPr>
        <w:t xml:space="preserve"> </w:t>
      </w:r>
      <w:r w:rsidR="006D4DA7">
        <w:rPr>
          <w:lang w:val="en-GB"/>
        </w:rPr>
        <w:fldChar w:fldCharType="begin" w:fldLock="1"/>
      </w:r>
      <w:r w:rsidR="006D4DA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D4DA7">
        <w:rPr>
          <w:lang w:val="en-GB"/>
        </w:rPr>
        <w:fldChar w:fldCharType="separate"/>
      </w:r>
      <w:r w:rsidR="006D4DA7" w:rsidRPr="006D4DA7">
        <w:rPr>
          <w:noProof/>
          <w:lang w:val="en-GB"/>
        </w:rPr>
        <w:t>(Linder, 2000)</w:t>
      </w:r>
      <w:r w:rsidR="006D4DA7">
        <w:rPr>
          <w:lang w:val="en-GB"/>
        </w:rPr>
        <w:fldChar w:fldCharType="end"/>
      </w:r>
      <w:r>
        <w:rPr>
          <w:lang w:val="en-GB"/>
        </w:rPr>
        <w:t xml:space="preserve">. </w:t>
      </w:r>
      <w:r w:rsidR="00A61FAF">
        <w:rPr>
          <w:lang w:val="en-GB"/>
        </w:rPr>
        <w:t xml:space="preserve">A potential explanation for this </w:t>
      </w:r>
      <w:r w:rsidR="007F0CC1">
        <w:rPr>
          <w:lang w:val="en-GB"/>
        </w:rPr>
        <w:t>anti-intuitive pattern is that</w:t>
      </w:r>
      <w:r w:rsidR="0055584F">
        <w:rPr>
          <w:lang w:val="en-GB"/>
        </w:rPr>
        <w:t xml:space="preserve"> </w:t>
      </w:r>
      <w:r w:rsidR="00871ADE">
        <w:rPr>
          <w:lang w:val="en-GB"/>
        </w:rPr>
        <w:t>saturated fatty acids</w:t>
      </w:r>
      <w:r w:rsidR="00A61FAF">
        <w:rPr>
          <w:lang w:val="en-GB"/>
        </w:rPr>
        <w:t xml:space="preserve"> </w:t>
      </w:r>
      <w:r w:rsidR="007F0CC1">
        <w:rPr>
          <w:lang w:val="en-GB"/>
        </w:rPr>
        <w:t>have</w:t>
      </w:r>
      <w:r w:rsidR="00AF5980">
        <w:rPr>
          <w:lang w:val="en-GB"/>
        </w:rPr>
        <w:t xml:space="preserve"> a higher melting point than </w:t>
      </w:r>
      <w:r w:rsidR="00871ADE">
        <w:rPr>
          <w:lang w:val="en-GB"/>
        </w:rPr>
        <w:t xml:space="preserve">unsaturated fatty acids </w:t>
      </w:r>
      <w:r w:rsidR="006D4DA7">
        <w:rPr>
          <w:lang w:val="en-GB"/>
        </w:rPr>
        <w:fldChar w:fldCharType="begin" w:fldLock="1"/>
      </w:r>
      <w:r w:rsidR="001940C0">
        <w:rPr>
          <w:lang w:val="en-GB"/>
        </w:rPr>
        <w:instrText>ADDIN CSL_CITATION {"citationItems":[{"id":"ITEM-1","itemData":{"DOI":"10.1007/s11746-009-1423-2","ISSN":"0003021X","abstract":"The melting point is one of the most important physical properties of a chemical compound and it plays a significant role in determining possible applications. For fatty acid esters the melting point is essential for a variety of food and non-food applications, the latter including biodiesel and its cold-flow properties. In this work, the melting points of fatty acids and esters (methyl, ethyl, propyl, butyl) in the C8-C24 range were determined by differential scanning calorimetry (DSC), many of which for the first time. Data for triacylglycerols as well as ricinoleic acid and its methyl and ethyl esters were also acquired. For some compounds whose melting points have been previously reported, data discrepancies exist and a comprehensive determination by DSC has not been available. Variations in the present data up to several °C compared to data in prior literature were observed. The melting points of some methyl-branched iso- and anteiso-acids and esters were also determined. Previously unreported systematic effects of compound structure on melting point are presented, including those for ω-9 monounsaturated fatty acids and esters as well as for methyl-branched iso and anteiso fatty acids and esters. The melting point of a pure fatty acid or ester as determined by DSC can vary up to approximately 1 °C. Other thermal data, including heat flow and melting onset temperatures are briefly discussed. © 2009 AOCS.","author":[{"dropping-particle":"","family":"Knothe","given":"Gerhard","non-dropping-particle":"","parse-names":false,"suffix":""},{"dropping-particle":"","family":"Dunn","given":"Robert O.","non-dropping-particle":"","parse-names":false,"suffix":""}],"container-title":"Journal of the American Oil Chemists' Society","id":"ITEM-1","issue":"9","issued":{"date-parts":[["2009"]]},"page":"843-856","title":"A Comprehensive Evaluation of the Melting Points of Fatty Acids and Esters Determined by Differential Scanning Calorimetry","type":"article-journal","volume":"86"},"uris":["http://www.mendeley.com/documents/?uuid=db642a03-6400-489d-b857-ef3c3d4ca2b4"]},{"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Knothe and Dunn, 2009; Sanyal and Decocq, 2016)","plainTextFormattedCitation":"(Knothe and Dunn, 2009; Sanyal and Decocq, 2016)","previouslyFormattedCitation":"(Knothe and Dunn, 2009; Sanyal and Decocq, 2016)"},"properties":{"noteIndex":0},"schema":"https://github.com/citation-style-language/schema/raw/master/csl-citation.json"}</w:instrText>
      </w:r>
      <w:r w:rsidR="006D4DA7">
        <w:rPr>
          <w:lang w:val="en-GB"/>
        </w:rPr>
        <w:fldChar w:fldCharType="separate"/>
      </w:r>
      <w:r w:rsidR="006D4DA7" w:rsidRPr="006D4DA7">
        <w:rPr>
          <w:noProof/>
          <w:lang w:val="en-GB"/>
        </w:rPr>
        <w:t xml:space="preserve">(Knothe and </w:t>
      </w:r>
      <w:r w:rsidR="006D4DA7" w:rsidRPr="006D4DA7">
        <w:rPr>
          <w:noProof/>
          <w:lang w:val="en-GB"/>
        </w:rPr>
        <w:lastRenderedPageBreak/>
        <w:t>Dunn, 2009; Sanyal and Decocq, 2016)</w:t>
      </w:r>
      <w:r w:rsidR="006D4DA7">
        <w:rPr>
          <w:lang w:val="en-GB"/>
        </w:rPr>
        <w:fldChar w:fldCharType="end"/>
      </w:r>
      <w:r w:rsidR="00AF5980">
        <w:rPr>
          <w:lang w:val="en-GB"/>
        </w:rPr>
        <w:t xml:space="preserve">, </w:t>
      </w:r>
      <w:r w:rsidR="00AF5980" w:rsidRPr="003374B1">
        <w:t>making energy less accessible at low temperatures</w:t>
      </w:r>
      <w:r w:rsidR="00AF5980">
        <w:rPr>
          <w:lang w:val="en-GB"/>
        </w:rPr>
        <w:t>.</w:t>
      </w:r>
      <w:r w:rsidR="0055584F">
        <w:rPr>
          <w:lang w:val="en-GB"/>
        </w:rPr>
        <w:t xml:space="preserve"> </w:t>
      </w:r>
      <w:r>
        <w:rPr>
          <w:lang w:val="en-GB"/>
        </w:rPr>
        <w:t xml:space="preserve">Additionally, the biochemical properties of </w:t>
      </w:r>
      <w:r w:rsidR="00871ADE">
        <w:rPr>
          <w:lang w:val="en-GB"/>
        </w:rPr>
        <w:t>unsaturated fatty acids</w:t>
      </w:r>
      <w:r>
        <w:rPr>
          <w:lang w:val="en-GB"/>
        </w:rPr>
        <w:t xml:space="preserve"> increase the unpalatability, </w:t>
      </w:r>
      <w:r w:rsidR="00267134">
        <w:rPr>
          <w:lang w:val="en-GB"/>
        </w:rPr>
        <w:t>serv</w:t>
      </w:r>
      <w:r w:rsidR="002A6051">
        <w:rPr>
          <w:lang w:val="en-GB"/>
        </w:rPr>
        <w:t>ing</w:t>
      </w:r>
      <w:r w:rsidR="00267134">
        <w:rPr>
          <w:lang w:val="en-GB"/>
        </w:rPr>
        <w:t xml:space="preserve"> as a defence against herbivory, and also function as anti-freezing compounds </w:t>
      </w:r>
      <w:r w:rsidR="001940C0">
        <w:rPr>
          <w:lang w:val="en-GB"/>
        </w:rPr>
        <w:fldChar w:fldCharType="begin" w:fldLock="1"/>
      </w:r>
      <w:r w:rsidR="001B7A91">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1940C0">
        <w:rPr>
          <w:lang w:val="en-GB"/>
        </w:rPr>
        <w:fldChar w:fldCharType="separate"/>
      </w:r>
      <w:r w:rsidR="001940C0" w:rsidRPr="001940C0">
        <w:rPr>
          <w:noProof/>
          <w:lang w:val="en-GB"/>
        </w:rPr>
        <w:t>(Linder, 2000)</w:t>
      </w:r>
      <w:r w:rsidR="001940C0">
        <w:rPr>
          <w:lang w:val="en-GB"/>
        </w:rPr>
        <w:fldChar w:fldCharType="end"/>
      </w:r>
      <w:r w:rsidR="00267134">
        <w:rPr>
          <w:lang w:val="en-GB"/>
        </w:rPr>
        <w:t xml:space="preserve">; see Figure 1 for a </w:t>
      </w:r>
      <w:r w:rsidR="008E1966">
        <w:rPr>
          <w:lang w:val="en-GB"/>
        </w:rPr>
        <w:t>summary table</w:t>
      </w:r>
      <w:r>
        <w:rPr>
          <w:lang w:val="en-GB"/>
        </w:rPr>
        <w:t>.</w:t>
      </w:r>
    </w:p>
    <w:p w14:paraId="556E145E" w14:textId="4F68B6A8" w:rsidR="007D41DF" w:rsidRDefault="000A103F" w:rsidP="00FD43D2">
      <w:pPr>
        <w:spacing w:line="360" w:lineRule="auto"/>
        <w:ind w:firstLine="720"/>
        <w:jc w:val="both"/>
        <w:rPr>
          <w:lang w:val="en-GB"/>
        </w:rPr>
      </w:pPr>
      <w:r>
        <w:rPr>
          <w:lang w:val="en-GB"/>
        </w:rPr>
        <w:t xml:space="preserve">Seed oil content and composition influence a wide range of biological functions and, as such, are crucial for plant adaptation </w:t>
      </w:r>
      <w:r w:rsidR="001B7A91">
        <w:rPr>
          <w:lang w:val="en-GB"/>
        </w:rPr>
        <w:fldChar w:fldCharType="begin" w:fldLock="1"/>
      </w:r>
      <w:r w:rsidR="001B7A91">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Levin, 1974; Sanyal and Decocq, 2016)","plainTextFormattedCitation":"(Levin, 1974; Sanyal and Decocq, 2016)","previouslyFormattedCitation":"(Levin, 1974; Sanyal and Decocq, 2016)"},"properties":{"noteIndex":0},"schema":"https://github.com/citation-style-language/schema/raw/master/csl-citation.json"}</w:instrText>
      </w:r>
      <w:r w:rsidR="001B7A91">
        <w:rPr>
          <w:lang w:val="en-GB"/>
        </w:rPr>
        <w:fldChar w:fldCharType="separate"/>
      </w:r>
      <w:r w:rsidR="001B7A91" w:rsidRPr="001B7A91">
        <w:rPr>
          <w:noProof/>
          <w:lang w:val="en-GB"/>
        </w:rPr>
        <w:t>(Levin, 1974; Sanyal and Decocq, 2016)</w:t>
      </w:r>
      <w:r w:rsidR="001B7A91">
        <w:rPr>
          <w:lang w:val="en-GB"/>
        </w:rPr>
        <w:fldChar w:fldCharType="end"/>
      </w:r>
      <w:r w:rsidR="002E4BAC">
        <w:rPr>
          <w:lang w:val="en-GB"/>
        </w:rPr>
        <w:t>, especially</w:t>
      </w:r>
      <w:r w:rsidR="00384F92">
        <w:rPr>
          <w:lang w:val="en-GB"/>
        </w:rPr>
        <w:t xml:space="preserve"> </w:t>
      </w:r>
      <w:r w:rsidR="00FD7ACA">
        <w:rPr>
          <w:lang w:val="en-GB"/>
        </w:rPr>
        <w:t>when regeneration stages come into play</w:t>
      </w:r>
      <w:r>
        <w:rPr>
          <w:lang w:val="en-GB"/>
        </w:rPr>
        <w:t>.</w:t>
      </w:r>
      <w:r w:rsidR="005E402C">
        <w:rPr>
          <w:lang w:val="en-GB"/>
        </w:rPr>
        <w:t xml:space="preserve"> </w:t>
      </w:r>
      <w:r w:rsidR="00DA6418">
        <w:rPr>
          <w:lang w:val="en-GB"/>
        </w:rPr>
        <w:t xml:space="preserve">It is known that seed energy and oil content are positively correlated </w:t>
      </w:r>
      <w:r w:rsidR="001B7A91">
        <w:rPr>
          <w:lang w:val="en-GB"/>
        </w:rPr>
        <w:fldChar w:fldCharType="begin" w:fldLock="1"/>
      </w:r>
      <w:r w:rsidR="00B9411F">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2","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1B7A91">
        <w:rPr>
          <w:lang w:val="en-GB"/>
        </w:rPr>
        <w:fldChar w:fldCharType="separate"/>
      </w:r>
      <w:r w:rsidR="001B7A91" w:rsidRPr="001B7A91">
        <w:rPr>
          <w:noProof/>
          <w:lang w:val="en-GB"/>
        </w:rPr>
        <w:t xml:space="preserve">(Levin, 1974; Bretagnolle </w:t>
      </w:r>
      <w:r w:rsidR="001B7A91" w:rsidRPr="001B7A91">
        <w:rPr>
          <w:i/>
          <w:noProof/>
          <w:lang w:val="en-GB"/>
        </w:rPr>
        <w:t>et al.</w:t>
      </w:r>
      <w:r w:rsidR="001B7A91" w:rsidRPr="001B7A91">
        <w:rPr>
          <w:noProof/>
          <w:lang w:val="en-GB"/>
        </w:rPr>
        <w:t>, 2016)</w:t>
      </w:r>
      <w:r w:rsidR="001B7A91">
        <w:rPr>
          <w:lang w:val="en-GB"/>
        </w:rPr>
        <w:fldChar w:fldCharType="end"/>
      </w:r>
      <w:r w:rsidR="00DA6418">
        <w:rPr>
          <w:lang w:val="en-GB"/>
        </w:rPr>
        <w:t xml:space="preserve">. Such a relationship suggests that oil synthesis is energetically costly and could be advantageous only for small seeds, which can store more energy in a smaller volume </w:t>
      </w:r>
      <w:r w:rsidR="00B9411F">
        <w:rPr>
          <w:lang w:val="en-GB"/>
        </w:rPr>
        <w:fldChar w:fldCharType="begin" w:fldLock="1"/>
      </w:r>
      <w:r w:rsidR="00B9411F">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B9411F">
        <w:rPr>
          <w:lang w:val="en-GB"/>
        </w:rPr>
        <w:fldChar w:fldCharType="separate"/>
      </w:r>
      <w:r w:rsidR="00B9411F" w:rsidRPr="00B9411F">
        <w:rPr>
          <w:noProof/>
          <w:lang w:val="en-GB"/>
        </w:rPr>
        <w:t xml:space="preserve">(Bretagnolle </w:t>
      </w:r>
      <w:r w:rsidR="00B9411F" w:rsidRPr="00B9411F">
        <w:rPr>
          <w:i/>
          <w:noProof/>
          <w:lang w:val="en-GB"/>
        </w:rPr>
        <w:t>et al.</w:t>
      </w:r>
      <w:r w:rsidR="00B9411F" w:rsidRPr="00B9411F">
        <w:rPr>
          <w:noProof/>
          <w:lang w:val="en-GB"/>
        </w:rPr>
        <w:t>, 2016)</w:t>
      </w:r>
      <w:r w:rsidR="00B9411F">
        <w:rPr>
          <w:lang w:val="en-GB"/>
        </w:rPr>
        <w:fldChar w:fldCharType="end"/>
      </w:r>
      <w:r w:rsidR="00DA6418">
        <w:rPr>
          <w:lang w:val="en-GB"/>
        </w:rPr>
        <w:t xml:space="preserve">. Large seeds generally store less oil than small seeds; however, a tiny oily seed can release as much energy as a larger, starchy seed </w:t>
      </w:r>
      <w:r w:rsidR="00B9411F">
        <w:rPr>
          <w:lang w:val="en-GB"/>
        </w:rPr>
        <w:t xml:space="preserve"> </w:t>
      </w:r>
      <w:r w:rsidR="00B9411F">
        <w:rPr>
          <w:lang w:val="en-GB"/>
        </w:rPr>
        <w:fldChar w:fldCharType="begin" w:fldLock="1"/>
      </w:r>
      <w:r w:rsidR="00B9411F">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B9411F">
        <w:rPr>
          <w:lang w:val="en-GB"/>
        </w:rPr>
        <w:fldChar w:fldCharType="separate"/>
      </w:r>
      <w:r w:rsidR="00B9411F" w:rsidRPr="00B9411F">
        <w:rPr>
          <w:noProof/>
          <w:lang w:val="en-GB"/>
        </w:rPr>
        <w:t xml:space="preserve">(Bretagnolle </w:t>
      </w:r>
      <w:r w:rsidR="00B9411F" w:rsidRPr="00B9411F">
        <w:rPr>
          <w:i/>
          <w:noProof/>
          <w:lang w:val="en-GB"/>
        </w:rPr>
        <w:t>et al.</w:t>
      </w:r>
      <w:r w:rsidR="00B9411F" w:rsidRPr="00B9411F">
        <w:rPr>
          <w:noProof/>
          <w:lang w:val="en-GB"/>
        </w:rPr>
        <w:t>, 2016)</w:t>
      </w:r>
      <w:r w:rsidR="00B9411F">
        <w:rPr>
          <w:lang w:val="en-GB"/>
        </w:rPr>
        <w:fldChar w:fldCharType="end"/>
      </w:r>
      <w:r w:rsidR="00DA6418">
        <w:rPr>
          <w:lang w:val="en-GB"/>
        </w:rPr>
        <w:t>.</w:t>
      </w:r>
      <w:r>
        <w:rPr>
          <w:lang w:val="en-GB"/>
        </w:rPr>
        <w:t xml:space="preserve"> </w:t>
      </w:r>
      <w:r w:rsidR="005E402C">
        <w:rPr>
          <w:lang w:val="en-GB"/>
        </w:rPr>
        <w:t>There is a consensus in the literature that seed mass and oil content are negatively correlated, with seed oil content contributing up to 60% of seed mass weight</w:t>
      </w:r>
      <w:r w:rsidR="00B9411F">
        <w:rPr>
          <w:lang w:val="en-GB"/>
        </w:rPr>
        <w:t xml:space="preserve"> </w:t>
      </w:r>
      <w:r w:rsidR="00B9411F">
        <w:rPr>
          <w:lang w:val="en-GB"/>
        </w:rPr>
        <w:fldChar w:fldCharType="begin" w:fldLock="1"/>
      </w:r>
      <w:r w:rsidR="006E763A">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id":"ITEM-2","itemData":{"DOI":"10.1016/j.pbi.2012.03.017","ISSN":"13695266","PMID":"22516438","abstract":"The transition from seed to seedling is an important step in the life cycle of plants, which is fuelled primarily by the breakdown of triacylglycerol (TAG) in 'oilseed' species. TAG is stored within cytosolic oil bodies, while the pathway for fatty acid β-oxidation resides in the peroxisome. Although the enzymology of fatty acid β-oxidation has been relatively well characterised, the processes by which fatty acids are liberated from oil bodies and enter the peroxisome are less well understood and, together with metabolite, cofactor and co-substrate transporters, represent key targets for future research in order to understand co-ordination of peroxisomal metabolism with that of other subcellular compartments. © 2012 Elsevier Ltd.","author":[{"dropping-particle":"","family":"Theodoulou","given":"Frederica L.","non-dropping-particle":"","parse-names":false,"suffix":""},{"dropping-particle":"","family":"Eastmond","given":"Peter J.","non-dropping-particle":"","parse-names":false,"suffix":""}],"container-title":"Current Opinion in Plant Biology","id":"ITEM-2","issue":"3","issued":{"date-parts":[["2012"]]},"page":"322-328","publisher":"Elsevier Ltd","title":"Seed storage oil catabolism: A story of give and take","type":"article-journal","volume":"15"},"uris":["http://www.mendeley.com/documents/?uuid=a90e5b8c-ba31-4d17-80d2-125cb6efb433"]}],"mendeley":{"formattedCitation":"(Ellis, 2006; Theodoulou and Eastmond, 2012)","plainTextFormattedCitation":"(Ellis, 2006; Theodoulou and Eastmond, 2012)","previouslyFormattedCitation":"(Ellis, 2006; Theodoulou and Eastmond, 2012)"},"properties":{"noteIndex":0},"schema":"https://github.com/citation-style-language/schema/raw/master/csl-citation.json"}</w:instrText>
      </w:r>
      <w:r w:rsidR="00B9411F">
        <w:rPr>
          <w:lang w:val="en-GB"/>
        </w:rPr>
        <w:fldChar w:fldCharType="separate"/>
      </w:r>
      <w:r w:rsidR="00B9411F" w:rsidRPr="00B9411F">
        <w:rPr>
          <w:noProof/>
          <w:lang w:val="en-GB"/>
        </w:rPr>
        <w:t>(Ellis, 2006; Theodoulou and Eastmond, 2012)</w:t>
      </w:r>
      <w:r w:rsidR="00B9411F">
        <w:rPr>
          <w:lang w:val="en-GB"/>
        </w:rPr>
        <w:fldChar w:fldCharType="end"/>
      </w:r>
      <w:r w:rsidR="005E402C">
        <w:rPr>
          <w:lang w:val="en-GB"/>
        </w:rPr>
        <w:t xml:space="preserve">. </w:t>
      </w:r>
      <w:r w:rsidR="003A4164">
        <w:rPr>
          <w:lang w:val="en-GB"/>
        </w:rPr>
        <w:t>In concordance with the correlations reported</w:t>
      </w:r>
      <w:r>
        <w:rPr>
          <w:lang w:val="en-GB"/>
        </w:rPr>
        <w:t>,</w:t>
      </w:r>
      <w:r w:rsidR="00720002">
        <w:rPr>
          <w:lang w:val="en-GB"/>
        </w:rPr>
        <w:t xml:space="preserve"> and since seed mass influences</w:t>
      </w:r>
      <w:r w:rsidR="009319E8">
        <w:rPr>
          <w:lang w:val="en-GB"/>
        </w:rPr>
        <w:t xml:space="preserve"> </w:t>
      </w:r>
      <w:r w:rsidR="00720002">
        <w:rPr>
          <w:lang w:val="en-GB"/>
        </w:rPr>
        <w:t xml:space="preserve">among other things, dispersal </w:t>
      </w:r>
      <w:r w:rsidR="00D82075">
        <w:rPr>
          <w:lang w:val="en-GB"/>
        </w:rPr>
        <w:t>biology</w:t>
      </w:r>
      <w:r w:rsidR="00720002">
        <w:rPr>
          <w:lang w:val="en-GB"/>
        </w:rPr>
        <w:t xml:space="preserve"> </w:t>
      </w:r>
      <w:r w:rsidR="00D82075">
        <w:rPr>
          <w:lang w:val="en-GB"/>
        </w:rPr>
        <w:fldChar w:fldCharType="begin" w:fldLock="1"/>
      </w:r>
      <w:r w:rsidR="00AF3A64">
        <w:rPr>
          <w:lang w:val="en-GB"/>
        </w:rPr>
        <w:instrText>ADDIN CSL_CITATION {"citationItems":[{"id":"ITEM-1","itemData":{"DOI":"10.1098/rstb.1996.0114","ISSN":"09628436","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author":[{"dropping-particle":"","family":"Westoby","given":"Mark","non-dropping-particle":"","parse-names":false,"suffix":""},{"dropping-particle":"","family":"Leishman","given":"Michelle","non-dropping-particle":"","parse-names":false,"suffix":""},{"dropping-particle":"","family":"Lord","given":"Janice","non-dropping-particle":"","parse-names":false,"suffix":""}],"container-title":"Philosophical Transactions of the Royal Society B: Biological Sciences","id":"ITEM-1","issue":"1345","issued":{"date-parts":[["1996"]]},"page":"1309-1318","title":"Comparative ecology of seed size and dispersal","type":"article-journal","volume":"351"},"uris":["http://www.mendeley.com/documents/?uuid=2dec8fa8-6d8d-4006-8cb1-e07b8d7de93f"]}],"mendeley":{"formattedCitation":"(Westoby, Leishman and Lord, 1996)","plainTextFormattedCitation":"(Westoby, Leishman and Lord, 1996)","previouslyFormattedCitation":"(Westoby, Leishman and Lord, 1996)"},"properties":{"noteIndex":0},"schema":"https://github.com/citation-style-language/schema/raw/master/csl-citation.json"}</w:instrText>
      </w:r>
      <w:r w:rsidR="00D82075">
        <w:rPr>
          <w:lang w:val="en-GB"/>
        </w:rPr>
        <w:fldChar w:fldCharType="separate"/>
      </w:r>
      <w:r w:rsidR="00D82075" w:rsidRPr="00D82075">
        <w:rPr>
          <w:noProof/>
          <w:lang w:val="en-GB"/>
        </w:rPr>
        <w:t>(Westoby, Leishman and Lord, 1996)</w:t>
      </w:r>
      <w:r w:rsidR="00D82075">
        <w:rPr>
          <w:lang w:val="en-GB"/>
        </w:rPr>
        <w:fldChar w:fldCharType="end"/>
      </w:r>
      <w:r w:rsidR="00720002">
        <w:rPr>
          <w:lang w:val="en-GB"/>
        </w:rPr>
        <w:t xml:space="preserve"> and germination rate </w:t>
      </w:r>
      <w:r w:rsidR="00AF3A64">
        <w:rPr>
          <w:lang w:val="en-GB"/>
        </w:rPr>
        <w:fldChar w:fldCharType="begin" w:fldLock="1"/>
      </w:r>
      <w:r w:rsidR="00925210">
        <w:rPr>
          <w:lang w:val="en-GB"/>
        </w:rPr>
        <w:instrText>ADDIN CSL_CITATION {"citationItems":[{"id":"ITEM-1","itemData":{"DOI":"10.1007/s11258-006-9221-5","ISSN":"13850237","abstract":"In this study, we built up a database of 570 species from an alpine meadow on the eastern Tsinghai-Tibet plateau. We examined the correlation of seed mass and germination with phylogeny, habitat and altitude, and the relationship between seed mass and germination. We found that: habitats had no significant effects on seed mass and germinability, which was in accord with the former studies; there was a significant negative correlation between seed mass and altitude, as well as between germinability and altitude, which was opposite to most of the former studies; there was a significant negative correlation between seed mass and germinability, which was in contrast with other studies that have found a positive relationship, and seed mass could explain 24.1% of total variation in germinability; in GLM, family and genus accounted for 43.9% and 83.9% of total variation in seed mass, and 34.1% and 65.4% in germinability, respectively, thus, it was evident that seed mass and germinability were strongly related to phylogeny. We considered that seed mass and germination might be the result of both selective pressures over long-term ecological time and the constraints over long-standing evolutionary history of the taxonomic membership. We suggest that correlates of ecology and phylogeny should be taken into account in comparative studies on seed mass and germination among species. © 2006 Springer Science+Business Media, Inc.","author":[{"dropping-particle":"","family":"Bu","given":"Haiyan","non-dropping-particle":"","parse-names":false,"suffix":""},{"dropping-particle":"","family":"Chen","given":"Xuelin","non-dropping-particle":"","parse-names":false,"suffix":""},{"dropping-particle":"","family":"Xu","given":"Xiuli","non-dropping-particle":"","parse-names":false,"suffix":""},{"dropping-particle":"","family":"Liu","given":"Kun","non-dropping-particle":"","parse-names":false,"suffix":""},{"dropping-particle":"","family":"Jia","given":"Peng","non-dropping-particle":"","parse-names":false,"suffix":""},{"dropping-particle":"","family":"Du","given":"Guozhen","non-dropping-particle":"","parse-names":false,"suffix":""}],"container-title":"Plant Ecology","id":"ITEM-1","issue":"1","issued":{"date-parts":[["2007"]]},"page":"127-149","title":"Seed mass and germination in an alpine meadow on the eastern Tsinghai-Tibet plateau","type":"article-journal","volume":"191"},"uris":["http://www.mendeley.com/documents/?uuid=349f24ca-f71c-4d32-9e56-d8467503dda4"]}],"mendeley":{"formattedCitation":"(Bu &lt;i&gt;et al.&lt;/i&gt;, 2007)","plainTextFormattedCitation":"(Bu et al., 2007)","previouslyFormattedCitation":"(Bu &lt;i&gt;et al.&lt;/i&gt;, 2007)"},"properties":{"noteIndex":0},"schema":"https://github.com/citation-style-language/schema/raw/master/csl-citation.json"}</w:instrText>
      </w:r>
      <w:r w:rsidR="00AF3A64">
        <w:rPr>
          <w:lang w:val="en-GB"/>
        </w:rPr>
        <w:fldChar w:fldCharType="separate"/>
      </w:r>
      <w:r w:rsidR="00AF3A64" w:rsidRPr="00AF3A64">
        <w:rPr>
          <w:noProof/>
          <w:lang w:val="en-GB"/>
        </w:rPr>
        <w:t xml:space="preserve">(Bu </w:t>
      </w:r>
      <w:r w:rsidR="00AF3A64" w:rsidRPr="00AF3A64">
        <w:rPr>
          <w:i/>
          <w:noProof/>
          <w:lang w:val="en-GB"/>
        </w:rPr>
        <w:t>et al.</w:t>
      </w:r>
      <w:r w:rsidR="00AF3A64" w:rsidRPr="00AF3A64">
        <w:rPr>
          <w:noProof/>
          <w:lang w:val="en-GB"/>
        </w:rPr>
        <w:t>, 2007)</w:t>
      </w:r>
      <w:r w:rsidR="00AF3A64">
        <w:rPr>
          <w:lang w:val="en-GB"/>
        </w:rPr>
        <w:fldChar w:fldCharType="end"/>
      </w:r>
      <w:r w:rsidR="00720002">
        <w:rPr>
          <w:lang w:val="en-GB"/>
        </w:rPr>
        <w:t xml:space="preserve">, there could be indirect correlations between oil content and other seed traits and functions. Thus, </w:t>
      </w:r>
      <w:r>
        <w:rPr>
          <w:lang w:val="en-GB"/>
        </w:rPr>
        <w:t xml:space="preserve">selection could </w:t>
      </w:r>
      <w:r w:rsidR="000E4CC2">
        <w:rPr>
          <w:lang w:val="en-GB"/>
        </w:rPr>
        <w:t>act</w:t>
      </w:r>
      <w:r>
        <w:rPr>
          <w:lang w:val="en-GB"/>
        </w:rPr>
        <w:t xml:space="preserve"> simultaneously on multiple seed traits </w:t>
      </w:r>
      <w:r w:rsidR="006E763A">
        <w:rPr>
          <w:lang w:val="en-GB"/>
        </w:rPr>
        <w:fldChar w:fldCharType="begin" w:fldLock="1"/>
      </w:r>
      <w:r w:rsidR="006E763A">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6E763A">
        <w:rPr>
          <w:lang w:val="en-GB"/>
        </w:rPr>
        <w:fldChar w:fldCharType="separate"/>
      </w:r>
      <w:r w:rsidR="006E763A" w:rsidRPr="006E763A">
        <w:rPr>
          <w:noProof/>
          <w:lang w:val="en-GB"/>
        </w:rPr>
        <w:t>(Sanyal and Decocq, 2016)</w:t>
      </w:r>
      <w:r w:rsidR="006E763A">
        <w:rPr>
          <w:lang w:val="en-GB"/>
        </w:rPr>
        <w:fldChar w:fldCharType="end"/>
      </w:r>
      <w:r w:rsidR="008C35C4">
        <w:rPr>
          <w:lang w:val="en-GB"/>
        </w:rPr>
        <w:t>.</w:t>
      </w:r>
      <w:r>
        <w:rPr>
          <w:lang w:val="en-GB"/>
        </w:rPr>
        <w:t xml:space="preserve"> Previous studies have</w:t>
      </w:r>
      <w:r w:rsidR="006C59E2">
        <w:rPr>
          <w:lang w:val="en-GB"/>
        </w:rPr>
        <w:t xml:space="preserve"> </w:t>
      </w:r>
      <w:r>
        <w:rPr>
          <w:lang w:val="en-GB"/>
        </w:rPr>
        <w:t>claimed that seed oil content influences seed longevity</w:t>
      </w:r>
      <w:r w:rsidR="006E763A">
        <w:rPr>
          <w:lang w:val="en-GB"/>
        </w:rPr>
        <w:t xml:space="preserve"> </w:t>
      </w:r>
      <w:r w:rsidR="006E763A">
        <w:rPr>
          <w:lang w:val="en-GB"/>
        </w:rPr>
        <w:fldChar w:fldCharType="begin" w:fldLock="1"/>
      </w:r>
      <w:r w:rsidR="007E62DB">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6E763A">
        <w:rPr>
          <w:lang w:val="en-GB"/>
        </w:rPr>
        <w:fldChar w:fldCharType="separate"/>
      </w:r>
      <w:r w:rsidR="006E763A" w:rsidRPr="006E763A">
        <w:rPr>
          <w:noProof/>
          <w:lang w:val="en-GB"/>
        </w:rPr>
        <w:t>(Hoekstra, 2005)</w:t>
      </w:r>
      <w:r w:rsidR="006E763A">
        <w:rPr>
          <w:lang w:val="en-GB"/>
        </w:rPr>
        <w:fldChar w:fldCharType="end"/>
      </w:r>
      <w:r>
        <w:rPr>
          <w:lang w:val="en-GB"/>
        </w:rPr>
        <w:t xml:space="preserve">, meaning the ability of seeds to remain viable over </w:t>
      </w:r>
      <w:r w:rsidR="00D10154">
        <w:rPr>
          <w:lang w:val="en-GB"/>
        </w:rPr>
        <w:t>specific</w:t>
      </w:r>
      <w:r>
        <w:rPr>
          <w:lang w:val="en-GB"/>
        </w:rPr>
        <w:t xml:space="preserve"> storage periods</w:t>
      </w:r>
      <w:r w:rsidR="000E3B4E">
        <w:rPr>
          <w:lang w:val="en-GB"/>
        </w:rPr>
        <w:t xml:space="preserve">, which </w:t>
      </w:r>
      <w:r w:rsidR="002E7ECF">
        <w:rPr>
          <w:lang w:val="en-GB"/>
        </w:rPr>
        <w:t xml:space="preserve">partially </w:t>
      </w:r>
      <w:r w:rsidR="000E3B4E">
        <w:rPr>
          <w:lang w:val="en-GB"/>
        </w:rPr>
        <w:t xml:space="preserve">determines the capacity of </w:t>
      </w:r>
      <w:r w:rsidR="00520176">
        <w:rPr>
          <w:lang w:val="en-GB"/>
        </w:rPr>
        <w:t>seeds</w:t>
      </w:r>
      <w:r w:rsidR="000E3B4E">
        <w:rPr>
          <w:lang w:val="en-GB"/>
        </w:rPr>
        <w:t xml:space="preserve"> to persist in the soil seed bank</w:t>
      </w:r>
      <w:r>
        <w:rPr>
          <w:lang w:val="en-GB"/>
        </w:rPr>
        <w:t xml:space="preserve">. Secondary </w:t>
      </w:r>
      <w:r w:rsidR="000A00FC">
        <w:rPr>
          <w:lang w:val="en-GB"/>
        </w:rPr>
        <w:t>lipid oxidation</w:t>
      </w:r>
      <w:r w:rsidR="003C29F2">
        <w:rPr>
          <w:lang w:val="en-GB"/>
        </w:rPr>
        <w:t xml:space="preserve"> metabolites</w:t>
      </w:r>
      <w:r>
        <w:rPr>
          <w:lang w:val="en-GB"/>
        </w:rPr>
        <w:t>,</w:t>
      </w:r>
      <w:r w:rsidR="000A00FC">
        <w:rPr>
          <w:lang w:val="en-GB"/>
        </w:rPr>
        <w:t xml:space="preserve"> needed</w:t>
      </w:r>
      <w:r>
        <w:rPr>
          <w:lang w:val="en-GB"/>
        </w:rPr>
        <w:t xml:space="preserve"> for energy release, can cause detrimental effects on other macromolecules </w:t>
      </w:r>
      <w:r w:rsidR="007E62DB">
        <w:rPr>
          <w:lang w:val="en-GB"/>
        </w:rPr>
        <w:fldChar w:fldCharType="begin" w:fldLock="1"/>
      </w:r>
      <w:r w:rsidR="007E62DB">
        <w:rPr>
          <w:lang w:val="en-GB"/>
        </w:rPr>
        <w:instrText>ADDIN CSL_CITATION {"citationItems":[{"id":"ITEM-1","itemData":{"DOI":"10.1146/annurev.arplant.59.032607.092938","ISSN":"15435008","PMID":"18444898","abstract":"Storage oil mobilization starts with the onset of seed germination. Oil bodies packed with triacylglycerol (TAG) exist in close proximity with glyoxysomes, the single membrane-bound organelles that house most of the biochemical machinery required to convert fatty acids derived from TAG to 4-carbon compounds. The 4-carbon compounds in turn are converted to soluble sugars that are used to fuel seedling growth. Biochemical analysis over the last 50 years has identified the main pathways involved in this process, including β-oxidation, the glyoxylate cycle, and gluconeogenesis. In the last few years molecular genetic dissection of the overall process in the model oilseed species Arabidopsis has provided new insight into its complexity, particularly with respect to the specific role played by individual enzymatic steps and the subcellular compartmentalization of the glyoxylate cycle. Both abscisic acid (ABA) and sugars inhibit storage oil mobilization and a substantial degree of the control appears to operate at the transcriptional level. Copyright © 2008 by Annual Reviews. All rights reserved.","author":[{"dropping-particle":"","family":"Graham","given":"Ian A.","non-dropping-particle":"","parse-names":false,"suffix":""}],"container-title":"Annual Review of Plant Biology","id":"ITEM-1","issue":"February 2008","issued":{"date-parts":[["2008"]]},"page":"115-142","title":"Seed storage oil mobilization","type":"article-journal","volume":"59"},"uris":["http://www.mendeley.com/documents/?uuid=398e56a0-427a-4ae2-8e5d-60a16e73cbb9"]}],"mendeley":{"formattedCitation":"(Graham, 2008)","plainTextFormattedCitation":"(Graham, 2008)","previouslyFormattedCitation":"(Graham, 2008)"},"properties":{"noteIndex":0},"schema":"https://github.com/citation-style-language/schema/raw/master/csl-citation.json"}</w:instrText>
      </w:r>
      <w:r w:rsidR="007E62DB">
        <w:rPr>
          <w:lang w:val="en-GB"/>
        </w:rPr>
        <w:fldChar w:fldCharType="separate"/>
      </w:r>
      <w:r w:rsidR="007E62DB" w:rsidRPr="007E62DB">
        <w:rPr>
          <w:noProof/>
          <w:lang w:val="en-GB"/>
        </w:rPr>
        <w:t>(Graham, 2008)</w:t>
      </w:r>
      <w:r w:rsidR="007E62DB">
        <w:rPr>
          <w:lang w:val="en-GB"/>
        </w:rPr>
        <w:fldChar w:fldCharType="end"/>
      </w:r>
      <w:r w:rsidR="00D64A1F">
        <w:rPr>
          <w:lang w:val="en-GB"/>
        </w:rPr>
        <w:t xml:space="preserve">. </w:t>
      </w:r>
      <w:r w:rsidR="000F42D5">
        <w:rPr>
          <w:lang w:val="en-GB"/>
        </w:rPr>
        <w:t>Remarkably</w:t>
      </w:r>
      <w:r>
        <w:rPr>
          <w:lang w:val="en-GB"/>
        </w:rPr>
        <w:t xml:space="preserve">, the oxidation of </w:t>
      </w:r>
      <w:r w:rsidR="00871ADE">
        <w:rPr>
          <w:lang w:val="en-GB"/>
        </w:rPr>
        <w:t>unsaturated fatty acids</w:t>
      </w:r>
      <w:r>
        <w:rPr>
          <w:lang w:val="en-GB"/>
        </w:rPr>
        <w:t xml:space="preserve"> contributes significantly to </w:t>
      </w:r>
      <w:r w:rsidR="000F42D5">
        <w:rPr>
          <w:lang w:val="en-GB"/>
        </w:rPr>
        <w:t>producing</w:t>
      </w:r>
      <w:r>
        <w:rPr>
          <w:lang w:val="en-GB"/>
        </w:rPr>
        <w:t xml:space="preserve"> free radicals and subsequent attacks </w:t>
      </w:r>
      <w:r w:rsidR="00667C07">
        <w:rPr>
          <w:lang w:val="en-GB"/>
        </w:rPr>
        <w:t xml:space="preserve">by these radicals </w:t>
      </w:r>
      <w:r w:rsidR="00573981">
        <w:rPr>
          <w:lang w:val="en-GB"/>
        </w:rPr>
        <w:fldChar w:fldCharType="begin" w:fldLock="1"/>
      </w:r>
      <w:r w:rsidR="00A23EFE">
        <w:rPr>
          <w:lang w:val="en-GB"/>
        </w:rPr>
        <w:instrText>ADDIN CSL_CITATION {"citationItems":[{"id":"ITEM-1","itemData":{"DOI":"https://doi.org/10.1038/260323a0","abstract":"SEEDS usually exhibit their maximum germination potential soon after harvest, and as storage time increases, they lose vigour and eventually die. The rate of physiological ageing generally increases with increased moisture content and temperature1. In addition, certain xerophytic storage fungi (primarily Aspergillus spp.) can attack seeds in storage when seed moisture content is in equilibrium with relative humidities greater than 65% (ref. 1), and cause changes that mimic physiological ageing. Physiological changes accompanying physiological ageing1–5 and attack by storage fungi5 have been catalogued, but the basic biochemical events leading to these changes are not known. Harrington1 and Pammenter et al.6, however, have suggested that oxidation of unsaturated lipids may lead to free-radical formation. Free radicals may then damage cellular membranes and react destructively with macromolecules. Similar suggestions have been presented to explain ageing in several other systems7, and the results of experiments reported here indicate that free-radical formation may be important in seed deterioration. Theories of mechanisms of lipid oxidation indicate that fatty acids with two or more unsaturated bonds should be more labile and prone to form free radicals than more highly saturated acids8,9. Thus, if fatty acid oxidation and free-radical formation are occurring, the highly unsaturated acids should decrease as seeds deteriorate, whereas the quantity of saturated fats should remain constant in the absence of beta oxidation.","author":[{"dropping-particle":"","family":"Harman","given":"G.","non-dropping-particle":"","parse-names":false,"suffix":""},{"dropping-particle":"","family":"Mattick","given":"L.","non-dropping-particle":"","parse-names":false,"suffix":""}],"container-title":"Nature","id":"ITEM-1","issued":{"date-parts":[["1976"]]},"page":"323-324","title":"Association of lipid oxidation with seed ageing and death","type":"article-journal","volume":"260"},"uris":["http://www.mendeley.com/documents/?uuid=d459e713-84e9-40d3-bad3-c1a1a128db1c"]}],"mendeley":{"formattedCitation":"(Harman and Mattick, 1976)","plainTextFormattedCitation":"(Harman and Mattick, 1976)","previouslyFormattedCitation":"(Harman and Mattick, 1976)"},"properties":{"noteIndex":0},"schema":"https://github.com/citation-style-language/schema/raw/master/csl-citation.json"}</w:instrText>
      </w:r>
      <w:r w:rsidR="00573981">
        <w:rPr>
          <w:lang w:val="en-GB"/>
        </w:rPr>
        <w:fldChar w:fldCharType="separate"/>
      </w:r>
      <w:r w:rsidR="00573981" w:rsidRPr="00573981">
        <w:rPr>
          <w:noProof/>
          <w:lang w:val="en-GB"/>
        </w:rPr>
        <w:t>(Harman and Mattick, 1976)</w:t>
      </w:r>
      <w:r w:rsidR="00573981">
        <w:rPr>
          <w:lang w:val="en-GB"/>
        </w:rPr>
        <w:fldChar w:fldCharType="end"/>
      </w:r>
      <w:r>
        <w:rPr>
          <w:lang w:val="en-GB"/>
        </w:rPr>
        <w:t xml:space="preserve">. To prevent deleterious effects, oily seeds also store antioxidants, and </w:t>
      </w:r>
      <w:r w:rsidR="00152857">
        <w:rPr>
          <w:lang w:val="en-GB"/>
        </w:rPr>
        <w:t>studies</w:t>
      </w:r>
      <w:r>
        <w:rPr>
          <w:lang w:val="en-GB"/>
        </w:rPr>
        <w:t xml:space="preserve"> show a positive correlation between antioxidant levels and the relative proportion of </w:t>
      </w:r>
      <w:r w:rsidR="00871ADE">
        <w:rPr>
          <w:lang w:val="en-GB"/>
        </w:rPr>
        <w:t>unsaturated fatty acids</w:t>
      </w:r>
      <w:r w:rsidR="00A23EFE">
        <w:rPr>
          <w:lang w:val="en-GB"/>
        </w:rPr>
        <w:t xml:space="preserve"> </w:t>
      </w:r>
      <w:r w:rsidR="00A23EFE">
        <w:rPr>
          <w:lang w:val="en-GB"/>
        </w:rPr>
        <w:fldChar w:fldCharType="begin" w:fldLock="1"/>
      </w:r>
      <w:r w:rsidR="00CE424E">
        <w:rPr>
          <w:lang w:val="en-GB"/>
        </w:rPr>
        <w:instrText>ADDIN CSL_CITATION {"citationItems":[{"id":"ITEM-1","itemData":{"DOI":"10.1105/tpc.021360.nones","author":[{"dropping-particle":"","family":"Sattler","given":"Scott E","non-dropping-particle":"","parse-names":false,"suffix":""},{"dropping-particle":"","family":"Gilliland","given":"Laura U","non-dropping-particle":"","parse-names":false,"suffix":""},{"dropping-particle":"","family":"Magallanes-lundback","given":"Maria","non-dropping-particle":"","parse-names":false,"suffix":""},{"dropping-particle":"","family":"Pollard","given":"Mike","non-dropping-particle":"","parse-names":false,"suffix":""},{"dropping-particle":"","family":"Dellapenna","given":"Dean","non-dropping-particle":"","parse-names":false,"suffix":""}],"container-title":"The Plant Cell","id":"ITEM-1","issue":"6","issued":{"date-parts":[["2004"]]},"page":"1419-1432","title":"Vitamin E Is Essential for Seed Longevity and for Preventing Lipid Peroxidation during Germination","type":"article-journal","volume":"16"},"uris":["http://www.mendeley.com/documents/?uuid=4935ed6c-5f11-4622-8d7a-9fa10e13e391"]}],"mendeley":{"formattedCitation":"(Sattler &lt;i&gt;et al.&lt;/i&gt;, 2004)","plainTextFormattedCitation":"(Sattler et al., 2004)","previouslyFormattedCitation":"(Sattler &lt;i&gt;et al.&lt;/i&gt;, 2004)"},"properties":{"noteIndex":0},"schema":"https://github.com/citation-style-language/schema/raw/master/csl-citation.json"}</w:instrText>
      </w:r>
      <w:r w:rsidR="00A23EFE">
        <w:rPr>
          <w:lang w:val="en-GB"/>
        </w:rPr>
        <w:fldChar w:fldCharType="separate"/>
      </w:r>
      <w:r w:rsidR="00A23EFE" w:rsidRPr="00A23EFE">
        <w:rPr>
          <w:noProof/>
          <w:lang w:val="en-GB"/>
        </w:rPr>
        <w:t xml:space="preserve">(Sattler </w:t>
      </w:r>
      <w:r w:rsidR="00A23EFE" w:rsidRPr="00A23EFE">
        <w:rPr>
          <w:i/>
          <w:noProof/>
          <w:lang w:val="en-GB"/>
        </w:rPr>
        <w:t>et al.</w:t>
      </w:r>
      <w:r w:rsidR="00A23EFE" w:rsidRPr="00A23EFE">
        <w:rPr>
          <w:noProof/>
          <w:lang w:val="en-GB"/>
        </w:rPr>
        <w:t>, 2004)</w:t>
      </w:r>
      <w:r w:rsidR="00A23EFE">
        <w:rPr>
          <w:lang w:val="en-GB"/>
        </w:rPr>
        <w:fldChar w:fldCharType="end"/>
      </w:r>
      <w:r>
        <w:rPr>
          <w:lang w:val="en-GB"/>
        </w:rPr>
        <w:t xml:space="preserve">. Accordingly, previous studies have found oily seeds to be more </w:t>
      </w:r>
      <w:r w:rsidR="00667C07">
        <w:rPr>
          <w:lang w:val="en-GB"/>
        </w:rPr>
        <w:t xml:space="preserve">prone </w:t>
      </w:r>
      <w:r>
        <w:rPr>
          <w:lang w:val="en-GB"/>
        </w:rPr>
        <w:t>to ageing</w:t>
      </w:r>
      <w:r w:rsidR="00CE424E">
        <w:rPr>
          <w:lang w:val="en-GB"/>
        </w:rPr>
        <w:t xml:space="preserve"> </w:t>
      </w:r>
      <w:r w:rsidR="00CE424E">
        <w:rPr>
          <w:lang w:val="en-GB"/>
        </w:rPr>
        <w:fldChar w:fldCharType="begin" w:fldLock="1"/>
      </w:r>
      <w:r w:rsidR="007239A3">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nd Börner, 2010; Neto &lt;i&gt;et al.&lt;/i&gt;, 2019)","plainTextFormattedCitation":"(Nagel and Börner, 2010; Neto et al., 2019)","previouslyFormattedCitation":"(Nagel and Börner, 2010; Neto &lt;i&gt;et al.&lt;/i&gt;, 2019)"},"properties":{"noteIndex":0},"schema":"https://github.com/citation-style-language/schema/raw/master/csl-citation.json"}</w:instrText>
      </w:r>
      <w:r w:rsidR="00CE424E">
        <w:rPr>
          <w:lang w:val="en-GB"/>
        </w:rPr>
        <w:fldChar w:fldCharType="separate"/>
      </w:r>
      <w:r w:rsidR="007239A3" w:rsidRPr="007239A3">
        <w:rPr>
          <w:noProof/>
          <w:lang w:val="en-GB"/>
        </w:rPr>
        <w:t xml:space="preserve">(Nagel and Börner, 2010; Neto </w:t>
      </w:r>
      <w:r w:rsidR="007239A3" w:rsidRPr="007239A3">
        <w:rPr>
          <w:i/>
          <w:noProof/>
          <w:lang w:val="en-GB"/>
        </w:rPr>
        <w:t>et al.</w:t>
      </w:r>
      <w:r w:rsidR="007239A3" w:rsidRPr="007239A3">
        <w:rPr>
          <w:noProof/>
          <w:lang w:val="en-GB"/>
        </w:rPr>
        <w:t>, 2019)</w:t>
      </w:r>
      <w:r w:rsidR="00CE424E">
        <w:rPr>
          <w:lang w:val="en-GB"/>
        </w:rPr>
        <w:fldChar w:fldCharType="end"/>
      </w:r>
      <w:r>
        <w:rPr>
          <w:lang w:val="en-GB"/>
        </w:rPr>
        <w:t xml:space="preserve">, and detailed studies, including oil composition, have also shown that a higher proportion of </w:t>
      </w:r>
      <w:r w:rsidR="00871ADE">
        <w:rPr>
          <w:lang w:val="en-GB"/>
        </w:rPr>
        <w:t>unsaturated fatty acids</w:t>
      </w:r>
      <w:r>
        <w:rPr>
          <w:lang w:val="en-GB"/>
        </w:rPr>
        <w:t xml:space="preserve"> is associated with shorter longevity</w:t>
      </w:r>
      <w:r w:rsidR="007239A3">
        <w:rPr>
          <w:lang w:val="en-GB"/>
        </w:rPr>
        <w:t xml:space="preserve"> </w:t>
      </w:r>
      <w:r w:rsidR="007239A3">
        <w:rPr>
          <w:lang w:val="en-GB"/>
        </w:rPr>
        <w:fldChar w:fldCharType="begin" w:fldLock="1"/>
      </w:r>
      <w:r w:rsidR="005D4103">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7239A3">
        <w:rPr>
          <w:lang w:val="en-GB"/>
        </w:rPr>
        <w:fldChar w:fldCharType="separate"/>
      </w:r>
      <w:r w:rsidR="007239A3" w:rsidRPr="007239A3">
        <w:rPr>
          <w:noProof/>
          <w:lang w:val="en-GB"/>
        </w:rPr>
        <w:t>(Hoekstra, 2005)</w:t>
      </w:r>
      <w:r w:rsidR="007239A3">
        <w:rPr>
          <w:lang w:val="en-GB"/>
        </w:rPr>
        <w:fldChar w:fldCharType="end"/>
      </w:r>
      <w:r>
        <w:rPr>
          <w:lang w:val="en-GB"/>
        </w:rPr>
        <w:t>. Thus, not only oil content but also oil composition affects the storage behaviour of seeds</w:t>
      </w:r>
      <w:r w:rsidR="005D4103">
        <w:rPr>
          <w:lang w:val="en-GB"/>
        </w:rPr>
        <w:t xml:space="preserve"> </w:t>
      </w:r>
      <w:r w:rsidR="005D4103">
        <w:rPr>
          <w:lang w:val="en-GB"/>
        </w:rPr>
        <w:fldChar w:fldCharType="begin" w:fldLock="1"/>
      </w:r>
      <w:r w:rsidR="005D4103">
        <w:rPr>
          <w:lang w:val="en-GB"/>
        </w:rPr>
        <w:instrText>ADDIN CSL_CITATION {"citationItems":[{"id":"ITEM-1","itemData":{"DOI":"10.1007/s00425-006-0310-4","ISSN":"00320935","PMID":"16779553","abstract":"The transition from anhydrobiotic to hydrated state occurs during early imbibition of seeds and is lethal if lipid reserves in seeds are crystalline. Low temperatures crystallize lipids during seed storage. We examine the nature of cellular damage observed in seeds of Cuphea wrightii and C. lanceolata that differ in triacylglycerol composition and phase behavior. Intracellular structure, observed using transmission electron microscopy, is profoundly and irreversibly perturbed if seeds with crystalline triacylglycerols are imbibed briefly. A brief heat treatment that melts triacylglycerols before imbibition prevents the loss of cell integrity; however, residual effects of cold treatments in C. wrightii cells are reflected by the apparent coalescence of protein and oil bodies. The timing and temperature dependence of cellular changes suggest that damage arises via a physical mechanism, perhaps as a result of shifts in hydrophobic and hydrophilic interactions when triacylglycerols undergo phase changes. Stabilizers of oil body structure such as oleosins that rely on a balance of physical forces may become ineffective when triacylglycerols crystallize. Recent observations linking poor oil body stability and poor seed storage behavior are potentially explained by the phase behavior of the storage lipids. These findings directly impact the feasibility of preserving genetic resources from some tropical and subtropical species. © 2006 Springer-Verlag.","author":[{"dropping-particle":"","family":"Volk","given":"Gayle M.","non-dropping-particle":"","parse-names":false,"suffix":""},{"dropping-particle":"","family":"Crane","given":"Jennifer","non-dropping-particle":"","parse-names":false,"suffix":""},{"dropping-particle":"","family":"Caspersen","given":"Ann M.","non-dropping-particle":"","parse-names":false,"suffix":""},{"dropping-particle":"","family":"Hill","given":"Lisa M.","non-dropping-particle":"","parse-names":false,"suffix":""},{"dropping-particle":"","family":"Gardner","given":"Candice","non-dropping-particle":"","parse-names":false,"suffix":""},{"dropping-particle":"","family":"Walters","given":"Christina","non-dropping-particle":"","parse-names":false,"suffix":""}],"container-title":"Planta","id":"ITEM-1","issue":"6","issued":{"date-parts":[["2006"]]},"page":"1415-1426","title":"Massive cellular disruption occurs during early imbibition of Cuphea seeds containing crystallized triacylglycerols","type":"article-journal","volume":"224"},"uris":["http://www.mendeley.com/documents/?uuid=ac5df732-8db0-4b5b-bbdd-55da935098cc"]}],"mendeley":{"formattedCitation":"(Volk &lt;i&gt;et al.&lt;/i&gt;, 2006)","plainTextFormattedCitation":"(Volk et al., 2006)","previouslyFormattedCitation":"(Volk &lt;i&gt;et al.&lt;/i&gt;, 2006)"},"properties":{"noteIndex":0},"schema":"https://github.com/citation-style-language/schema/raw/master/csl-citation.json"}</w:instrText>
      </w:r>
      <w:r w:rsidR="005D4103">
        <w:rPr>
          <w:lang w:val="en-GB"/>
        </w:rPr>
        <w:fldChar w:fldCharType="separate"/>
      </w:r>
      <w:r w:rsidR="005D4103" w:rsidRPr="005D4103">
        <w:rPr>
          <w:noProof/>
          <w:lang w:val="en-GB"/>
        </w:rPr>
        <w:t xml:space="preserve">(Volk </w:t>
      </w:r>
      <w:r w:rsidR="005D4103" w:rsidRPr="005D4103">
        <w:rPr>
          <w:i/>
          <w:noProof/>
          <w:lang w:val="en-GB"/>
        </w:rPr>
        <w:t>et al.</w:t>
      </w:r>
      <w:r w:rsidR="005D4103" w:rsidRPr="005D4103">
        <w:rPr>
          <w:noProof/>
          <w:lang w:val="en-GB"/>
        </w:rPr>
        <w:t>, 2006)</w:t>
      </w:r>
      <w:r w:rsidR="005D4103">
        <w:rPr>
          <w:lang w:val="en-GB"/>
        </w:rPr>
        <w:fldChar w:fldCharType="end"/>
      </w:r>
      <w:r>
        <w:rPr>
          <w:lang w:val="en-GB"/>
        </w:rPr>
        <w:t>. Further investigations on the effects of seed oil content and composition on longevity are desirable</w:t>
      </w:r>
      <w:r w:rsidR="005D4103">
        <w:rPr>
          <w:lang w:val="en-GB"/>
        </w:rPr>
        <w:t xml:space="preserve"> </w:t>
      </w:r>
      <w:r w:rsidR="005D4103">
        <w:rPr>
          <w:lang w:val="en-GB"/>
        </w:rPr>
        <w:fldChar w:fldCharType="begin" w:fldLock="1"/>
      </w:r>
      <w:r w:rsidR="00BD0559">
        <w:rPr>
          <w:lang w:val="en-GB"/>
        </w:rPr>
        <w:instrText>ADDIN CSL_CITATION {"citationItems":[{"id":"ITEM-1","itemData":{"author":[{"dropping-particle":"","family":"Pritchard","given":"Hugh W","non-dropping-particle":"","parse-names":false,"suffix":""},{"dropping-particle":"","family":"Dickie","given":"John B","non-dropping-particle":"","parse-names":false,"suffix":""}],"id":"ITEM-1","issued":{"date-parts":[["2003"]]},"page":"655-721","title":"Chapter 35 Predicting Seed Longevity:","type":"article-journal"},"uris":["http://www.mendeley.com/documents/?uuid=5cd80948-ceff-49fc-8083-72682ebcc60d"]}],"mendeley":{"formattedCitation":"(Pritchard and Dickie, 2003)","plainTextFormattedCitation":"(Pritchard and Dickie, 2003)","previouslyFormattedCitation":"(Pritchard and Dickie, 2003)"},"properties":{"noteIndex":0},"schema":"https://github.com/citation-style-language/schema/raw/master/csl-citation.json"}</w:instrText>
      </w:r>
      <w:r w:rsidR="005D4103">
        <w:rPr>
          <w:lang w:val="en-GB"/>
        </w:rPr>
        <w:fldChar w:fldCharType="separate"/>
      </w:r>
      <w:r w:rsidR="005D4103" w:rsidRPr="005D4103">
        <w:rPr>
          <w:noProof/>
          <w:lang w:val="en-GB"/>
        </w:rPr>
        <w:t>(Pritchard and Dickie, 2003)</w:t>
      </w:r>
      <w:r w:rsidR="005D4103">
        <w:rPr>
          <w:lang w:val="en-GB"/>
        </w:rPr>
        <w:fldChar w:fldCharType="end"/>
      </w:r>
      <w:r w:rsidR="002918FC">
        <w:rPr>
          <w:lang w:val="en-GB"/>
        </w:rPr>
        <w:t xml:space="preserve"> but</w:t>
      </w:r>
      <w:r>
        <w:rPr>
          <w:lang w:val="en-GB"/>
        </w:rPr>
        <w:t xml:space="preserve"> are lacking for </w:t>
      </w:r>
      <w:r w:rsidR="00296E66">
        <w:rPr>
          <w:lang w:val="en-GB"/>
        </w:rPr>
        <w:t>most</w:t>
      </w:r>
      <w:r>
        <w:rPr>
          <w:lang w:val="en-GB"/>
        </w:rPr>
        <w:t xml:space="preserve"> wild species.</w:t>
      </w:r>
      <w:r w:rsidR="006C0DCA">
        <w:rPr>
          <w:lang w:val="en-GB"/>
        </w:rPr>
        <w:t xml:space="preserve"> </w:t>
      </w:r>
      <w:r w:rsidR="008B3E4C">
        <w:rPr>
          <w:lang w:val="en-GB"/>
        </w:rPr>
        <w:t>Another key process</w:t>
      </w:r>
      <w:r w:rsidR="00372604">
        <w:rPr>
          <w:lang w:val="en-GB"/>
        </w:rPr>
        <w:t xml:space="preserve"> in regeneration</w:t>
      </w:r>
      <w:r w:rsidR="002E4BAC">
        <w:rPr>
          <w:lang w:val="en-GB"/>
        </w:rPr>
        <w:t xml:space="preserve"> is germination,</w:t>
      </w:r>
      <w:r w:rsidR="007D41DF">
        <w:rPr>
          <w:lang w:val="en-GB"/>
        </w:rPr>
        <w:t xml:space="preserve"> a</w:t>
      </w:r>
      <w:r w:rsidR="00180E2E">
        <w:rPr>
          <w:lang w:val="en-GB"/>
        </w:rPr>
        <w:t xml:space="preserve"> co</w:t>
      </w:r>
      <w:r w:rsidR="00B640BB">
        <w:rPr>
          <w:lang w:val="en-GB"/>
        </w:rPr>
        <w:t>mplex</w:t>
      </w:r>
      <w:r w:rsidR="00180E2E">
        <w:rPr>
          <w:lang w:val="en-GB"/>
        </w:rPr>
        <w:t xml:space="preserve"> and</w:t>
      </w:r>
      <w:r w:rsidR="007D41DF">
        <w:rPr>
          <w:lang w:val="en-GB"/>
        </w:rPr>
        <w:t xml:space="preserve"> irreversible process which requires</w:t>
      </w:r>
      <w:r w:rsidR="003E029F">
        <w:rPr>
          <w:lang w:val="en-GB"/>
        </w:rPr>
        <w:t xml:space="preserve"> </w:t>
      </w:r>
      <w:r w:rsidR="007F5F1D">
        <w:rPr>
          <w:lang w:val="en-GB"/>
        </w:rPr>
        <w:t>the</w:t>
      </w:r>
      <w:r w:rsidR="00365487">
        <w:rPr>
          <w:lang w:val="en-GB"/>
        </w:rPr>
        <w:t xml:space="preserve"> use of the </w:t>
      </w:r>
      <w:r w:rsidR="007D41DF">
        <w:rPr>
          <w:lang w:val="en-GB"/>
        </w:rPr>
        <w:t>energy</w:t>
      </w:r>
      <w:r w:rsidR="00365487">
        <w:rPr>
          <w:lang w:val="en-GB"/>
        </w:rPr>
        <w:t xml:space="preserve"> stored in the seed</w:t>
      </w:r>
      <w:r w:rsidR="00925210">
        <w:rPr>
          <w:lang w:val="en-GB"/>
        </w:rPr>
        <w:t xml:space="preserve"> </w:t>
      </w:r>
      <w:r w:rsidR="00925210">
        <w:rPr>
          <w:lang w:val="en-GB"/>
        </w:rPr>
        <w:fldChar w:fldCharType="begin" w:fldLock="1"/>
      </w:r>
      <w:r w:rsidR="00D77239">
        <w:rPr>
          <w:lang w:val="en-GB"/>
        </w:rPr>
        <w:instrText>ADDIN CSL_CITATION {"citationItems":[{"id":"ITEM-1","itemData":{"DOI":"10.1016/j.plantsci.2010.02.010","ISSN":"01689452","abstract":"Germination is a complex process during which the seed must quickly recover physically from maturation drying, resume a sustained intensity of metabolism, complete essential cellular events to allow for the embryo to emerge, and prepare for subsequent seedling growth. Early following the start of imbibition of the dry seed there is re-establishment of metabolism; restitution of the chemical and structural integrity of cells requires the co-participation of synthetic and protective events. Protein synthesis and respiratory activity initially involve components stored within the mature dry seed, although transcription and translation commence early during imbibition, as shown by transciptome and metabolome analyses. Increases or modifications to hormones, especially GA, play an important role in achieving the completion of germination, at least in intact seeds. Removal or deactivation of ABA is also important; interactions between this and GA play a regulatory role. A restraint on the completion of germination in seeds of some species is imposed by the surrounding structures, e.g. the endosperm, and thus there is a requirement either for it to be enzymically weakened to allow the radicle to emerge, or for sufficient force to be generated within the embryo axis to physically break through, or both. While there is much information with respect to changes in gene expression during germination, no key event(s) has been identified that results in its completion. The downstream effects of the observed hormone changes are not known, and given the multipart nature of the seed, the requirements imposed upon it (repair, maintenance, preparation for seedling growth) in addition to completing germination (which involves only a limited number of cells), the challenge to identify 'germination-completion' genes is large. Hence there are limited opportunities at present for improving germination through genetic manipulation. © 2010 Elsevier Ireland Ltd.","author":[{"dropping-particle":"","family":"Nonogaki","given":"Hiroyuki","non-dropping-particle":"","parse-names":false,"suffix":""},{"dropping-particle":"","family":"Bassel","given":"George W.","non-dropping-particle":"","parse-names":false,"suffix":""},{"dropping-particle":"","family":"Bewley","given":"J. Derek","non-dropping-particle":"","parse-names":false,"suffix":""}],"container-title":"Plant Science","id":"ITEM-1","issue":"6","issued":{"date-parts":[["2010"]]},"page":"574-581","title":"Germination-still a mystery","type":"article-journal","volume":"179"},"uris":["http://www.mendeley.com/documents/?uuid=c6ff49fc-d78e-4cc6-941f-6a14484ec12f"]}],"mendeley":{"formattedCitation":"(Nonogaki, Bassel and Bewley, 2010)","plainTextFormattedCitation":"(Nonogaki, Bassel and Bewley, 2010)","previouslyFormattedCitation":"(Nonogaki, Bassel and Bewley, 2010)"},"properties":{"noteIndex":0},"schema":"https://github.com/citation-style-language/schema/raw/master/csl-citation.json"}</w:instrText>
      </w:r>
      <w:r w:rsidR="00925210">
        <w:rPr>
          <w:lang w:val="en-GB"/>
        </w:rPr>
        <w:fldChar w:fldCharType="separate"/>
      </w:r>
      <w:r w:rsidR="00925210" w:rsidRPr="00925210">
        <w:rPr>
          <w:noProof/>
          <w:lang w:val="en-GB"/>
        </w:rPr>
        <w:t>(Nonogaki, Bassel and Bewley, 2010)</w:t>
      </w:r>
      <w:r w:rsidR="00925210">
        <w:rPr>
          <w:lang w:val="en-GB"/>
        </w:rPr>
        <w:fldChar w:fldCharType="end"/>
      </w:r>
      <w:r w:rsidR="003E029F">
        <w:rPr>
          <w:lang w:val="en-GB"/>
        </w:rPr>
        <w:t xml:space="preserve">. </w:t>
      </w:r>
      <w:r w:rsidR="00EE5AFD">
        <w:rPr>
          <w:lang w:val="en-GB"/>
        </w:rPr>
        <w:t>It is reasonable to think that the</w:t>
      </w:r>
      <w:r w:rsidR="009660CB">
        <w:rPr>
          <w:lang w:val="en-GB"/>
        </w:rPr>
        <w:t xml:space="preserve"> greater the energy reserve</w:t>
      </w:r>
      <w:r w:rsidR="004A6BF6">
        <w:rPr>
          <w:lang w:val="en-GB"/>
        </w:rPr>
        <w:t>, i.e. oil content</w:t>
      </w:r>
      <w:r w:rsidR="002E44F3">
        <w:rPr>
          <w:lang w:val="en-GB"/>
        </w:rPr>
        <w:t xml:space="preserve">, </w:t>
      </w:r>
      <w:r w:rsidR="00EE5AFD">
        <w:rPr>
          <w:lang w:val="en-GB"/>
        </w:rPr>
        <w:t>the higher and faster germination</w:t>
      </w:r>
      <w:r w:rsidR="004A6BF6">
        <w:rPr>
          <w:lang w:val="en-GB"/>
        </w:rPr>
        <w:t xml:space="preserve"> </w:t>
      </w:r>
      <w:r w:rsidR="00076368">
        <w:rPr>
          <w:lang w:val="en-GB"/>
        </w:rPr>
        <w:fldChar w:fldCharType="begin" w:fldLock="1"/>
      </w:r>
      <w:r w:rsidR="00F867EA">
        <w:rPr>
          <w:lang w:val="en-GB"/>
        </w:rPr>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mendeley":{"formattedCitation":"(Gardarin, Dürr and Colbach, 2011)","plainTextFormattedCitation":"(Gardarin, Dürr and Colbach, 2011)","previouslyFormattedCitation":"(Gardarin, Dürr and Colbach, 2011)"},"properties":{"noteIndex":0},"schema":"https://github.com/citation-style-language/schema/raw/master/csl-citation.json"}</w:instrText>
      </w:r>
      <w:r w:rsidR="00076368">
        <w:rPr>
          <w:lang w:val="en-GB"/>
        </w:rPr>
        <w:fldChar w:fldCharType="separate"/>
      </w:r>
      <w:r w:rsidR="00076368" w:rsidRPr="00076368">
        <w:rPr>
          <w:noProof/>
          <w:lang w:val="en-GB"/>
        </w:rPr>
        <w:t xml:space="preserve">(Gardarin, Dürr </w:t>
      </w:r>
      <w:r w:rsidR="00076368" w:rsidRPr="00076368">
        <w:rPr>
          <w:noProof/>
          <w:lang w:val="en-GB"/>
        </w:rPr>
        <w:lastRenderedPageBreak/>
        <w:t>and Colbach, 2011)</w:t>
      </w:r>
      <w:r w:rsidR="00076368">
        <w:rPr>
          <w:lang w:val="en-GB"/>
        </w:rPr>
        <w:fldChar w:fldCharType="end"/>
      </w:r>
      <w:r w:rsidR="00EE5AFD">
        <w:rPr>
          <w:lang w:val="en-GB"/>
        </w:rPr>
        <w:t xml:space="preserve">, </w:t>
      </w:r>
      <w:r w:rsidR="00F461F7">
        <w:rPr>
          <w:lang w:val="en-GB"/>
        </w:rPr>
        <w:t>especially</w:t>
      </w:r>
      <w:r w:rsidR="00EE5AFD">
        <w:rPr>
          <w:lang w:val="en-GB"/>
        </w:rPr>
        <w:t xml:space="preserve"> in conditions of </w:t>
      </w:r>
      <w:r w:rsidR="00F461F7">
        <w:rPr>
          <w:lang w:val="en-GB"/>
        </w:rPr>
        <w:t>higher competition for light</w:t>
      </w:r>
      <w:r w:rsidR="006806C0">
        <w:rPr>
          <w:lang w:val="en-GB"/>
        </w:rPr>
        <w:t xml:space="preserve"> </w:t>
      </w:r>
      <w:r w:rsidR="006806C0">
        <w:rPr>
          <w:lang w:val="en-GB"/>
        </w:rPr>
        <w:fldChar w:fldCharType="begin" w:fldLock="1"/>
      </w:r>
      <w:r w:rsidR="006806C0">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6806C0">
        <w:rPr>
          <w:lang w:val="en-GB"/>
        </w:rPr>
        <w:fldChar w:fldCharType="separate"/>
      </w:r>
      <w:r w:rsidR="006806C0" w:rsidRPr="006806C0">
        <w:rPr>
          <w:noProof/>
          <w:lang w:val="en-GB"/>
        </w:rPr>
        <w:t>(Levin, 1974)</w:t>
      </w:r>
      <w:r w:rsidR="006806C0">
        <w:rPr>
          <w:lang w:val="en-GB"/>
        </w:rPr>
        <w:fldChar w:fldCharType="end"/>
      </w:r>
      <w:r w:rsidR="00346AF0">
        <w:rPr>
          <w:lang w:val="en-GB"/>
        </w:rPr>
        <w:t>.</w:t>
      </w:r>
      <w:r w:rsidR="00EA1A97">
        <w:rPr>
          <w:lang w:val="en-GB"/>
        </w:rPr>
        <w:t xml:space="preserve"> Additionally, </w:t>
      </w:r>
      <w:r w:rsidR="00BD569C">
        <w:rPr>
          <w:lang w:val="en-GB"/>
        </w:rPr>
        <w:t xml:space="preserve">it has also been reported that due to the different fatty </w:t>
      </w:r>
      <w:r w:rsidR="00AE4E78">
        <w:rPr>
          <w:lang w:val="en-GB"/>
        </w:rPr>
        <w:t>acid</w:t>
      </w:r>
      <w:r w:rsidR="00BD569C">
        <w:rPr>
          <w:lang w:val="en-GB"/>
        </w:rPr>
        <w:t xml:space="preserve"> melting points</w:t>
      </w:r>
      <w:r w:rsidR="00DE668D">
        <w:rPr>
          <w:lang w:val="en-GB"/>
        </w:rPr>
        <w:t>, under co</w:t>
      </w:r>
      <w:r w:rsidR="00AE4E78">
        <w:rPr>
          <w:lang w:val="en-GB"/>
        </w:rPr>
        <w:t>lder</w:t>
      </w:r>
      <w:r w:rsidR="00DE668D">
        <w:rPr>
          <w:lang w:val="en-GB"/>
        </w:rPr>
        <w:t xml:space="preserve"> temperatures</w:t>
      </w:r>
      <w:r w:rsidR="001C45D4">
        <w:rPr>
          <w:lang w:val="en-GB"/>
        </w:rPr>
        <w:t>,</w:t>
      </w:r>
      <w:r w:rsidR="00DE668D">
        <w:rPr>
          <w:lang w:val="en-GB"/>
        </w:rPr>
        <w:t xml:space="preserve"> seeds with </w:t>
      </w:r>
      <w:r w:rsidR="001C45D4">
        <w:rPr>
          <w:lang w:val="en-GB"/>
        </w:rPr>
        <w:t xml:space="preserve">a </w:t>
      </w:r>
      <w:r w:rsidR="00DE668D">
        <w:rPr>
          <w:lang w:val="en-GB"/>
        </w:rPr>
        <w:t xml:space="preserve">higher proportion of unsaturated fatty acids </w:t>
      </w:r>
      <w:r w:rsidR="00AD5549">
        <w:rPr>
          <w:lang w:val="en-GB"/>
        </w:rPr>
        <w:t xml:space="preserve">can germinate earlier </w:t>
      </w:r>
      <w:r w:rsidR="006806C0">
        <w:rPr>
          <w:lang w:val="en-GB"/>
        </w:rPr>
        <w:fldChar w:fldCharType="begin" w:fldLock="1"/>
      </w:r>
      <w:r w:rsidR="00D82075">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806C0">
        <w:rPr>
          <w:lang w:val="en-GB"/>
        </w:rPr>
        <w:fldChar w:fldCharType="separate"/>
      </w:r>
      <w:r w:rsidR="006806C0" w:rsidRPr="006806C0">
        <w:rPr>
          <w:noProof/>
          <w:lang w:val="en-GB"/>
        </w:rPr>
        <w:t>(Linder, 2000)</w:t>
      </w:r>
      <w:r w:rsidR="006806C0">
        <w:rPr>
          <w:lang w:val="en-GB"/>
        </w:rPr>
        <w:fldChar w:fldCharType="end"/>
      </w:r>
      <w:r w:rsidR="00AE4E78">
        <w:rPr>
          <w:lang w:val="en-GB"/>
        </w:rPr>
        <w:t>.</w:t>
      </w:r>
      <w:r w:rsidR="009A347B">
        <w:rPr>
          <w:lang w:val="en-GB"/>
        </w:rPr>
        <w:t xml:space="preserve"> </w:t>
      </w:r>
    </w:p>
    <w:p w14:paraId="37DFD6E6" w14:textId="1DCA58E2" w:rsidR="001002A7" w:rsidRDefault="002B293D" w:rsidP="00FD43D2">
      <w:pPr>
        <w:spacing w:line="360" w:lineRule="auto"/>
        <w:ind w:firstLine="720"/>
        <w:jc w:val="both"/>
        <w:rPr>
          <w:lang w:val="en-GB"/>
        </w:rPr>
      </w:pPr>
      <w:r>
        <w:rPr>
          <w:lang w:val="en-GB"/>
        </w:rPr>
        <w:t xml:space="preserve">In </w:t>
      </w:r>
      <w:r w:rsidR="00296E66">
        <w:rPr>
          <w:lang w:val="en-GB"/>
        </w:rPr>
        <w:t>a pioneering study on wild species</w:t>
      </w:r>
      <w:r>
        <w:rPr>
          <w:lang w:val="en-GB"/>
        </w:rPr>
        <w:t xml:space="preserve">, Levin (1974) found significant seed oil content variations depending on habitat type (oil increased </w:t>
      </w:r>
      <w:r w:rsidR="0042798E">
        <w:rPr>
          <w:lang w:val="en-GB"/>
        </w:rPr>
        <w:t xml:space="preserve">in </w:t>
      </w:r>
      <w:r w:rsidR="005A6AD8">
        <w:rPr>
          <w:lang w:val="en-GB"/>
        </w:rPr>
        <w:t>woodlands</w:t>
      </w:r>
      <w:r>
        <w:rPr>
          <w:lang w:val="en-GB"/>
        </w:rPr>
        <w:t>) and life form (lower oil in herbs than in shrubs and trees) but no geographical differences</w:t>
      </w:r>
      <w:r w:rsidR="00E349B1">
        <w:rPr>
          <w:lang w:val="en-GB"/>
        </w:rPr>
        <w:t>,</w:t>
      </w:r>
      <w:r w:rsidR="002B5F40">
        <w:rPr>
          <w:lang w:val="en-GB"/>
        </w:rPr>
        <w:t xml:space="preserve"> except within herbs</w:t>
      </w:r>
      <w:r w:rsidR="000B7961">
        <w:rPr>
          <w:lang w:val="en-GB"/>
        </w:rPr>
        <w:t xml:space="preserve"> whe</w:t>
      </w:r>
      <w:r w:rsidR="00B05E6A">
        <w:rPr>
          <w:lang w:val="en-GB"/>
        </w:rPr>
        <w:t>re</w:t>
      </w:r>
      <w:r w:rsidR="000B7961">
        <w:rPr>
          <w:lang w:val="en-GB"/>
        </w:rPr>
        <w:t xml:space="preserve"> subtropical herbs showed higher </w:t>
      </w:r>
      <w:r w:rsidR="00B05E6A">
        <w:rPr>
          <w:lang w:val="en-GB"/>
        </w:rPr>
        <w:t xml:space="preserve">oil </w:t>
      </w:r>
      <w:r w:rsidR="000B7961">
        <w:rPr>
          <w:lang w:val="en-GB"/>
        </w:rPr>
        <w:t>values than temperate and tropical herbs</w:t>
      </w:r>
      <w:r>
        <w:rPr>
          <w:lang w:val="en-GB"/>
        </w:rPr>
        <w:t xml:space="preserve">. However, a more recent study found a </w:t>
      </w:r>
      <w:r w:rsidR="00630BFE">
        <w:rPr>
          <w:lang w:val="en-GB"/>
        </w:rPr>
        <w:t xml:space="preserve">general </w:t>
      </w:r>
      <w:r>
        <w:rPr>
          <w:lang w:val="en-GB"/>
        </w:rPr>
        <w:t>latitudinal gradient</w:t>
      </w:r>
      <w:r w:rsidR="00113606">
        <w:rPr>
          <w:lang w:val="en-GB"/>
        </w:rPr>
        <w:t xml:space="preserve">, </w:t>
      </w:r>
      <w:r>
        <w:rPr>
          <w:lang w:val="en-GB"/>
        </w:rPr>
        <w:t>with higher seed oil content in tropical plants compared to temperate plants</w:t>
      </w:r>
      <w:r w:rsidR="00BD0559">
        <w:rPr>
          <w:lang w:val="en-GB"/>
        </w:rPr>
        <w:t xml:space="preserve"> </w:t>
      </w:r>
      <w:r w:rsidR="00BD0559">
        <w:rPr>
          <w:lang w:val="en-GB"/>
        </w:rPr>
        <w:fldChar w:fldCharType="begin" w:fldLock="1"/>
      </w:r>
      <w:r w:rsidR="003879FE">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BD0559">
        <w:rPr>
          <w:lang w:val="en-GB"/>
        </w:rPr>
        <w:fldChar w:fldCharType="separate"/>
      </w:r>
      <w:r w:rsidR="00BD0559" w:rsidRPr="00BD0559">
        <w:rPr>
          <w:noProof/>
          <w:lang w:val="en-GB"/>
        </w:rPr>
        <w:t>(Sanyal and Decocq, 2016)</w:t>
      </w:r>
      <w:r w:rsidR="00BD0559">
        <w:rPr>
          <w:lang w:val="en-GB"/>
        </w:rPr>
        <w:fldChar w:fldCharType="end"/>
      </w:r>
      <w:r w:rsidR="00A52439">
        <w:rPr>
          <w:lang w:val="en-GB"/>
        </w:rPr>
        <w:t>.</w:t>
      </w:r>
      <w:r>
        <w:rPr>
          <w:lang w:val="en-GB"/>
        </w:rPr>
        <w:t xml:space="preserve"> </w:t>
      </w:r>
      <w:r w:rsidR="00A52439">
        <w:rPr>
          <w:lang w:val="en-GB"/>
        </w:rPr>
        <w:t>I</w:t>
      </w:r>
      <w:r>
        <w:rPr>
          <w:lang w:val="en-GB"/>
        </w:rPr>
        <w:t xml:space="preserve">n the tropics, seeds need higher energy to </w:t>
      </w:r>
      <w:r w:rsidR="00587080">
        <w:rPr>
          <w:lang w:val="en-GB"/>
        </w:rPr>
        <w:t xml:space="preserve">germinate fast and </w:t>
      </w:r>
      <w:r>
        <w:rPr>
          <w:lang w:val="en-GB"/>
        </w:rPr>
        <w:t xml:space="preserve">survive the first life stages with high competition </w:t>
      </w:r>
      <w:r w:rsidR="00754CC6">
        <w:rPr>
          <w:lang w:val="en-GB"/>
        </w:rPr>
        <w:t>for light</w:t>
      </w:r>
      <w:r>
        <w:rPr>
          <w:lang w:val="en-GB"/>
        </w:rPr>
        <w:t xml:space="preserve"> </w:t>
      </w:r>
      <w:r w:rsidR="003879FE">
        <w:rPr>
          <w:lang w:val="en-GB"/>
        </w:rPr>
        <w:fldChar w:fldCharType="begin" w:fldLock="1"/>
      </w:r>
      <w:r w:rsidR="003879F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3879FE">
        <w:rPr>
          <w:lang w:val="en-GB"/>
        </w:rPr>
        <w:fldChar w:fldCharType="separate"/>
      </w:r>
      <w:r w:rsidR="003879FE" w:rsidRPr="003879FE">
        <w:rPr>
          <w:noProof/>
          <w:lang w:val="en-GB"/>
        </w:rPr>
        <w:t>(Levin, 1974)</w:t>
      </w:r>
      <w:r w:rsidR="003879FE">
        <w:rPr>
          <w:lang w:val="en-GB"/>
        </w:rPr>
        <w:fldChar w:fldCharType="end"/>
      </w:r>
      <w:r>
        <w:rPr>
          <w:lang w:val="en-GB"/>
        </w:rPr>
        <w:t xml:space="preserve">. In the same study, they also found significant oil composition gradients, with </w:t>
      </w:r>
      <w:r w:rsidR="00335DC7">
        <w:rPr>
          <w:lang w:val="en-GB"/>
        </w:rPr>
        <w:t>saturated fatty acids</w:t>
      </w:r>
      <w:r>
        <w:rPr>
          <w:lang w:val="en-GB"/>
        </w:rPr>
        <w:t xml:space="preserve"> decreasing </w:t>
      </w:r>
      <w:r w:rsidR="00342F5A">
        <w:rPr>
          <w:lang w:val="en-GB"/>
        </w:rPr>
        <w:t xml:space="preserve">with increasing </w:t>
      </w:r>
      <w:r w:rsidR="00734AC1">
        <w:rPr>
          <w:lang w:val="en-GB"/>
        </w:rPr>
        <w:t xml:space="preserve">latitude </w:t>
      </w:r>
      <w:r w:rsidR="003879FE">
        <w:rPr>
          <w:lang w:val="en-GB"/>
        </w:rPr>
        <w:fldChar w:fldCharType="begin" w:fldLock="1"/>
      </w:r>
      <w:r w:rsidR="00631825">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3879FE">
        <w:rPr>
          <w:lang w:val="en-GB"/>
        </w:rPr>
        <w:fldChar w:fldCharType="separate"/>
      </w:r>
      <w:r w:rsidR="003879FE" w:rsidRPr="003879FE">
        <w:rPr>
          <w:noProof/>
          <w:lang w:val="en-GB"/>
        </w:rPr>
        <w:t>(Sanyal and Decocq, 2016)</w:t>
      </w:r>
      <w:r w:rsidR="003879FE">
        <w:rPr>
          <w:lang w:val="en-GB"/>
        </w:rPr>
        <w:fldChar w:fldCharType="end"/>
      </w:r>
      <w:r>
        <w:rPr>
          <w:lang w:val="en-GB"/>
        </w:rPr>
        <w:t xml:space="preserve">, in concordance with previous studies </w:t>
      </w:r>
      <w:r w:rsidR="00631825">
        <w:rPr>
          <w:lang w:val="en-GB"/>
        </w:rPr>
        <w:fldChar w:fldCharType="begin" w:fldLock="1"/>
      </w:r>
      <w:r w:rsidR="00631825">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31825">
        <w:rPr>
          <w:lang w:val="en-GB"/>
        </w:rPr>
        <w:fldChar w:fldCharType="separate"/>
      </w:r>
      <w:r w:rsidR="00631825" w:rsidRPr="00631825">
        <w:rPr>
          <w:noProof/>
          <w:lang w:val="en-GB"/>
        </w:rPr>
        <w:t>(Linder, 2000)</w:t>
      </w:r>
      <w:r w:rsidR="00631825">
        <w:rPr>
          <w:lang w:val="en-GB"/>
        </w:rPr>
        <w:fldChar w:fldCharType="end"/>
      </w:r>
      <w:r>
        <w:rPr>
          <w:lang w:val="en-GB"/>
        </w:rPr>
        <w:t xml:space="preserve">. </w:t>
      </w:r>
      <w:r w:rsidR="00E73607">
        <w:rPr>
          <w:lang w:val="en-GB"/>
        </w:rPr>
        <w:t xml:space="preserve">Higher growing temperatures have been correlated with higher oil content in several cultivars </w:t>
      </w:r>
      <w:r w:rsidR="00E73607">
        <w:rPr>
          <w:lang w:val="en-GB"/>
        </w:rPr>
        <w:fldChar w:fldCharType="begin" w:fldLock="1"/>
      </w:r>
      <w:r w:rsidR="00E73607">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nd Boote, 1999)","plainTextFormattedCitation":"(Piper and Boote, 1999)","previouslyFormattedCitation":"(Piper and Boote, 1999)"},"properties":{"noteIndex":0},"schema":"https://github.com/citation-style-language/schema/raw/master/csl-citation.json"}</w:instrText>
      </w:r>
      <w:r w:rsidR="00E73607">
        <w:rPr>
          <w:lang w:val="en-GB"/>
        </w:rPr>
        <w:fldChar w:fldCharType="separate"/>
      </w:r>
      <w:r w:rsidR="00E73607" w:rsidRPr="00D328E4">
        <w:rPr>
          <w:noProof/>
          <w:lang w:val="en-GB"/>
        </w:rPr>
        <w:t>(Piper and Boote, 1999)</w:t>
      </w:r>
      <w:r w:rsidR="00E73607">
        <w:rPr>
          <w:lang w:val="en-GB"/>
        </w:rPr>
        <w:fldChar w:fldCharType="end"/>
      </w:r>
      <w:r w:rsidR="00E73607">
        <w:rPr>
          <w:lang w:val="en-GB"/>
        </w:rPr>
        <w:t xml:space="preserve"> and higher saturated fatty acid accumulation </w:t>
      </w:r>
      <w:r w:rsidR="00E73607">
        <w:rPr>
          <w:lang w:val="en-GB"/>
        </w:rPr>
        <w:fldChar w:fldCharType="begin" w:fldLock="1"/>
      </w:r>
      <w:r w:rsidR="00E73607">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sidR="00E73607">
        <w:rPr>
          <w:lang w:val="en-GB"/>
        </w:rPr>
        <w:fldChar w:fldCharType="separate"/>
      </w:r>
      <w:r w:rsidR="00E73607" w:rsidRPr="005E0728">
        <w:rPr>
          <w:noProof/>
          <w:lang w:val="en-GB"/>
        </w:rPr>
        <w:t>(Sanyal and Linder, 2013)</w:t>
      </w:r>
      <w:r w:rsidR="00E73607">
        <w:rPr>
          <w:lang w:val="en-GB"/>
        </w:rPr>
        <w:fldChar w:fldCharType="end"/>
      </w:r>
      <w:r w:rsidR="00E73607">
        <w:rPr>
          <w:lang w:val="en-GB"/>
        </w:rPr>
        <w:t xml:space="preserve">. </w:t>
      </w:r>
      <w:r w:rsidR="00242163">
        <w:rPr>
          <w:lang w:val="en-GB"/>
        </w:rPr>
        <w:t>Additionally, t</w:t>
      </w:r>
      <w:r>
        <w:rPr>
          <w:lang w:val="en-GB"/>
        </w:rPr>
        <w:t xml:space="preserve">he different </w:t>
      </w:r>
      <w:r w:rsidR="00AF135E">
        <w:rPr>
          <w:lang w:val="en-GB"/>
        </w:rPr>
        <w:t>fatty acids</w:t>
      </w:r>
      <w:r>
        <w:rPr>
          <w:lang w:val="en-GB"/>
        </w:rPr>
        <w:t xml:space="preserve">' melting points </w:t>
      </w:r>
      <w:r w:rsidR="00242163">
        <w:rPr>
          <w:lang w:val="en-GB"/>
        </w:rPr>
        <w:t>can give a complementary explanation</w:t>
      </w:r>
      <w:r>
        <w:rPr>
          <w:lang w:val="en-GB"/>
        </w:rPr>
        <w:t xml:space="preserve">. At higher latitudes (cooler temperatures), seeds with higher </w:t>
      </w:r>
      <w:r w:rsidR="00335DC7">
        <w:rPr>
          <w:lang w:val="en-GB"/>
        </w:rPr>
        <w:t>unsaturated fatty acids</w:t>
      </w:r>
      <w:r>
        <w:rPr>
          <w:lang w:val="en-GB"/>
        </w:rPr>
        <w:t xml:space="preserve"> proportions, which have a lower melting point, can access the energy stored and germinate earlier, providing a competitive advantage</w:t>
      </w:r>
      <w:r w:rsidR="00631825">
        <w:rPr>
          <w:lang w:val="en-GB"/>
        </w:rPr>
        <w:t xml:space="preserve"> </w:t>
      </w:r>
      <w:r w:rsidR="00631825">
        <w:rPr>
          <w:lang w:val="en-GB"/>
        </w:rPr>
        <w:fldChar w:fldCharType="begin" w:fldLock="1"/>
      </w:r>
      <w:r w:rsidR="00F4145E">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631825">
        <w:rPr>
          <w:lang w:val="en-GB"/>
        </w:rPr>
        <w:fldChar w:fldCharType="separate"/>
      </w:r>
      <w:r w:rsidR="00631825" w:rsidRPr="00631825">
        <w:rPr>
          <w:noProof/>
          <w:lang w:val="en-GB"/>
        </w:rPr>
        <w:t>(Linder, 2000)</w:t>
      </w:r>
      <w:r w:rsidR="00631825">
        <w:rPr>
          <w:lang w:val="en-GB"/>
        </w:rPr>
        <w:fldChar w:fldCharType="end"/>
      </w:r>
      <w:r>
        <w:rPr>
          <w:lang w:val="en-GB"/>
        </w:rPr>
        <w:t xml:space="preserve">. At lower latitudes (higher temperatures), seeds do not have </w:t>
      </w:r>
      <w:r w:rsidR="00FC3532">
        <w:rPr>
          <w:lang w:val="en-GB"/>
        </w:rPr>
        <w:t xml:space="preserve">a </w:t>
      </w:r>
      <w:r>
        <w:rPr>
          <w:lang w:val="en-GB"/>
        </w:rPr>
        <w:t xml:space="preserve">temperature limitation to access higher </w:t>
      </w:r>
      <w:r w:rsidR="00335DC7">
        <w:rPr>
          <w:lang w:val="en-GB"/>
        </w:rPr>
        <w:t>saturated fatty acids</w:t>
      </w:r>
      <w:r>
        <w:rPr>
          <w:lang w:val="en-GB"/>
        </w:rPr>
        <w:t xml:space="preserve"> energy resources with higher melting points </w:t>
      </w:r>
      <w:r w:rsidR="00F4145E">
        <w:rPr>
          <w:lang w:val="en-GB"/>
        </w:rPr>
        <w:fldChar w:fldCharType="begin" w:fldLock="1"/>
      </w:r>
      <w:r w:rsidR="00F4145E">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F4145E">
        <w:rPr>
          <w:lang w:val="en-GB"/>
        </w:rPr>
        <w:fldChar w:fldCharType="separate"/>
      </w:r>
      <w:r w:rsidR="00F4145E" w:rsidRPr="00F4145E">
        <w:rPr>
          <w:noProof/>
          <w:lang w:val="en-GB"/>
        </w:rPr>
        <w:t>(Sanyal and Decocq, 2016)</w:t>
      </w:r>
      <w:r w:rsidR="00F4145E">
        <w:rPr>
          <w:lang w:val="en-GB"/>
        </w:rPr>
        <w:fldChar w:fldCharType="end"/>
      </w:r>
      <w:r>
        <w:rPr>
          <w:lang w:val="en-GB"/>
        </w:rPr>
        <w:t>. Consequently, seed oil content and composition seem to be under strong selection by temperature at both micro- and macro-</w:t>
      </w:r>
      <w:r w:rsidR="00046CA6">
        <w:rPr>
          <w:lang w:val="en-GB"/>
        </w:rPr>
        <w:t xml:space="preserve">ecological </w:t>
      </w:r>
      <w:r>
        <w:rPr>
          <w:lang w:val="en-GB"/>
        </w:rPr>
        <w:t xml:space="preserve">levels </w:t>
      </w:r>
      <w:r w:rsidR="00F4145E">
        <w:rPr>
          <w:lang w:val="en-GB"/>
        </w:rPr>
        <w:fldChar w:fldCharType="begin" w:fldLock="1"/>
      </w:r>
      <w:r w:rsidR="00CB45A1">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Linder, 2013; Sanyal and Decocq, 2016)","plainTextFormattedCitation":"(Sanyal and Linder, 2013; Sanyal and Decocq, 2016)","previouslyFormattedCitation":"(Sanyal and Linder, 2013; Sanyal and Decocq, 2016)"},"properties":{"noteIndex":0},"schema":"https://github.com/citation-style-language/schema/raw/master/csl-citation.json"}</w:instrText>
      </w:r>
      <w:r w:rsidR="00F4145E">
        <w:rPr>
          <w:lang w:val="en-GB"/>
        </w:rPr>
        <w:fldChar w:fldCharType="separate"/>
      </w:r>
      <w:r w:rsidR="00F4145E" w:rsidRPr="00F4145E">
        <w:rPr>
          <w:noProof/>
          <w:lang w:val="en-GB"/>
        </w:rPr>
        <w:t>(Sanyal and Linder, 2013; Sanyal and Decocq, 2016)</w:t>
      </w:r>
      <w:r w:rsidR="00F4145E">
        <w:rPr>
          <w:lang w:val="en-GB"/>
        </w:rPr>
        <w:fldChar w:fldCharType="end"/>
      </w:r>
      <w:r>
        <w:rPr>
          <w:lang w:val="en-GB"/>
        </w:rPr>
        <w:t xml:space="preserve">. </w:t>
      </w:r>
    </w:p>
    <w:p w14:paraId="35971EA9" w14:textId="50AB1840" w:rsidR="001F45AE" w:rsidRDefault="00986A4D" w:rsidP="001F45AE">
      <w:pPr>
        <w:spacing w:line="360" w:lineRule="auto"/>
        <w:jc w:val="both"/>
        <w:rPr>
          <w:lang w:val="en-GB"/>
        </w:rPr>
      </w:pPr>
      <w:r>
        <w:rPr>
          <w:noProof/>
          <w:lang w:val="en-GB"/>
        </w:rPr>
        <w:lastRenderedPageBreak/>
        <w:drawing>
          <wp:inline distT="0" distB="0" distL="0" distR="0" wp14:anchorId="4ECE348D" wp14:editId="56DBF5CF">
            <wp:extent cx="5400040" cy="2815590"/>
            <wp:effectExtent l="0" t="0" r="0" b="3810"/>
            <wp:docPr id="863059517" name="Imagen 2" descr="Imagen que contiene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059517" name="Imagen 2" descr="Imagen que contiene Tabla&#10;&#10;Descripción generada automá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00040" cy="2815590"/>
                    </a:xfrm>
                    <a:prstGeom prst="rect">
                      <a:avLst/>
                    </a:prstGeom>
                  </pic:spPr>
                </pic:pic>
              </a:graphicData>
            </a:graphic>
          </wp:inline>
        </w:drawing>
      </w:r>
    </w:p>
    <w:p w14:paraId="4E1D8820" w14:textId="5F9E64EE" w:rsidR="001F45AE" w:rsidRPr="004B7F59" w:rsidRDefault="001F45AE" w:rsidP="001F45AE">
      <w:pPr>
        <w:spacing w:line="360" w:lineRule="auto"/>
        <w:jc w:val="both"/>
        <w:rPr>
          <w:lang w:val="en-GB"/>
        </w:rPr>
      </w:pPr>
      <w:r>
        <w:rPr>
          <w:lang w:val="en-GB"/>
        </w:rPr>
        <w:t>Figure 1</w:t>
      </w:r>
      <w:r w:rsidR="00071302">
        <w:rPr>
          <w:lang w:val="en-GB"/>
        </w:rPr>
        <w:t xml:space="preserve">. </w:t>
      </w:r>
      <w:r w:rsidR="00EB7F4B">
        <w:rPr>
          <w:lang w:val="en-GB"/>
        </w:rPr>
        <w:t>A)</w:t>
      </w:r>
      <w:r w:rsidR="00A42EE2">
        <w:rPr>
          <w:lang w:val="en-GB"/>
        </w:rPr>
        <w:t xml:space="preserve"> </w:t>
      </w:r>
      <w:r w:rsidR="004E5F1F">
        <w:rPr>
          <w:lang w:val="en-GB"/>
        </w:rPr>
        <w:t>Fatty acid biochemical properties</w:t>
      </w:r>
      <w:r w:rsidR="0048577E">
        <w:rPr>
          <w:lang w:val="en-GB"/>
        </w:rPr>
        <w:t xml:space="preserve">. </w:t>
      </w:r>
      <w:r w:rsidR="00A42EE2">
        <w:rPr>
          <w:lang w:val="en-GB"/>
        </w:rPr>
        <w:t xml:space="preserve">B) Altitudinal oil content and </w:t>
      </w:r>
      <w:r w:rsidR="00487436">
        <w:rPr>
          <w:lang w:val="en-GB"/>
        </w:rPr>
        <w:t xml:space="preserve">unsaturated </w:t>
      </w:r>
      <w:r w:rsidR="00A42EE2">
        <w:rPr>
          <w:lang w:val="en-GB"/>
        </w:rPr>
        <w:t xml:space="preserve">UFA/SFA ratio </w:t>
      </w:r>
      <w:r w:rsidR="00C504FA">
        <w:rPr>
          <w:lang w:val="en-GB"/>
        </w:rPr>
        <w:t>(</w:t>
      </w:r>
      <w:r w:rsidR="009D6B7A">
        <w:rPr>
          <w:lang w:val="en-GB"/>
        </w:rPr>
        <w:t>U</w:t>
      </w:r>
      <w:r w:rsidR="00C504FA">
        <w:rPr>
          <w:lang w:val="en-GB"/>
        </w:rPr>
        <w:t xml:space="preserve">nsaturated </w:t>
      </w:r>
      <w:r w:rsidR="009D6B7A">
        <w:rPr>
          <w:lang w:val="en-GB"/>
        </w:rPr>
        <w:t>F</w:t>
      </w:r>
      <w:r w:rsidR="00C504FA">
        <w:rPr>
          <w:lang w:val="en-GB"/>
        </w:rPr>
        <w:t xml:space="preserve">atty </w:t>
      </w:r>
      <w:r w:rsidR="009D6B7A">
        <w:rPr>
          <w:lang w:val="en-GB"/>
        </w:rPr>
        <w:t>A</w:t>
      </w:r>
      <w:r w:rsidR="00C504FA">
        <w:rPr>
          <w:lang w:val="en-GB"/>
        </w:rPr>
        <w:t>cids /</w:t>
      </w:r>
      <w:r w:rsidR="009D6B7A">
        <w:rPr>
          <w:lang w:val="en-GB"/>
        </w:rPr>
        <w:t>S</w:t>
      </w:r>
      <w:r w:rsidR="004F1EA9">
        <w:rPr>
          <w:lang w:val="en-GB"/>
        </w:rPr>
        <w:t xml:space="preserve">aturated </w:t>
      </w:r>
      <w:r w:rsidR="009D6B7A">
        <w:rPr>
          <w:lang w:val="en-GB"/>
        </w:rPr>
        <w:t>F</w:t>
      </w:r>
      <w:r w:rsidR="004F1EA9">
        <w:rPr>
          <w:lang w:val="en-GB"/>
        </w:rPr>
        <w:t xml:space="preserve">atty </w:t>
      </w:r>
      <w:r w:rsidR="009D6B7A">
        <w:rPr>
          <w:lang w:val="en-GB"/>
        </w:rPr>
        <w:t>A</w:t>
      </w:r>
      <w:r w:rsidR="004F1EA9">
        <w:rPr>
          <w:lang w:val="en-GB"/>
        </w:rPr>
        <w:t xml:space="preserve">cids) </w:t>
      </w:r>
      <w:r w:rsidR="00A42EE2">
        <w:rPr>
          <w:lang w:val="en-GB"/>
        </w:rPr>
        <w:t xml:space="preserve">patterns expected in our study. </w:t>
      </w:r>
    </w:p>
    <w:p w14:paraId="00FD6142" w14:textId="76B4E097" w:rsidR="00BF0196" w:rsidRDefault="00046CA6" w:rsidP="008502B4">
      <w:pPr>
        <w:spacing w:line="360" w:lineRule="auto"/>
        <w:ind w:firstLine="720"/>
        <w:jc w:val="both"/>
        <w:rPr>
          <w:lang w:val="en-GB"/>
        </w:rPr>
      </w:pPr>
      <w:r>
        <w:rPr>
          <w:lang w:val="en-GB"/>
        </w:rPr>
        <w:t xml:space="preserve">In this study, we </w:t>
      </w:r>
      <w:r w:rsidR="00EF44E3">
        <w:rPr>
          <w:lang w:val="en-GB"/>
        </w:rPr>
        <w:t>investigate</w:t>
      </w:r>
      <w:r>
        <w:rPr>
          <w:lang w:val="en-GB"/>
        </w:rPr>
        <w:t xml:space="preserve"> biological </w:t>
      </w:r>
      <w:r w:rsidR="00EF44E3">
        <w:rPr>
          <w:lang w:val="en-GB"/>
        </w:rPr>
        <w:t xml:space="preserve">correlates </w:t>
      </w:r>
      <w:r>
        <w:rPr>
          <w:lang w:val="en-GB"/>
        </w:rPr>
        <w:t>and</w:t>
      </w:r>
      <w:r w:rsidR="00EF44E3">
        <w:rPr>
          <w:lang w:val="en-GB"/>
        </w:rPr>
        <w:t xml:space="preserve"> </w:t>
      </w:r>
      <w:r>
        <w:rPr>
          <w:lang w:val="en-GB"/>
        </w:rPr>
        <w:t xml:space="preserve">ecological </w:t>
      </w:r>
      <w:r w:rsidR="00EF44E3">
        <w:rPr>
          <w:lang w:val="en-GB"/>
        </w:rPr>
        <w:t xml:space="preserve">drivers </w:t>
      </w:r>
      <w:r>
        <w:rPr>
          <w:lang w:val="en-GB"/>
        </w:rPr>
        <w:t xml:space="preserve">of seed oil content and composition in a regional alpine flora. Alpine ecosystems are unique laboratories to explore seed oils because they </w:t>
      </w:r>
      <w:r w:rsidR="005A1FA7">
        <w:rPr>
          <w:lang w:val="en-GB"/>
        </w:rPr>
        <w:t>are subjected to strong ecological filters towards similar life forms</w:t>
      </w:r>
      <w:r w:rsidR="00CB45A1">
        <w:rPr>
          <w:lang w:val="en-GB"/>
        </w:rPr>
        <w:t xml:space="preserve"> </w:t>
      </w:r>
      <w:r w:rsidR="00CB45A1">
        <w:rPr>
          <w:lang w:val="en-GB"/>
        </w:rPr>
        <w:fldChar w:fldCharType="begin" w:fldLock="1"/>
      </w:r>
      <w:r w:rsidR="00C663D5">
        <w:rPr>
          <w:lang w:val="en-GB"/>
        </w:rPr>
        <w:instrText>ADDIN CSL_CITATION {"citationItems":[{"id":"ITEM-1","itemData":{"DOI":"10.1016/j.tree.2021.06.011","ISSN":"01695347","PMID":"34272073","abstract":"At high elevation or latitude, trees reach low-temperature range limits. In attempting an explanation, the range limits of individual tree species (set by freezing tolerance) and the general limit of the life-form tree (set by thermal growth constraints) need to be distinguished. The general cold edge of the fundamental niche of trees is termed the treeline, by definition, the lower edge of the alpine belt, a most important bioclimatological reference line. Trees can be absent from the treeline due to disturbances or biotic interactions. The actual local edge of tree distribution, the delineation of the realized niche, is driven by stochastic effects. Therefore, treeline theory and hypothesis testing is inevitably tied to the fundamental niche concept.","author":[{"dropping-particle":"","family":"Körner","given":"Christian","non-dropping-particle":"","parse-names":false,"suffix":""}],"container-title":"Trends in Ecology and Evolution","id":"ITEM-1","issue":"11","issued":{"date-parts":[["2021"]]},"page":"979-989","publisher":"Elsevier Ltd","title":"The cold range limit of trees","type":"article-journal","volume":"36"},"uris":["http://www.mendeley.com/documents/?uuid=363837a3-f51c-4a6b-b30d-fedcbda66c51"]}],"mendeley":{"formattedCitation":"(Körner, 2021b)","plainTextFormattedCitation":"(Körner, 2021b)","previouslyFormattedCitation":"(Körner, 2021b)"},"properties":{"noteIndex":0},"schema":"https://github.com/citation-style-language/schema/raw/master/csl-citation.json"}</w:instrText>
      </w:r>
      <w:r w:rsidR="00CB45A1">
        <w:rPr>
          <w:lang w:val="en-GB"/>
        </w:rPr>
        <w:fldChar w:fldCharType="separate"/>
      </w:r>
      <w:r w:rsidR="00C663D5" w:rsidRPr="00C663D5">
        <w:rPr>
          <w:noProof/>
          <w:lang w:val="en-GB"/>
        </w:rPr>
        <w:t>(Körner, 2021b)</w:t>
      </w:r>
      <w:r w:rsidR="00CB45A1">
        <w:rPr>
          <w:lang w:val="en-GB"/>
        </w:rPr>
        <w:fldChar w:fldCharType="end"/>
      </w:r>
      <w:r w:rsidR="005A1FA7">
        <w:rPr>
          <w:lang w:val="en-GB"/>
        </w:rPr>
        <w:t>, but at the same time</w:t>
      </w:r>
      <w:r w:rsidR="00EE6725">
        <w:rPr>
          <w:lang w:val="en-GB"/>
        </w:rPr>
        <w:t>,</w:t>
      </w:r>
      <w:r w:rsidR="005A1FA7">
        <w:rPr>
          <w:lang w:val="en-GB"/>
        </w:rPr>
        <w:t xml:space="preserve"> support high evolutionary diversity</w:t>
      </w:r>
      <w:r w:rsidR="00D77239">
        <w:rPr>
          <w:lang w:val="en-GB"/>
        </w:rPr>
        <w:t xml:space="preserve"> </w:t>
      </w:r>
      <w:r w:rsidR="00D77239">
        <w:rPr>
          <w:lang w:val="en-GB"/>
        </w:rPr>
        <w:fldChar w:fldCharType="begin" w:fldLock="1"/>
      </w:r>
      <w:r w:rsidR="008E4328">
        <w:rPr>
          <w:lang w:val="en-GB"/>
        </w:rPr>
        <w:instrText>ADDIN CSL_CITATION {"citationItems":[{"id":"ITEM-1","itemData":{"abstract":"Mountain regions are unusually biodiverse, with rich aggregations of small-ranged species that form centers of endemism. Mountains play an array of roles for Earth’s biodiversity and affect neighboring lowlands through biotic interchange, changes in regional climate, and nutrient runoff. The high biodiversity of certain mountains reflects the interplay of multiple evolutionary mechanisms: enhanced speciation rates with distinct opportunities for coexistence and persistence of lineages, shaped by long-term climatic changes interacting with topographically dynamic landscapes. High diversity in most tropical mountains is tightly linked to bedrock geology—notably, areas comprising mafic and ultramafic lithologies, rock types rich in magnesium and poor in phosphate that present special requirements for plant physiology. Mountain biodiversity bears the signature of deep-time evolutionary and ecological processes, a history well worth preserving.","author":[{"dropping-particle":"","family":"Rahbek","given":"C.","non-dropping-particle":"","parse-names":false,"suffix":""},{"dropping-particle":"","family":"Borregaard","given":"M. K.","non-dropping-particle":"","parse-names":false,"suffix":""},{"dropping-particle":"","family":"Antonelli","given":"A.","non-dropping-particle":"","parse-names":false,"suffix":""},{"dropping-particle":"","family":"Colwell","given":"R. K.","non-dropping-particle":"","parse-names":false,"suffix":""},{"dropping-particle":"","family":"Holt","given":"B. G.","non-dropping-particle":"","parse-names":false,"suffix":""},{"dropping-particle":"","family":"Nogues-Bravo","given":"D.","non-dropping-particle":"","parse-names":false,"suffix":""},{"dropping-particle":"","family":"Rasmussen","given":"C.M.Ø.","non-dropping-particle":"","parse-names":false,"suffix":""},{"dropping-particle":"","family":"Richardson","given":"K.","non-dropping-particle":"","parse-names":false,"suffix":""},{"dropping-particle":"","family":"Rosing","given":"M.T.","non-dropping-particle":"","parse-names":false,"suffix":""},{"dropping-particle":"","family":"Whittaker","given":"R.J.","non-dropping-particle":"","parse-names":false,"suffix":""},{"dropping-particle":"","family":"Fjeldså","given":"J.","non-dropping-particle":"","parse-names":false,"suffix":""}],"container-title":"Science","id":"ITEM-1","issue":"6458","issued":{"date-parts":[["2019"]]},"page":"1114-1119","title":"Building mountain biodiversity: Geological and evolutionary processes","type":"article-journal","volume":"365"},"uris":["http://www.mendeley.com/documents/?uuid=8b8e385c-534e-43b2-ae29-d339ad3c0095"]}],"mendeley":{"formattedCitation":"(Rahbek &lt;i&gt;et al.&lt;/i&gt;, 2019)","plainTextFormattedCitation":"(Rahbek et al., 2019)","previouslyFormattedCitation":"(Rahbek &lt;i&gt;et al.&lt;/i&gt;, 2019)"},"properties":{"noteIndex":0},"schema":"https://github.com/citation-style-language/schema/raw/master/csl-citation.json"}</w:instrText>
      </w:r>
      <w:r w:rsidR="00D77239">
        <w:rPr>
          <w:lang w:val="en-GB"/>
        </w:rPr>
        <w:fldChar w:fldCharType="separate"/>
      </w:r>
      <w:r w:rsidR="00D77239" w:rsidRPr="00D77239">
        <w:rPr>
          <w:noProof/>
          <w:lang w:val="en-GB"/>
        </w:rPr>
        <w:t xml:space="preserve">(Rahbek </w:t>
      </w:r>
      <w:r w:rsidR="00D77239" w:rsidRPr="00D77239">
        <w:rPr>
          <w:i/>
          <w:noProof/>
          <w:lang w:val="en-GB"/>
        </w:rPr>
        <w:t>et al.</w:t>
      </w:r>
      <w:r w:rsidR="00D77239" w:rsidRPr="00D77239">
        <w:rPr>
          <w:noProof/>
          <w:lang w:val="en-GB"/>
        </w:rPr>
        <w:t>, 2019)</w:t>
      </w:r>
      <w:r w:rsidR="00D77239">
        <w:rPr>
          <w:lang w:val="en-GB"/>
        </w:rPr>
        <w:fldChar w:fldCharType="end"/>
      </w:r>
      <w:r w:rsidR="007D2849">
        <w:rPr>
          <w:lang w:val="en-GB"/>
        </w:rPr>
        <w:t xml:space="preserve"> </w:t>
      </w:r>
      <w:r w:rsidR="005A1FA7">
        <w:rPr>
          <w:lang w:val="en-GB"/>
        </w:rPr>
        <w:t xml:space="preserve">and functional variation across </w:t>
      </w:r>
      <w:proofErr w:type="spellStart"/>
      <w:r w:rsidR="00304CDE">
        <w:rPr>
          <w:lang w:val="en-GB"/>
        </w:rPr>
        <w:t>micro</w:t>
      </w:r>
      <w:r w:rsidR="005A1FA7">
        <w:rPr>
          <w:lang w:val="en-GB"/>
        </w:rPr>
        <w:t>topographical</w:t>
      </w:r>
      <w:proofErr w:type="spellEnd"/>
      <w:r w:rsidR="005A1FA7">
        <w:rPr>
          <w:lang w:val="en-GB"/>
        </w:rPr>
        <w:t xml:space="preserve"> gradients </w:t>
      </w:r>
      <w:r w:rsidR="00CB45A1">
        <w:rPr>
          <w:lang w:val="en-GB"/>
        </w:rPr>
        <w:fldChar w:fldCharType="begin" w:fldLock="1"/>
      </w:r>
      <w:r w:rsidR="00D07EB5">
        <w:rPr>
          <w:lang w:val="en-GB"/>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00CB45A1">
        <w:rPr>
          <w:lang w:val="en-GB"/>
        </w:rPr>
        <w:fldChar w:fldCharType="separate"/>
      </w:r>
      <w:r w:rsidR="00CB45A1" w:rsidRPr="00CB45A1">
        <w:rPr>
          <w:noProof/>
          <w:lang w:val="en-GB"/>
        </w:rPr>
        <w:t>(Scherrer and Körner, 2011)</w:t>
      </w:r>
      <w:r w:rsidR="00CB45A1">
        <w:rPr>
          <w:lang w:val="en-GB"/>
        </w:rPr>
        <w:fldChar w:fldCharType="end"/>
      </w:r>
      <w:r w:rsidR="005A1FA7">
        <w:rPr>
          <w:lang w:val="en-GB"/>
        </w:rPr>
        <w:t xml:space="preserve">. </w:t>
      </w:r>
      <w:r w:rsidR="009E793F">
        <w:rPr>
          <w:lang w:val="en-GB"/>
        </w:rPr>
        <w:t>Also, alpine plants have adapted to multiple reproductive strategies (through different flowering, seed and clonal traits); they</w:t>
      </w:r>
      <w:r w:rsidR="005A1FA7">
        <w:rPr>
          <w:lang w:val="en-GB"/>
        </w:rPr>
        <w:t xml:space="preserve"> may have responded to elevation and microclimatic snow gradients with a specific combination of </w:t>
      </w:r>
      <w:r w:rsidR="00EF44E3">
        <w:rPr>
          <w:lang w:val="en-GB"/>
        </w:rPr>
        <w:t>seed oil</w:t>
      </w:r>
      <w:r w:rsidR="005A1FA7">
        <w:rPr>
          <w:lang w:val="en-GB"/>
        </w:rPr>
        <w:t xml:space="preserve"> content and composition. </w:t>
      </w:r>
      <w:r w:rsidR="00304CDE">
        <w:rPr>
          <w:lang w:val="en-GB"/>
        </w:rPr>
        <w:t>Temperate a</w:t>
      </w:r>
      <w:r w:rsidR="002B293D">
        <w:rPr>
          <w:lang w:val="en-GB"/>
        </w:rPr>
        <w:t xml:space="preserve">lpine species are generally known for having average-sized seeds </w:t>
      </w:r>
      <w:r w:rsidR="00D07EB5">
        <w:rPr>
          <w:lang w:val="en-GB"/>
        </w:rPr>
        <w:fldChar w:fldCharType="begin" w:fldLock="1"/>
      </w:r>
      <w:r w:rsidR="00C663D5">
        <w:rPr>
          <w:lang w:val="en-GB"/>
        </w:rPr>
        <w:instrText>ADDIN CSL_CITATION {"citationItems":[{"id":"ITEM-1","itemData":{"DOI":"10.1016/j.tree.2021.06.011","ISSN":"01695347","PMID":"34272073","abstract":"At high elevation or latitude, trees reach low-temperature range limits. In attempting an explanation, the range limits of individual tree species (set by freezing tolerance) and the general limit of the life-form tree (set by thermal growth constraints) need to be distinguished. The general cold edge of the fundamental niche of trees is termed the treeline, by definition, the lower edge of the alpine belt, a most important bioclimatological reference line. Trees can be absent from the treeline due to disturbances or biotic interactions. The actual local edge of tree distribution, the delineation of the realized niche, is driven by stochastic effects. Therefore, treeline theory and hypothesis testing is inevitably tied to the fundamental niche concept.","author":[{"dropping-particle":"","family":"Körner","given":"Christian","non-dropping-particle":"","parse-names":false,"suffix":""}],"container-title":"Trends in Ecology and Evolution","id":"ITEM-1","issue":"11","issued":{"date-parts":[["2021"]]},"page":"979-989","publisher":"Elsevier Ltd","title":"The cold range limit of trees","type":"article-journal","volume":"36"},"uris":["http://www.mendeley.com/documents/?uuid=363837a3-f51c-4a6b-b30d-fedcbda66c51"]}],"mendeley":{"formattedCitation":"(Körner, 2021b)","plainTextFormattedCitation":"(Körner, 2021b)","previouslyFormattedCitation":"(Körner, 2021b)"},"properties":{"noteIndex":0},"schema":"https://github.com/citation-style-language/schema/raw/master/csl-citation.json"}</w:instrText>
      </w:r>
      <w:r w:rsidR="00D07EB5">
        <w:rPr>
          <w:lang w:val="en-GB"/>
        </w:rPr>
        <w:fldChar w:fldCharType="separate"/>
      </w:r>
      <w:r w:rsidR="00C663D5" w:rsidRPr="00C663D5">
        <w:rPr>
          <w:noProof/>
          <w:lang w:val="en-GB"/>
        </w:rPr>
        <w:t>(Körner, 2021b)</w:t>
      </w:r>
      <w:r w:rsidR="00D07EB5">
        <w:rPr>
          <w:lang w:val="en-GB"/>
        </w:rPr>
        <w:fldChar w:fldCharType="end"/>
      </w:r>
      <w:r w:rsidR="00D07EB5">
        <w:rPr>
          <w:lang w:val="en-GB"/>
        </w:rPr>
        <w:t xml:space="preserve">, </w:t>
      </w:r>
      <w:r w:rsidR="009E793F">
        <w:rPr>
          <w:lang w:val="en-GB"/>
        </w:rPr>
        <w:t xml:space="preserve">short longevity </w:t>
      </w:r>
      <w:r w:rsidR="009E793F">
        <w:fldChar w:fldCharType="begin" w:fldLock="1"/>
      </w:r>
      <w:r w:rsidR="00373890">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page":"171-179","title":"Seeds of alpine plants are short lived: Implications for long-term conservation","type":"article-journal","volume":"107"},"uris":["http://www.mendeley.com/documents/?uuid=cf31ffed-fafe-4baf-811d-affb351cb8b2"]}],"mendeley":{"formattedCitation":"(Mondoni &lt;i&gt;et al.&lt;/i&gt;, 2011)","manualFormatting":"(Mondoni et al., 2011)","plainTextFormattedCitation":"(Mondoni et al., 2011)","previouslyFormattedCitation":"(Mondoni &lt;i&gt;et al.&lt;/i&gt;, 2011a)"},"properties":{"noteIndex":0},"schema":"https://github.com/citation-style-language/schema/raw/master/csl-citation.json"}</w:instrText>
      </w:r>
      <w:r w:rsidR="009E793F">
        <w:fldChar w:fldCharType="separate"/>
      </w:r>
      <w:r w:rsidR="003F25A5" w:rsidRPr="003F25A5">
        <w:rPr>
          <w:noProof/>
        </w:rPr>
        <w:t xml:space="preserve">(Mondoni </w:t>
      </w:r>
      <w:r w:rsidR="003F25A5" w:rsidRPr="003F25A5">
        <w:rPr>
          <w:i/>
          <w:noProof/>
        </w:rPr>
        <w:t>et al.</w:t>
      </w:r>
      <w:r w:rsidR="003F25A5" w:rsidRPr="003F25A5">
        <w:rPr>
          <w:noProof/>
        </w:rPr>
        <w:t>, 2011)</w:t>
      </w:r>
      <w:r w:rsidR="009E793F">
        <w:fldChar w:fldCharType="end"/>
      </w:r>
      <w:r w:rsidR="009E793F">
        <w:t>, and</w:t>
      </w:r>
      <w:r w:rsidR="002B293D">
        <w:rPr>
          <w:lang w:val="en-GB"/>
        </w:rPr>
        <w:t xml:space="preserve"> delayed germination phenology due to physiological dormancy</w:t>
      </w:r>
      <w:r w:rsidR="00D07EB5">
        <w:rPr>
          <w:lang w:val="en-GB"/>
        </w:rPr>
        <w:t xml:space="preserve"> </w:t>
      </w:r>
      <w:r w:rsidR="00D07EB5">
        <w:rPr>
          <w:lang w:val="en-GB"/>
        </w:rPr>
        <w:fldChar w:fldCharType="begin" w:fldLock="1"/>
      </w:r>
      <w:r w:rsidR="005E7B8B">
        <w:rPr>
          <w:lang w:val="en-GB"/>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id":"ITEM-2","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2","issue":"November","issued":{"date-parts":[["2024"]]},"page":"1-14","title":"Microclimatic variation regulates seed germination phenology in alpine plant communities","type":"article-journal"},"uris":["http://www.mendeley.com/documents/?uuid=ab494808-3750-46f7-b429-39c2731e2a14"]}],"mendeley":{"formattedCitation":"(Fernández-Pascual &lt;i&gt;et al.&lt;/i&gt;, 2021; Espinosa del Alba, Fernández-Pascual and Jiménez-Alfaro, 2024)","plainTextFormattedCitation":"(Fernández-Pascual et al., 2021; Espinosa del Alba, Fernández-Pascual and Jiménez-Alfaro, 2024)","previouslyFormattedCitation":"(Fernández-Pascual &lt;i&gt;et al.&lt;/i&gt;, 2021; Espinosa del Alba, Fernández-Pascual and Jiménez-Alfaro, 2024)"},"properties":{"noteIndex":0},"schema":"https://github.com/citation-style-language/schema/raw/master/csl-citation.json"}</w:instrText>
      </w:r>
      <w:r w:rsidR="00D07EB5">
        <w:rPr>
          <w:lang w:val="en-GB"/>
        </w:rPr>
        <w:fldChar w:fldCharType="separate"/>
      </w:r>
      <w:r w:rsidR="00D07EB5" w:rsidRPr="00D07EB5">
        <w:rPr>
          <w:noProof/>
          <w:lang w:val="en-GB"/>
        </w:rPr>
        <w:t xml:space="preserve">(Fernández-Pascual </w:t>
      </w:r>
      <w:r w:rsidR="00D07EB5" w:rsidRPr="00D07EB5">
        <w:rPr>
          <w:i/>
          <w:noProof/>
          <w:lang w:val="en-GB"/>
        </w:rPr>
        <w:t>et al.</w:t>
      </w:r>
      <w:r w:rsidR="00D07EB5" w:rsidRPr="00D07EB5">
        <w:rPr>
          <w:noProof/>
          <w:lang w:val="en-GB"/>
        </w:rPr>
        <w:t>, 2021; Espinosa del Alba, Fernández-Pascual and Jiménez-Alfaro, 2024)</w:t>
      </w:r>
      <w:r w:rsidR="00D07EB5">
        <w:rPr>
          <w:lang w:val="en-GB"/>
        </w:rPr>
        <w:fldChar w:fldCharType="end"/>
      </w:r>
      <w:r w:rsidR="002B293D">
        <w:rPr>
          <w:lang w:val="en-GB"/>
        </w:rPr>
        <w:t>.</w:t>
      </w:r>
      <w:r w:rsidR="00FC545A">
        <w:rPr>
          <w:lang w:val="en-GB"/>
        </w:rPr>
        <w:t xml:space="preserve"> </w:t>
      </w:r>
      <w:r w:rsidR="00D20833">
        <w:rPr>
          <w:lang w:val="en-GB"/>
        </w:rPr>
        <w:t xml:space="preserve">Our </w:t>
      </w:r>
      <w:r w:rsidR="007F209D">
        <w:rPr>
          <w:lang w:val="en-GB"/>
        </w:rPr>
        <w:t xml:space="preserve">first </w:t>
      </w:r>
      <w:r w:rsidR="00D20833">
        <w:rPr>
          <w:lang w:val="en-GB"/>
        </w:rPr>
        <w:t xml:space="preserve">objective </w:t>
      </w:r>
      <w:r w:rsidR="00AF5AD7">
        <w:rPr>
          <w:lang w:val="en-GB"/>
        </w:rPr>
        <w:t>is</w:t>
      </w:r>
      <w:r w:rsidR="00D20833">
        <w:rPr>
          <w:lang w:val="en-GB"/>
        </w:rPr>
        <w:t xml:space="preserve"> </w:t>
      </w:r>
      <w:r w:rsidR="00613258">
        <w:rPr>
          <w:lang w:val="en-GB"/>
        </w:rPr>
        <w:t>characterising</w:t>
      </w:r>
      <w:r w:rsidR="007F209D">
        <w:rPr>
          <w:lang w:val="en-GB"/>
        </w:rPr>
        <w:t xml:space="preserve"> </w:t>
      </w:r>
      <w:r w:rsidR="00572DB4">
        <w:rPr>
          <w:lang w:val="en-GB"/>
        </w:rPr>
        <w:t xml:space="preserve">seed </w:t>
      </w:r>
      <w:r w:rsidR="007F209D">
        <w:rPr>
          <w:lang w:val="en-GB"/>
        </w:rPr>
        <w:t xml:space="preserve">oil content and </w:t>
      </w:r>
      <w:r w:rsidR="00572DB4">
        <w:rPr>
          <w:lang w:val="en-GB"/>
        </w:rPr>
        <w:t xml:space="preserve">seed oil </w:t>
      </w:r>
      <w:r w:rsidR="007F209D">
        <w:rPr>
          <w:lang w:val="en-GB"/>
        </w:rPr>
        <w:t xml:space="preserve">composition in </w:t>
      </w:r>
      <w:r w:rsidR="00EF5613">
        <w:rPr>
          <w:lang w:val="en-GB"/>
        </w:rPr>
        <w:t xml:space="preserve">the </w:t>
      </w:r>
      <w:r w:rsidR="007F209D">
        <w:rPr>
          <w:lang w:val="en-GB"/>
        </w:rPr>
        <w:t xml:space="preserve">alpine </w:t>
      </w:r>
      <w:r w:rsidR="00E24849">
        <w:rPr>
          <w:lang w:val="en-GB"/>
        </w:rPr>
        <w:t xml:space="preserve">temperate </w:t>
      </w:r>
      <w:r w:rsidR="007F209D">
        <w:rPr>
          <w:lang w:val="en-GB"/>
        </w:rPr>
        <w:t>flora.</w:t>
      </w:r>
      <w:r w:rsidR="00E54D76">
        <w:rPr>
          <w:lang w:val="en-GB"/>
        </w:rPr>
        <w:t xml:space="preserve"> Second</w:t>
      </w:r>
      <w:r w:rsidR="00613258">
        <w:rPr>
          <w:lang w:val="en-GB"/>
        </w:rPr>
        <w:t>,</w:t>
      </w:r>
      <w:r w:rsidR="00E54D76">
        <w:rPr>
          <w:lang w:val="en-GB"/>
        </w:rPr>
        <w:t xml:space="preserve"> we test the existence of a</w:t>
      </w:r>
      <w:r w:rsidR="008B41B1">
        <w:rPr>
          <w:lang w:val="en-GB"/>
        </w:rPr>
        <w:t xml:space="preserve"> regional</w:t>
      </w:r>
      <w:r w:rsidR="00E54D76">
        <w:rPr>
          <w:lang w:val="en-GB"/>
        </w:rPr>
        <w:t xml:space="preserve"> altitudinal </w:t>
      </w:r>
      <w:r w:rsidR="00613258">
        <w:rPr>
          <w:lang w:val="en-GB"/>
        </w:rPr>
        <w:t>seed oil pattern potentially caused by the differential temperatures experienced.</w:t>
      </w:r>
      <w:r w:rsidR="002B293D">
        <w:rPr>
          <w:lang w:val="en-GB"/>
        </w:rPr>
        <w:t xml:space="preserve"> </w:t>
      </w:r>
      <w:r w:rsidR="00613258">
        <w:rPr>
          <w:lang w:val="en-GB"/>
        </w:rPr>
        <w:t xml:space="preserve">Third, </w:t>
      </w:r>
      <w:r w:rsidR="00AF5AD7">
        <w:rPr>
          <w:lang w:val="en-GB"/>
        </w:rPr>
        <w:t>we explore potential correlations between seed oil content and composition with three seed traits related to important regeneration functions</w:t>
      </w:r>
      <w:r w:rsidR="00CB100C">
        <w:rPr>
          <w:lang w:val="en-GB"/>
        </w:rPr>
        <w:t>: (1) seed mass</w:t>
      </w:r>
      <w:r w:rsidR="002423C6">
        <w:rPr>
          <w:lang w:val="en-GB"/>
        </w:rPr>
        <w:t>,</w:t>
      </w:r>
      <w:r w:rsidR="00CB100C">
        <w:rPr>
          <w:lang w:val="en-GB"/>
        </w:rPr>
        <w:t xml:space="preserve"> (2) seed longevity</w:t>
      </w:r>
      <w:r w:rsidR="00312A8A">
        <w:rPr>
          <w:lang w:val="en-GB"/>
        </w:rPr>
        <w:t xml:space="preserve"> (p50), calculated as the time for viability to drop below 50% </w:t>
      </w:r>
      <w:r w:rsidR="00CB100C">
        <w:rPr>
          <w:lang w:val="en-GB"/>
        </w:rPr>
        <w:t xml:space="preserve">and (3) </w:t>
      </w:r>
      <w:r w:rsidR="00296AEA">
        <w:rPr>
          <w:lang w:val="en-GB"/>
        </w:rPr>
        <w:t>germination timing</w:t>
      </w:r>
      <w:r w:rsidR="000A7F6D">
        <w:rPr>
          <w:lang w:val="en-GB"/>
        </w:rPr>
        <w:t xml:space="preserve"> (EHS)</w:t>
      </w:r>
      <w:r w:rsidR="00D80BCC">
        <w:rPr>
          <w:lang w:val="en-GB"/>
        </w:rPr>
        <w:t xml:space="preserve">, meaning how </w:t>
      </w:r>
      <w:r w:rsidR="00F524C6">
        <w:rPr>
          <w:lang w:val="en-GB"/>
        </w:rPr>
        <w:t xml:space="preserve">many </w:t>
      </w:r>
      <w:r w:rsidR="000A7F6D">
        <w:rPr>
          <w:lang w:val="en-GB"/>
        </w:rPr>
        <w:t xml:space="preserve">environmental </w:t>
      </w:r>
      <w:r w:rsidR="00F524C6">
        <w:rPr>
          <w:lang w:val="en-GB"/>
        </w:rPr>
        <w:t>degrees seeds need to experience to reach 50% germination</w:t>
      </w:r>
      <w:r w:rsidR="00FB6BDB">
        <w:rPr>
          <w:lang w:val="en-GB"/>
        </w:rPr>
        <w:t xml:space="preserve">, early germination is indicated by lower accumulated </w:t>
      </w:r>
      <w:r w:rsidR="001F3940">
        <w:rPr>
          <w:lang w:val="en-GB"/>
        </w:rPr>
        <w:t>degrees</w:t>
      </w:r>
      <w:r w:rsidR="008E259A">
        <w:rPr>
          <w:lang w:val="en-GB"/>
        </w:rPr>
        <w:t>. Finally, we test potential</w:t>
      </w:r>
      <w:r w:rsidR="00C46A06">
        <w:rPr>
          <w:lang w:val="en-GB"/>
        </w:rPr>
        <w:t xml:space="preserve"> ecological drivers of seed oil content and composition at </w:t>
      </w:r>
      <w:r w:rsidR="00BB251C">
        <w:rPr>
          <w:lang w:val="en-GB"/>
        </w:rPr>
        <w:t>a</w:t>
      </w:r>
      <w:r w:rsidR="00726088">
        <w:rPr>
          <w:lang w:val="en-GB"/>
        </w:rPr>
        <w:t xml:space="preserve"> local</w:t>
      </w:r>
      <w:r w:rsidR="00BB251C">
        <w:rPr>
          <w:lang w:val="en-GB"/>
        </w:rPr>
        <w:t xml:space="preserve"> </w:t>
      </w:r>
      <w:proofErr w:type="spellStart"/>
      <w:r w:rsidR="00C46A06">
        <w:rPr>
          <w:lang w:val="en-GB"/>
        </w:rPr>
        <w:t>microtopographical</w:t>
      </w:r>
      <w:proofErr w:type="spellEnd"/>
      <w:r w:rsidR="00C46A06">
        <w:rPr>
          <w:lang w:val="en-GB"/>
        </w:rPr>
        <w:t xml:space="preserve"> scale</w:t>
      </w:r>
      <w:r w:rsidR="0014724B">
        <w:rPr>
          <w:lang w:val="en-GB"/>
        </w:rPr>
        <w:t xml:space="preserve">, measuring three different bioclimatic indices </w:t>
      </w:r>
      <w:r w:rsidR="001D5BF9">
        <w:rPr>
          <w:lang w:val="en-GB"/>
        </w:rPr>
        <w:t>to quantify warmth</w:t>
      </w:r>
      <w:r w:rsidR="0098406A">
        <w:rPr>
          <w:lang w:val="en-GB"/>
        </w:rPr>
        <w:t xml:space="preserve"> </w:t>
      </w:r>
      <w:r w:rsidR="0098406A">
        <w:rPr>
          <w:lang w:val="en-GB"/>
        </w:rPr>
        <w:lastRenderedPageBreak/>
        <w:t>(Growing Degree Days)</w:t>
      </w:r>
      <w:r w:rsidR="001D5BF9">
        <w:rPr>
          <w:lang w:val="en-GB"/>
        </w:rPr>
        <w:t>, freezing</w:t>
      </w:r>
      <w:r w:rsidR="0098406A">
        <w:rPr>
          <w:lang w:val="en-GB"/>
        </w:rPr>
        <w:t xml:space="preserve"> (Freezing Degree Days)</w:t>
      </w:r>
      <w:r w:rsidR="002423C6">
        <w:rPr>
          <w:lang w:val="en-GB"/>
        </w:rPr>
        <w:t>,</w:t>
      </w:r>
      <w:r w:rsidR="001D5BF9">
        <w:rPr>
          <w:lang w:val="en-GB"/>
        </w:rPr>
        <w:t xml:space="preserve"> and snow cover</w:t>
      </w:r>
      <w:r w:rsidR="002423C6">
        <w:rPr>
          <w:lang w:val="en-GB"/>
        </w:rPr>
        <w:t xml:space="preserve"> </w:t>
      </w:r>
      <w:r w:rsidR="0098406A">
        <w:rPr>
          <w:lang w:val="en-GB"/>
        </w:rPr>
        <w:t>(snow days)</w:t>
      </w:r>
      <w:r w:rsidR="00354BD3">
        <w:rPr>
          <w:lang w:val="en-GB"/>
        </w:rPr>
        <w:t xml:space="preserve"> </w:t>
      </w:r>
      <w:r w:rsidR="002423C6">
        <w:rPr>
          <w:lang w:val="en-GB"/>
        </w:rPr>
        <w:t>species preferences</w:t>
      </w:r>
      <w:r w:rsidR="00D80BCC">
        <w:rPr>
          <w:lang w:val="en-GB"/>
        </w:rPr>
        <w:t xml:space="preserve">, </w:t>
      </w:r>
      <w:r w:rsidR="002B293D">
        <w:rPr>
          <w:lang w:val="en-GB"/>
        </w:rPr>
        <w:t xml:space="preserve">see Table 1 for detailed expectations. </w:t>
      </w:r>
    </w:p>
    <w:p w14:paraId="781236A6" w14:textId="729FAACC" w:rsidR="00A46A1D" w:rsidRDefault="00A46A1D" w:rsidP="00A46A1D">
      <w:pPr>
        <w:spacing w:line="360" w:lineRule="auto"/>
        <w:jc w:val="both"/>
        <w:rPr>
          <w:lang w:val="en-GB"/>
        </w:rPr>
      </w:pPr>
      <w:r w:rsidRPr="00FE25DC">
        <w:rPr>
          <w:rFonts w:ascii="Calibri" w:eastAsia="Times New Roman" w:hAnsi="Calibri" w:cs="Calibri"/>
          <w:color w:val="000000"/>
          <w:kern w:val="0"/>
          <w:lang w:eastAsia="es-ES"/>
          <w14:ligatures w14:val="none"/>
        </w:rPr>
        <w:t xml:space="preserve">Table 1. Study expectations relationships between seed oil content and composition with biological </w:t>
      </w:r>
      <w:r w:rsidR="0098406A">
        <w:rPr>
          <w:rFonts w:ascii="Calibri" w:eastAsia="Times New Roman" w:hAnsi="Calibri" w:cs="Calibri"/>
          <w:color w:val="000000"/>
          <w:kern w:val="0"/>
          <w:lang w:eastAsia="es-ES"/>
          <w14:ligatures w14:val="none"/>
        </w:rPr>
        <w:t xml:space="preserve">correlates </w:t>
      </w:r>
      <w:r w:rsidRPr="00FE25DC">
        <w:rPr>
          <w:rFonts w:ascii="Calibri" w:eastAsia="Times New Roman" w:hAnsi="Calibri" w:cs="Calibri"/>
          <w:color w:val="000000"/>
          <w:kern w:val="0"/>
          <w:lang w:eastAsia="es-ES"/>
          <w14:ligatures w14:val="none"/>
        </w:rPr>
        <w:t xml:space="preserve">and ecological </w:t>
      </w:r>
      <w:r w:rsidR="0098406A">
        <w:rPr>
          <w:rFonts w:ascii="Calibri" w:eastAsia="Times New Roman" w:hAnsi="Calibri" w:cs="Calibri"/>
          <w:color w:val="000000"/>
          <w:kern w:val="0"/>
          <w:lang w:eastAsia="es-ES"/>
          <w14:ligatures w14:val="none"/>
        </w:rPr>
        <w:t xml:space="preserve">drivers at a </w:t>
      </w:r>
      <w:proofErr w:type="spellStart"/>
      <w:r w:rsidR="0098406A">
        <w:rPr>
          <w:rFonts w:ascii="Calibri" w:eastAsia="Times New Roman" w:hAnsi="Calibri" w:cs="Calibri"/>
          <w:color w:val="000000"/>
          <w:kern w:val="0"/>
          <w:lang w:eastAsia="es-ES"/>
          <w14:ligatures w14:val="none"/>
        </w:rPr>
        <w:t>microtopographical</w:t>
      </w:r>
      <w:proofErr w:type="spellEnd"/>
      <w:r w:rsidR="0098406A">
        <w:rPr>
          <w:rFonts w:ascii="Calibri" w:eastAsia="Times New Roman" w:hAnsi="Calibri" w:cs="Calibri"/>
          <w:color w:val="000000"/>
          <w:kern w:val="0"/>
          <w:lang w:eastAsia="es-ES"/>
          <w14:ligatures w14:val="none"/>
        </w:rPr>
        <w:t xml:space="preserve"> scale</w:t>
      </w:r>
      <w:r w:rsidR="00107B5C">
        <w:rPr>
          <w:rFonts w:ascii="Calibri" w:eastAsia="Times New Roman" w:hAnsi="Calibri" w:cs="Calibri"/>
          <w:color w:val="000000"/>
          <w:kern w:val="0"/>
          <w:lang w:eastAsia="es-ES"/>
          <w14:ligatures w14:val="none"/>
        </w:rPr>
        <w:t>.</w:t>
      </w:r>
    </w:p>
    <w:tbl>
      <w:tblPr>
        <w:tblW w:w="84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489"/>
        <w:gridCol w:w="1786"/>
        <w:gridCol w:w="3107"/>
        <w:gridCol w:w="3090"/>
      </w:tblGrid>
      <w:tr w:rsidR="00986E44" w:rsidRPr="004A720B" w14:paraId="6EAEBFEB" w14:textId="77777777" w:rsidTr="00B30300">
        <w:trPr>
          <w:trHeight w:val="240"/>
        </w:trPr>
        <w:tc>
          <w:tcPr>
            <w:tcW w:w="2275" w:type="dxa"/>
            <w:gridSpan w:val="2"/>
            <w:shd w:val="clear" w:color="auto" w:fill="auto"/>
            <w:vAlign w:val="bottom"/>
            <w:hideMark/>
          </w:tcPr>
          <w:p w14:paraId="45E6C0F3" w14:textId="26489361" w:rsidR="00986E44" w:rsidRPr="004A720B" w:rsidRDefault="00986E44" w:rsidP="00FE25DC">
            <w:pPr>
              <w:spacing w:after="0" w:line="240" w:lineRule="auto"/>
              <w:rPr>
                <w:rFonts w:ascii="Times New Roman" w:eastAsia="Times New Roman" w:hAnsi="Times New Roman" w:cs="Times New Roman"/>
                <w:kern w:val="0"/>
                <w:sz w:val="20"/>
                <w:szCs w:val="20"/>
                <w:lang w:eastAsia="es-ES"/>
                <w14:ligatures w14:val="none"/>
              </w:rPr>
            </w:pPr>
          </w:p>
        </w:tc>
        <w:tc>
          <w:tcPr>
            <w:tcW w:w="3107" w:type="dxa"/>
            <w:shd w:val="clear" w:color="auto" w:fill="auto"/>
            <w:noWrap/>
            <w:vAlign w:val="bottom"/>
            <w:hideMark/>
          </w:tcPr>
          <w:p w14:paraId="4084F821" w14:textId="1EAA2F08" w:rsidR="00986E44" w:rsidRPr="00986E44" w:rsidRDefault="00986E44" w:rsidP="00FE25DC">
            <w:pPr>
              <w:spacing w:after="0" w:line="240" w:lineRule="auto"/>
              <w:rPr>
                <w:rFonts w:ascii="Calibri" w:eastAsia="Times New Roman" w:hAnsi="Calibri" w:cs="Calibri"/>
                <w:color w:val="000000"/>
                <w:kern w:val="0"/>
                <w:sz w:val="20"/>
                <w:szCs w:val="20"/>
                <w:lang w:val="es-ES" w:eastAsia="es-ES"/>
                <w14:ligatures w14:val="none"/>
              </w:rPr>
            </w:pPr>
            <w:proofErr w:type="spellStart"/>
            <w:r w:rsidRPr="00986E44">
              <w:rPr>
                <w:rFonts w:ascii="Calibri" w:eastAsia="Times New Roman" w:hAnsi="Calibri" w:cs="Calibri"/>
                <w:color w:val="000000"/>
                <w:kern w:val="0"/>
                <w:sz w:val="20"/>
                <w:szCs w:val="20"/>
                <w:lang w:val="es-ES" w:eastAsia="es-ES"/>
                <w14:ligatures w14:val="none"/>
              </w:rPr>
              <w:t>Oil</w:t>
            </w:r>
            <w:proofErr w:type="spellEnd"/>
            <w:r w:rsidRPr="00986E44">
              <w:rPr>
                <w:rFonts w:ascii="Calibri" w:eastAsia="Times New Roman" w:hAnsi="Calibri" w:cs="Calibri"/>
                <w:color w:val="000000"/>
                <w:kern w:val="0"/>
                <w:sz w:val="20"/>
                <w:szCs w:val="20"/>
                <w:lang w:val="es-ES" w:eastAsia="es-ES"/>
                <w14:ligatures w14:val="none"/>
              </w:rPr>
              <w:t xml:space="preserve"> </w:t>
            </w:r>
            <w:proofErr w:type="spellStart"/>
            <w:r w:rsidRPr="00986E44">
              <w:rPr>
                <w:rFonts w:ascii="Calibri" w:eastAsia="Times New Roman" w:hAnsi="Calibri" w:cs="Calibri"/>
                <w:color w:val="000000"/>
                <w:kern w:val="0"/>
                <w:sz w:val="20"/>
                <w:szCs w:val="20"/>
                <w:lang w:val="es-ES" w:eastAsia="es-ES"/>
                <w14:ligatures w14:val="none"/>
              </w:rPr>
              <w:t>content</w:t>
            </w:r>
            <w:proofErr w:type="spellEnd"/>
            <w:r w:rsidRPr="00986E44">
              <w:rPr>
                <w:rFonts w:ascii="Calibri" w:eastAsia="Times New Roman" w:hAnsi="Calibri" w:cs="Calibri"/>
                <w:color w:val="000000"/>
                <w:kern w:val="0"/>
                <w:sz w:val="20"/>
                <w:szCs w:val="20"/>
                <w:lang w:val="es-ES" w:eastAsia="es-ES"/>
                <w14:ligatures w14:val="none"/>
              </w:rPr>
              <w:t xml:space="preserve"> </w:t>
            </w:r>
          </w:p>
        </w:tc>
        <w:tc>
          <w:tcPr>
            <w:tcW w:w="3090" w:type="dxa"/>
            <w:shd w:val="clear" w:color="auto" w:fill="auto"/>
            <w:noWrap/>
            <w:vAlign w:val="bottom"/>
            <w:hideMark/>
          </w:tcPr>
          <w:p w14:paraId="482FD943" w14:textId="77777777" w:rsidR="00986E44" w:rsidRPr="00986E44" w:rsidRDefault="00986E44" w:rsidP="00FE25DC">
            <w:pPr>
              <w:spacing w:after="0" w:line="240" w:lineRule="auto"/>
              <w:rPr>
                <w:rFonts w:ascii="Calibri" w:eastAsia="Times New Roman" w:hAnsi="Calibri" w:cs="Calibri"/>
                <w:color w:val="000000"/>
                <w:kern w:val="0"/>
                <w:sz w:val="20"/>
                <w:szCs w:val="20"/>
                <w:lang w:val="es-ES" w:eastAsia="es-ES"/>
                <w14:ligatures w14:val="none"/>
              </w:rPr>
            </w:pPr>
            <w:r w:rsidRPr="00986E44">
              <w:rPr>
                <w:rFonts w:ascii="Calibri" w:eastAsia="Times New Roman" w:hAnsi="Calibri" w:cs="Calibri"/>
                <w:color w:val="000000"/>
                <w:kern w:val="0"/>
                <w:sz w:val="20"/>
                <w:szCs w:val="20"/>
                <w:lang w:val="es-ES" w:eastAsia="es-ES"/>
                <w14:ligatures w14:val="none"/>
              </w:rPr>
              <w:t>Ratio UFA/SFA</w:t>
            </w:r>
          </w:p>
        </w:tc>
      </w:tr>
      <w:tr w:rsidR="001F3940" w:rsidRPr="004A720B" w14:paraId="2AC6B677" w14:textId="77777777" w:rsidTr="00036CAB">
        <w:trPr>
          <w:trHeight w:val="272"/>
        </w:trPr>
        <w:tc>
          <w:tcPr>
            <w:tcW w:w="8472" w:type="dxa"/>
            <w:gridSpan w:val="4"/>
            <w:shd w:val="clear" w:color="auto" w:fill="auto"/>
            <w:vAlign w:val="bottom"/>
            <w:hideMark/>
          </w:tcPr>
          <w:p w14:paraId="7200FBBF" w14:textId="7963F16F" w:rsidR="001F3940" w:rsidRPr="004A720B" w:rsidRDefault="001F3940" w:rsidP="00FE25DC">
            <w:pPr>
              <w:spacing w:after="0" w:line="240" w:lineRule="auto"/>
              <w:rPr>
                <w:rFonts w:ascii="Calibri" w:eastAsia="Times New Roman" w:hAnsi="Calibri" w:cs="Calibri"/>
                <w:color w:val="000000"/>
                <w:kern w:val="0"/>
                <w:sz w:val="20"/>
                <w:szCs w:val="20"/>
                <w:lang w:val="es-ES" w:eastAsia="es-ES"/>
                <w14:ligatures w14:val="none"/>
              </w:rPr>
            </w:pPr>
            <w:proofErr w:type="spellStart"/>
            <w:r w:rsidRPr="004A720B">
              <w:rPr>
                <w:rFonts w:ascii="Calibri" w:eastAsia="Times New Roman" w:hAnsi="Calibri" w:cs="Calibri"/>
                <w:color w:val="000000"/>
                <w:kern w:val="0"/>
                <w:sz w:val="20"/>
                <w:szCs w:val="20"/>
                <w:lang w:val="es-ES" w:eastAsia="es-ES"/>
                <w14:ligatures w14:val="none"/>
              </w:rPr>
              <w:t>Biological</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correlates</w:t>
            </w:r>
            <w:proofErr w:type="spellEnd"/>
          </w:p>
        </w:tc>
      </w:tr>
      <w:tr w:rsidR="003D7AD5" w:rsidRPr="004A720B" w14:paraId="2EC2CA4B" w14:textId="77777777" w:rsidTr="00986E44">
        <w:trPr>
          <w:trHeight w:val="547"/>
        </w:trPr>
        <w:tc>
          <w:tcPr>
            <w:tcW w:w="489" w:type="dxa"/>
            <w:vMerge w:val="restart"/>
            <w:shd w:val="clear" w:color="auto" w:fill="auto"/>
            <w:vAlign w:val="center"/>
            <w:hideMark/>
          </w:tcPr>
          <w:p w14:paraId="2452B23F" w14:textId="77777777" w:rsidR="00FE25DC" w:rsidRPr="004A720B" w:rsidRDefault="00FE25DC"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1786" w:type="dxa"/>
            <w:shd w:val="clear" w:color="auto" w:fill="auto"/>
            <w:noWrap/>
            <w:vAlign w:val="center"/>
            <w:hideMark/>
          </w:tcPr>
          <w:p w14:paraId="138CEB83" w14:textId="77777777" w:rsidR="00FE25DC" w:rsidRPr="004A720B" w:rsidRDefault="00FE25DC" w:rsidP="00A76381">
            <w:pPr>
              <w:spacing w:after="0" w:line="240" w:lineRule="auto"/>
              <w:rPr>
                <w:rFonts w:ascii="Calibri" w:eastAsia="Times New Roman" w:hAnsi="Calibri" w:cs="Calibri"/>
                <w:color w:val="000000"/>
                <w:kern w:val="0"/>
                <w:sz w:val="20"/>
                <w:szCs w:val="20"/>
                <w:lang w:val="es-ES" w:eastAsia="es-ES"/>
                <w14:ligatures w14:val="none"/>
              </w:rPr>
            </w:pPr>
            <w:proofErr w:type="spellStart"/>
            <w:r w:rsidRPr="004A720B">
              <w:rPr>
                <w:rFonts w:ascii="Calibri" w:eastAsia="Times New Roman" w:hAnsi="Calibri" w:cs="Calibri"/>
                <w:color w:val="000000"/>
                <w:kern w:val="0"/>
                <w:sz w:val="20"/>
                <w:szCs w:val="20"/>
                <w:lang w:val="es-ES" w:eastAsia="es-ES"/>
                <w14:ligatures w14:val="none"/>
              </w:rPr>
              <w:t>Seed</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mass</w:t>
            </w:r>
            <w:proofErr w:type="spellEnd"/>
          </w:p>
        </w:tc>
        <w:tc>
          <w:tcPr>
            <w:tcW w:w="3107" w:type="dxa"/>
            <w:shd w:val="clear" w:color="auto" w:fill="auto"/>
            <w:noWrap/>
            <w:vAlign w:val="bottom"/>
            <w:hideMark/>
          </w:tcPr>
          <w:p w14:paraId="2033C527" w14:textId="3E635742" w:rsidR="00FE25DC" w:rsidRPr="004A720B" w:rsidRDefault="004A720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seed mass with increasing oil content</w:t>
            </w:r>
          </w:p>
        </w:tc>
        <w:tc>
          <w:tcPr>
            <w:tcW w:w="3090" w:type="dxa"/>
            <w:shd w:val="clear" w:color="auto" w:fill="auto"/>
            <w:noWrap/>
            <w:vAlign w:val="bottom"/>
            <w:hideMark/>
          </w:tcPr>
          <w:p w14:paraId="7D1F245C" w14:textId="0AF9F855" w:rsidR="00FE25DC" w:rsidRPr="004A720B" w:rsidRDefault="0077698F"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 xml:space="preserve">Decreasing seed mass </w:t>
            </w:r>
            <w:r w:rsidR="00CA7929" w:rsidRPr="004A720B">
              <w:rPr>
                <w:rFonts w:ascii="Calibri" w:eastAsia="Times New Roman" w:hAnsi="Calibri" w:cs="Calibri"/>
                <w:color w:val="000000"/>
                <w:kern w:val="0"/>
                <w:sz w:val="20"/>
                <w:szCs w:val="20"/>
                <w:lang w:eastAsia="es-ES"/>
                <w14:ligatures w14:val="none"/>
              </w:rPr>
              <w:t xml:space="preserve">with </w:t>
            </w:r>
            <w:r w:rsidR="00714D3C" w:rsidRPr="004A720B">
              <w:rPr>
                <w:rFonts w:ascii="Calibri" w:eastAsia="Times New Roman" w:hAnsi="Calibri" w:cs="Calibri"/>
                <w:color w:val="000000"/>
                <w:kern w:val="0"/>
                <w:sz w:val="20"/>
                <w:szCs w:val="20"/>
                <w:lang w:eastAsia="es-ES"/>
                <w14:ligatures w14:val="none"/>
              </w:rPr>
              <w:t>increasing</w:t>
            </w:r>
            <w:r w:rsidR="004A720B" w:rsidRPr="004A720B">
              <w:rPr>
                <w:rFonts w:ascii="Calibri" w:eastAsia="Times New Roman" w:hAnsi="Calibri" w:cs="Calibri"/>
                <w:color w:val="000000"/>
                <w:kern w:val="0"/>
                <w:sz w:val="20"/>
                <w:szCs w:val="20"/>
                <w:lang w:eastAsia="es-ES"/>
                <w14:ligatures w14:val="none"/>
              </w:rPr>
              <w:t xml:space="preserve"> ratio</w:t>
            </w:r>
          </w:p>
        </w:tc>
      </w:tr>
      <w:tr w:rsidR="00FE25DC" w:rsidRPr="004A720B" w14:paraId="184883F0" w14:textId="77777777" w:rsidTr="00986E44">
        <w:trPr>
          <w:trHeight w:val="547"/>
        </w:trPr>
        <w:tc>
          <w:tcPr>
            <w:tcW w:w="489" w:type="dxa"/>
            <w:vMerge/>
            <w:vAlign w:val="center"/>
            <w:hideMark/>
          </w:tcPr>
          <w:p w14:paraId="01D7763E" w14:textId="77777777" w:rsidR="00FE25DC" w:rsidRPr="004A720B" w:rsidRDefault="00FE25DC" w:rsidP="00FE25DC">
            <w:pPr>
              <w:spacing w:after="0" w:line="240" w:lineRule="auto"/>
              <w:rPr>
                <w:rFonts w:ascii="Times New Roman" w:eastAsia="Times New Roman" w:hAnsi="Times New Roman" w:cs="Times New Roman"/>
                <w:kern w:val="0"/>
                <w:sz w:val="20"/>
                <w:szCs w:val="20"/>
                <w:lang w:eastAsia="es-ES"/>
                <w14:ligatures w14:val="none"/>
              </w:rPr>
            </w:pPr>
          </w:p>
        </w:tc>
        <w:tc>
          <w:tcPr>
            <w:tcW w:w="1786" w:type="dxa"/>
            <w:shd w:val="clear" w:color="auto" w:fill="auto"/>
            <w:noWrap/>
            <w:vAlign w:val="center"/>
            <w:hideMark/>
          </w:tcPr>
          <w:p w14:paraId="41DFD794" w14:textId="4B55C30C" w:rsidR="00FE25DC" w:rsidRPr="004A720B" w:rsidRDefault="00FE25DC" w:rsidP="00A76381">
            <w:pPr>
              <w:spacing w:after="0" w:line="240" w:lineRule="auto"/>
              <w:rPr>
                <w:rFonts w:ascii="Calibri" w:eastAsia="Times New Roman" w:hAnsi="Calibri" w:cs="Calibri"/>
                <w:color w:val="000000"/>
                <w:kern w:val="0"/>
                <w:sz w:val="20"/>
                <w:szCs w:val="20"/>
                <w:lang w:val="es-ES" w:eastAsia="es-ES"/>
                <w14:ligatures w14:val="none"/>
              </w:rPr>
            </w:pPr>
            <w:proofErr w:type="spellStart"/>
            <w:r w:rsidRPr="004A720B">
              <w:rPr>
                <w:rFonts w:ascii="Calibri" w:eastAsia="Times New Roman" w:hAnsi="Calibri" w:cs="Calibri"/>
                <w:color w:val="000000"/>
                <w:kern w:val="0"/>
                <w:sz w:val="20"/>
                <w:szCs w:val="20"/>
                <w:lang w:val="es-ES" w:eastAsia="es-ES"/>
                <w14:ligatures w14:val="none"/>
              </w:rPr>
              <w:t>Seed</w:t>
            </w:r>
            <w:proofErr w:type="spellEnd"/>
            <w:r w:rsidRPr="004A720B">
              <w:rPr>
                <w:rFonts w:ascii="Calibri" w:eastAsia="Times New Roman" w:hAnsi="Calibri" w:cs="Calibri"/>
                <w:color w:val="000000"/>
                <w:kern w:val="0"/>
                <w:sz w:val="20"/>
                <w:szCs w:val="20"/>
                <w:lang w:val="es-ES" w:eastAsia="es-ES"/>
                <w14:ligatures w14:val="none"/>
              </w:rPr>
              <w:t xml:space="preserve"> longevity</w:t>
            </w:r>
            <w:r w:rsidR="00354BD3" w:rsidRPr="004A720B">
              <w:rPr>
                <w:rFonts w:ascii="Calibri" w:eastAsia="Times New Roman" w:hAnsi="Calibri" w:cs="Calibri"/>
                <w:color w:val="000000"/>
                <w:kern w:val="0"/>
                <w:sz w:val="20"/>
                <w:szCs w:val="20"/>
                <w:lang w:val="es-ES" w:eastAsia="es-ES"/>
                <w14:ligatures w14:val="none"/>
              </w:rPr>
              <w:t xml:space="preserve"> (p50)</w:t>
            </w:r>
          </w:p>
        </w:tc>
        <w:tc>
          <w:tcPr>
            <w:tcW w:w="3107" w:type="dxa"/>
            <w:shd w:val="clear" w:color="auto" w:fill="auto"/>
            <w:noWrap/>
            <w:vAlign w:val="bottom"/>
            <w:hideMark/>
          </w:tcPr>
          <w:p w14:paraId="435E254E" w14:textId="2985E8B5" w:rsidR="00FE25DC" w:rsidRPr="004A720B" w:rsidRDefault="00FF4C0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p50 with increas</w:t>
            </w:r>
            <w:r w:rsidR="00FB6BDB" w:rsidRPr="004A720B">
              <w:rPr>
                <w:rFonts w:ascii="Calibri" w:eastAsia="Times New Roman" w:hAnsi="Calibri" w:cs="Calibri"/>
                <w:color w:val="000000"/>
                <w:kern w:val="0"/>
                <w:sz w:val="20"/>
                <w:szCs w:val="20"/>
                <w:lang w:eastAsia="es-ES"/>
                <w14:ligatures w14:val="none"/>
              </w:rPr>
              <w:t>ing oil content</w:t>
            </w:r>
          </w:p>
        </w:tc>
        <w:tc>
          <w:tcPr>
            <w:tcW w:w="3090" w:type="dxa"/>
            <w:shd w:val="clear" w:color="auto" w:fill="auto"/>
            <w:noWrap/>
            <w:vAlign w:val="bottom"/>
            <w:hideMark/>
          </w:tcPr>
          <w:p w14:paraId="0DC9F855" w14:textId="54B8E485" w:rsidR="00FE25DC" w:rsidRPr="004A720B" w:rsidRDefault="00FB6BDB"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p50 with increasing ratio</w:t>
            </w:r>
          </w:p>
        </w:tc>
      </w:tr>
      <w:tr w:rsidR="00FE25DC" w:rsidRPr="004A720B" w14:paraId="35ED99C6" w14:textId="77777777" w:rsidTr="00986E44">
        <w:trPr>
          <w:trHeight w:val="547"/>
        </w:trPr>
        <w:tc>
          <w:tcPr>
            <w:tcW w:w="489" w:type="dxa"/>
            <w:vMerge/>
            <w:vAlign w:val="center"/>
            <w:hideMark/>
          </w:tcPr>
          <w:p w14:paraId="30FA445D" w14:textId="77777777" w:rsidR="00FE25DC" w:rsidRPr="004A720B" w:rsidRDefault="00FE25DC" w:rsidP="00FE25DC">
            <w:pPr>
              <w:spacing w:after="0" w:line="240" w:lineRule="auto"/>
              <w:rPr>
                <w:rFonts w:ascii="Times New Roman" w:eastAsia="Times New Roman" w:hAnsi="Times New Roman" w:cs="Times New Roman"/>
                <w:kern w:val="0"/>
                <w:sz w:val="20"/>
                <w:szCs w:val="20"/>
                <w:lang w:eastAsia="es-ES"/>
                <w14:ligatures w14:val="none"/>
              </w:rPr>
            </w:pPr>
          </w:p>
        </w:tc>
        <w:tc>
          <w:tcPr>
            <w:tcW w:w="1786" w:type="dxa"/>
            <w:shd w:val="clear" w:color="auto" w:fill="auto"/>
            <w:noWrap/>
            <w:vAlign w:val="center"/>
            <w:hideMark/>
          </w:tcPr>
          <w:p w14:paraId="0C1D63C7" w14:textId="08D0A005" w:rsidR="00FE25DC" w:rsidRPr="004A720B" w:rsidRDefault="00296AEA" w:rsidP="00A76381">
            <w:pPr>
              <w:spacing w:after="0" w:line="240" w:lineRule="auto"/>
              <w:rPr>
                <w:rFonts w:ascii="Calibri" w:eastAsia="Times New Roman" w:hAnsi="Calibri" w:cs="Calibri"/>
                <w:color w:val="000000"/>
                <w:kern w:val="0"/>
                <w:sz w:val="20"/>
                <w:szCs w:val="20"/>
                <w:lang w:val="es-ES" w:eastAsia="es-ES"/>
                <w14:ligatures w14:val="none"/>
              </w:rPr>
            </w:pPr>
            <w:proofErr w:type="spellStart"/>
            <w:r>
              <w:rPr>
                <w:rFonts w:ascii="Calibri" w:eastAsia="Times New Roman" w:hAnsi="Calibri" w:cs="Calibri"/>
                <w:color w:val="000000"/>
                <w:kern w:val="0"/>
                <w:sz w:val="20"/>
                <w:szCs w:val="20"/>
                <w:lang w:val="es-ES" w:eastAsia="es-ES"/>
                <w14:ligatures w14:val="none"/>
              </w:rPr>
              <w:t>Germination</w:t>
            </w:r>
            <w:proofErr w:type="spellEnd"/>
            <w:r>
              <w:rPr>
                <w:rFonts w:ascii="Calibri" w:eastAsia="Times New Roman" w:hAnsi="Calibri" w:cs="Calibri"/>
                <w:color w:val="000000"/>
                <w:kern w:val="0"/>
                <w:sz w:val="20"/>
                <w:szCs w:val="20"/>
                <w:lang w:val="es-ES" w:eastAsia="es-ES"/>
                <w14:ligatures w14:val="none"/>
              </w:rPr>
              <w:t xml:space="preserve"> timing</w:t>
            </w:r>
            <w:r w:rsidR="00354BD3" w:rsidRPr="004A720B">
              <w:rPr>
                <w:rFonts w:ascii="Calibri" w:eastAsia="Times New Roman" w:hAnsi="Calibri" w:cs="Calibri"/>
                <w:color w:val="000000"/>
                <w:kern w:val="0"/>
                <w:sz w:val="20"/>
                <w:szCs w:val="20"/>
                <w:lang w:val="es-ES" w:eastAsia="es-ES"/>
                <w14:ligatures w14:val="none"/>
              </w:rPr>
              <w:t xml:space="preserve"> (EHS)</w:t>
            </w:r>
          </w:p>
        </w:tc>
        <w:tc>
          <w:tcPr>
            <w:tcW w:w="3107" w:type="dxa"/>
            <w:shd w:val="clear" w:color="auto" w:fill="auto"/>
            <w:noWrap/>
            <w:vAlign w:val="bottom"/>
            <w:hideMark/>
          </w:tcPr>
          <w:p w14:paraId="5E89816A" w14:textId="253AAF81" w:rsidR="00FE25DC" w:rsidRPr="004A720B" w:rsidRDefault="00F570D5"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EHS with increasing oil content</w:t>
            </w:r>
          </w:p>
        </w:tc>
        <w:tc>
          <w:tcPr>
            <w:tcW w:w="3090" w:type="dxa"/>
            <w:shd w:val="clear" w:color="auto" w:fill="auto"/>
            <w:noWrap/>
            <w:vAlign w:val="bottom"/>
            <w:hideMark/>
          </w:tcPr>
          <w:p w14:paraId="5C369B38" w14:textId="398B0B73" w:rsidR="00FE25DC" w:rsidRPr="004A720B" w:rsidRDefault="00F570D5" w:rsidP="00FE25DC">
            <w:pPr>
              <w:spacing w:after="0" w:line="240" w:lineRule="auto"/>
              <w:rPr>
                <w:rFonts w:ascii="Calibri" w:eastAsia="Times New Roman" w:hAnsi="Calibri" w:cs="Calibri"/>
                <w:color w:val="000000"/>
                <w:kern w:val="0"/>
                <w:sz w:val="20"/>
                <w:szCs w:val="20"/>
                <w:lang w:eastAsia="es-ES"/>
                <w14:ligatures w14:val="none"/>
              </w:rPr>
            </w:pPr>
            <w:r w:rsidRPr="004A720B">
              <w:rPr>
                <w:rFonts w:ascii="Calibri" w:eastAsia="Times New Roman" w:hAnsi="Calibri" w:cs="Calibri"/>
                <w:color w:val="000000"/>
                <w:kern w:val="0"/>
                <w:sz w:val="20"/>
                <w:szCs w:val="20"/>
                <w:lang w:eastAsia="es-ES"/>
                <w14:ligatures w14:val="none"/>
              </w:rPr>
              <w:t>Decreasing EHS with increasing ratio</w:t>
            </w:r>
          </w:p>
        </w:tc>
      </w:tr>
      <w:tr w:rsidR="001F3940" w:rsidRPr="004A720B" w14:paraId="3A02B0EE" w14:textId="77777777" w:rsidTr="00D44C36">
        <w:trPr>
          <w:trHeight w:val="256"/>
        </w:trPr>
        <w:tc>
          <w:tcPr>
            <w:tcW w:w="8472" w:type="dxa"/>
            <w:gridSpan w:val="4"/>
            <w:shd w:val="clear" w:color="auto" w:fill="auto"/>
            <w:noWrap/>
            <w:vAlign w:val="bottom"/>
            <w:hideMark/>
          </w:tcPr>
          <w:p w14:paraId="35EF57A9" w14:textId="4097A740" w:rsidR="001F3940" w:rsidRPr="004A720B" w:rsidRDefault="00CD0C2B" w:rsidP="00FE25DC">
            <w:pPr>
              <w:spacing w:after="0" w:line="240" w:lineRule="auto"/>
              <w:rPr>
                <w:rFonts w:ascii="Calibri" w:eastAsia="Times New Roman" w:hAnsi="Calibri" w:cs="Calibri"/>
                <w:color w:val="000000"/>
                <w:kern w:val="0"/>
                <w:sz w:val="20"/>
                <w:szCs w:val="20"/>
                <w:lang w:val="es-ES" w:eastAsia="es-ES"/>
                <w14:ligatures w14:val="none"/>
              </w:rPr>
            </w:pPr>
            <w:proofErr w:type="spellStart"/>
            <w:r>
              <w:rPr>
                <w:rFonts w:ascii="Calibri" w:eastAsia="Times New Roman" w:hAnsi="Calibri" w:cs="Calibri"/>
                <w:color w:val="000000"/>
                <w:kern w:val="0"/>
                <w:sz w:val="20"/>
                <w:szCs w:val="20"/>
                <w:lang w:val="es-ES" w:eastAsia="es-ES"/>
                <w14:ligatures w14:val="none"/>
              </w:rPr>
              <w:t>E</w:t>
            </w:r>
            <w:r w:rsidR="001F3940" w:rsidRPr="004A720B">
              <w:rPr>
                <w:rFonts w:ascii="Calibri" w:eastAsia="Times New Roman" w:hAnsi="Calibri" w:cs="Calibri"/>
                <w:color w:val="000000"/>
                <w:kern w:val="0"/>
                <w:sz w:val="20"/>
                <w:szCs w:val="20"/>
                <w:lang w:val="es-ES" w:eastAsia="es-ES"/>
                <w14:ligatures w14:val="none"/>
              </w:rPr>
              <w:t>cological</w:t>
            </w:r>
            <w:proofErr w:type="spellEnd"/>
            <w:r w:rsidR="001F3940" w:rsidRPr="004A720B">
              <w:rPr>
                <w:rFonts w:ascii="Calibri" w:eastAsia="Times New Roman" w:hAnsi="Calibri" w:cs="Calibri"/>
                <w:color w:val="000000"/>
                <w:kern w:val="0"/>
                <w:sz w:val="20"/>
                <w:szCs w:val="20"/>
                <w:lang w:val="es-ES" w:eastAsia="es-ES"/>
                <w14:ligatures w14:val="none"/>
              </w:rPr>
              <w:t xml:space="preserve"> drivers</w:t>
            </w:r>
          </w:p>
        </w:tc>
      </w:tr>
      <w:tr w:rsidR="00686942" w:rsidRPr="004A720B" w14:paraId="1B350E18" w14:textId="77777777" w:rsidTr="00986E44">
        <w:trPr>
          <w:trHeight w:val="547"/>
        </w:trPr>
        <w:tc>
          <w:tcPr>
            <w:tcW w:w="489" w:type="dxa"/>
            <w:vMerge w:val="restart"/>
            <w:shd w:val="clear" w:color="auto" w:fill="auto"/>
            <w:vAlign w:val="center"/>
            <w:hideMark/>
          </w:tcPr>
          <w:p w14:paraId="187925E8" w14:textId="77777777" w:rsidR="00686942" w:rsidRPr="004A720B" w:rsidRDefault="00686942" w:rsidP="00FE25DC">
            <w:pPr>
              <w:spacing w:after="0" w:line="240" w:lineRule="auto"/>
              <w:rPr>
                <w:rFonts w:ascii="Times New Roman" w:eastAsia="Times New Roman" w:hAnsi="Times New Roman" w:cs="Times New Roman"/>
                <w:kern w:val="0"/>
                <w:sz w:val="20"/>
                <w:szCs w:val="20"/>
                <w:lang w:val="es-ES" w:eastAsia="es-ES"/>
                <w14:ligatures w14:val="none"/>
              </w:rPr>
            </w:pPr>
          </w:p>
        </w:tc>
        <w:tc>
          <w:tcPr>
            <w:tcW w:w="1786" w:type="dxa"/>
            <w:shd w:val="clear" w:color="auto" w:fill="auto"/>
            <w:noWrap/>
            <w:vAlign w:val="bottom"/>
            <w:hideMark/>
          </w:tcPr>
          <w:p w14:paraId="7AAFF5EF" w14:textId="30E1A537"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proofErr w:type="spellStart"/>
            <w:r w:rsidRPr="004A720B">
              <w:rPr>
                <w:rFonts w:ascii="Calibri" w:eastAsia="Times New Roman" w:hAnsi="Calibri" w:cs="Calibri"/>
                <w:color w:val="000000"/>
                <w:kern w:val="0"/>
                <w:sz w:val="20"/>
                <w:szCs w:val="20"/>
                <w:lang w:val="es-ES" w:eastAsia="es-ES"/>
                <w14:ligatures w14:val="none"/>
              </w:rPr>
              <w:t>Growing</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Degree</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Days</w:t>
            </w:r>
            <w:proofErr w:type="spellEnd"/>
            <w:r w:rsidRPr="004A720B">
              <w:rPr>
                <w:rFonts w:ascii="Calibri" w:eastAsia="Times New Roman" w:hAnsi="Calibri" w:cs="Calibri"/>
                <w:color w:val="000000"/>
                <w:kern w:val="0"/>
                <w:sz w:val="20"/>
                <w:szCs w:val="20"/>
                <w:lang w:val="es-ES" w:eastAsia="es-ES"/>
                <w14:ligatures w14:val="none"/>
              </w:rPr>
              <w:t xml:space="preserve"> (GDD)</w:t>
            </w:r>
          </w:p>
        </w:tc>
        <w:tc>
          <w:tcPr>
            <w:tcW w:w="3107" w:type="dxa"/>
            <w:shd w:val="clear" w:color="auto" w:fill="auto"/>
            <w:noWrap/>
            <w:vAlign w:val="bottom"/>
            <w:hideMark/>
          </w:tcPr>
          <w:p w14:paraId="4B7AB96A" w14:textId="786214BA"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916DC">
              <w:rPr>
                <w:rFonts w:ascii="Calibri" w:eastAsia="Times New Roman" w:hAnsi="Calibri" w:cs="Calibri"/>
                <w:color w:val="000000"/>
                <w:kern w:val="0"/>
                <w:sz w:val="20"/>
                <w:szCs w:val="20"/>
                <w:lang w:eastAsia="es-ES"/>
                <w14:ligatures w14:val="none"/>
              </w:rPr>
              <w:t>Increasing oil content with inc</w:t>
            </w:r>
            <w:r>
              <w:rPr>
                <w:rFonts w:ascii="Calibri" w:eastAsia="Times New Roman" w:hAnsi="Calibri" w:cs="Calibri"/>
                <w:color w:val="000000"/>
                <w:kern w:val="0"/>
                <w:sz w:val="20"/>
                <w:szCs w:val="20"/>
                <w:lang w:eastAsia="es-ES"/>
                <w14:ligatures w14:val="none"/>
              </w:rPr>
              <w:t>reasing GDD</w:t>
            </w:r>
          </w:p>
        </w:tc>
        <w:tc>
          <w:tcPr>
            <w:tcW w:w="3090" w:type="dxa"/>
            <w:shd w:val="clear" w:color="auto" w:fill="auto"/>
            <w:noWrap/>
            <w:vAlign w:val="bottom"/>
            <w:hideMark/>
          </w:tcPr>
          <w:p w14:paraId="3E27E2D0" w14:textId="4D0BC34B"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r>
              <w:rPr>
                <w:rFonts w:ascii="Calibri" w:eastAsia="Times New Roman" w:hAnsi="Calibri" w:cs="Calibri"/>
                <w:color w:val="000000"/>
                <w:kern w:val="0"/>
                <w:sz w:val="20"/>
                <w:szCs w:val="20"/>
                <w:lang w:eastAsia="es-ES"/>
                <w14:ligatures w14:val="none"/>
              </w:rPr>
              <w:t>Decreasing ratio with increasing GDD</w:t>
            </w:r>
          </w:p>
        </w:tc>
      </w:tr>
      <w:tr w:rsidR="00686942" w:rsidRPr="004A720B" w14:paraId="3B554BF9" w14:textId="77777777" w:rsidTr="00986E44">
        <w:trPr>
          <w:trHeight w:val="547"/>
        </w:trPr>
        <w:tc>
          <w:tcPr>
            <w:tcW w:w="489" w:type="dxa"/>
            <w:vMerge/>
            <w:shd w:val="clear" w:color="auto" w:fill="auto"/>
            <w:vAlign w:val="center"/>
            <w:hideMark/>
          </w:tcPr>
          <w:p w14:paraId="5D6A81F6" w14:textId="77777777" w:rsidR="00686942" w:rsidRPr="00F916DC" w:rsidRDefault="00686942" w:rsidP="00FE25DC">
            <w:pPr>
              <w:spacing w:after="0" w:line="240" w:lineRule="auto"/>
              <w:rPr>
                <w:rFonts w:ascii="Calibri" w:eastAsia="Times New Roman" w:hAnsi="Calibri" w:cs="Calibri"/>
                <w:color w:val="000000"/>
                <w:kern w:val="0"/>
                <w:sz w:val="20"/>
                <w:szCs w:val="20"/>
                <w:lang w:eastAsia="es-ES"/>
                <w14:ligatures w14:val="none"/>
              </w:rPr>
            </w:pPr>
          </w:p>
        </w:tc>
        <w:tc>
          <w:tcPr>
            <w:tcW w:w="1786" w:type="dxa"/>
            <w:shd w:val="clear" w:color="auto" w:fill="auto"/>
            <w:noWrap/>
            <w:vAlign w:val="bottom"/>
            <w:hideMark/>
          </w:tcPr>
          <w:p w14:paraId="5A08B300" w14:textId="77F02CB9"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proofErr w:type="spellStart"/>
            <w:r w:rsidRPr="004A720B">
              <w:rPr>
                <w:rFonts w:ascii="Calibri" w:eastAsia="Times New Roman" w:hAnsi="Calibri" w:cs="Calibri"/>
                <w:color w:val="000000"/>
                <w:kern w:val="0"/>
                <w:sz w:val="20"/>
                <w:szCs w:val="20"/>
                <w:lang w:val="es-ES" w:eastAsia="es-ES"/>
                <w14:ligatures w14:val="none"/>
              </w:rPr>
              <w:t>Freezing</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Degree</w:t>
            </w:r>
            <w:proofErr w:type="spellEnd"/>
            <w:r w:rsidRPr="004A720B">
              <w:rPr>
                <w:rFonts w:ascii="Calibri" w:eastAsia="Times New Roman" w:hAnsi="Calibri" w:cs="Calibri"/>
                <w:color w:val="000000"/>
                <w:kern w:val="0"/>
                <w:sz w:val="20"/>
                <w:szCs w:val="20"/>
                <w:lang w:val="es-ES" w:eastAsia="es-ES"/>
                <w14:ligatures w14:val="none"/>
              </w:rPr>
              <w:t xml:space="preserve"> </w:t>
            </w:r>
            <w:proofErr w:type="spellStart"/>
            <w:r w:rsidRPr="004A720B">
              <w:rPr>
                <w:rFonts w:ascii="Calibri" w:eastAsia="Times New Roman" w:hAnsi="Calibri" w:cs="Calibri"/>
                <w:color w:val="000000"/>
                <w:kern w:val="0"/>
                <w:sz w:val="20"/>
                <w:szCs w:val="20"/>
                <w:lang w:val="es-ES" w:eastAsia="es-ES"/>
                <w14:ligatures w14:val="none"/>
              </w:rPr>
              <w:t>Days</w:t>
            </w:r>
            <w:proofErr w:type="spellEnd"/>
            <w:r w:rsidRPr="004A720B">
              <w:rPr>
                <w:rFonts w:ascii="Calibri" w:eastAsia="Times New Roman" w:hAnsi="Calibri" w:cs="Calibri"/>
                <w:color w:val="000000"/>
                <w:kern w:val="0"/>
                <w:sz w:val="20"/>
                <w:szCs w:val="20"/>
                <w:lang w:val="es-ES" w:eastAsia="es-ES"/>
                <w14:ligatures w14:val="none"/>
              </w:rPr>
              <w:t xml:space="preserve"> (FDD)</w:t>
            </w:r>
          </w:p>
        </w:tc>
        <w:tc>
          <w:tcPr>
            <w:tcW w:w="3107" w:type="dxa"/>
            <w:shd w:val="clear" w:color="auto" w:fill="auto"/>
            <w:noWrap/>
            <w:vAlign w:val="bottom"/>
            <w:hideMark/>
          </w:tcPr>
          <w:p w14:paraId="1AC7F1C7" w14:textId="39B522D7"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AD6775">
              <w:rPr>
                <w:rFonts w:ascii="Calibri" w:eastAsia="Times New Roman" w:hAnsi="Calibri" w:cs="Calibri"/>
                <w:color w:val="000000"/>
                <w:kern w:val="0"/>
                <w:sz w:val="20"/>
                <w:szCs w:val="20"/>
                <w:lang w:eastAsia="es-ES"/>
                <w14:ligatures w14:val="none"/>
              </w:rPr>
              <w:t>Decreasing oil content with i</w:t>
            </w:r>
            <w:r>
              <w:rPr>
                <w:rFonts w:ascii="Calibri" w:eastAsia="Times New Roman" w:hAnsi="Calibri" w:cs="Calibri"/>
                <w:color w:val="000000"/>
                <w:kern w:val="0"/>
                <w:sz w:val="20"/>
                <w:szCs w:val="20"/>
                <w:lang w:eastAsia="es-ES"/>
                <w14:ligatures w14:val="none"/>
              </w:rPr>
              <w:t>ncreasing FDD</w:t>
            </w:r>
          </w:p>
        </w:tc>
        <w:tc>
          <w:tcPr>
            <w:tcW w:w="3090" w:type="dxa"/>
            <w:shd w:val="clear" w:color="auto" w:fill="auto"/>
            <w:noWrap/>
            <w:vAlign w:val="bottom"/>
            <w:hideMark/>
          </w:tcPr>
          <w:p w14:paraId="03930C8E" w14:textId="6C6A973F"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AD6775">
              <w:rPr>
                <w:rFonts w:ascii="Calibri" w:eastAsia="Times New Roman" w:hAnsi="Calibri" w:cs="Calibri"/>
                <w:color w:val="000000"/>
                <w:kern w:val="0"/>
                <w:sz w:val="20"/>
                <w:szCs w:val="20"/>
                <w:lang w:eastAsia="es-ES"/>
                <w14:ligatures w14:val="none"/>
              </w:rPr>
              <w:t>Increasing ratio with increasing FD</w:t>
            </w:r>
            <w:r>
              <w:rPr>
                <w:rFonts w:ascii="Calibri" w:eastAsia="Times New Roman" w:hAnsi="Calibri" w:cs="Calibri"/>
                <w:color w:val="000000"/>
                <w:kern w:val="0"/>
                <w:sz w:val="20"/>
                <w:szCs w:val="20"/>
                <w:lang w:eastAsia="es-ES"/>
                <w14:ligatures w14:val="none"/>
              </w:rPr>
              <w:t>D</w:t>
            </w:r>
          </w:p>
        </w:tc>
      </w:tr>
      <w:tr w:rsidR="00686942" w:rsidRPr="004A720B" w14:paraId="590EA0AA" w14:textId="77777777" w:rsidTr="00986E44">
        <w:trPr>
          <w:trHeight w:val="547"/>
        </w:trPr>
        <w:tc>
          <w:tcPr>
            <w:tcW w:w="489" w:type="dxa"/>
            <w:vMerge/>
            <w:shd w:val="clear" w:color="auto" w:fill="auto"/>
            <w:vAlign w:val="center"/>
            <w:hideMark/>
          </w:tcPr>
          <w:p w14:paraId="525065A0" w14:textId="77777777" w:rsidR="00686942" w:rsidRPr="00AD6775" w:rsidRDefault="00686942" w:rsidP="00FE25DC">
            <w:pPr>
              <w:spacing w:after="0" w:line="240" w:lineRule="auto"/>
              <w:rPr>
                <w:rFonts w:ascii="Calibri" w:eastAsia="Times New Roman" w:hAnsi="Calibri" w:cs="Calibri"/>
                <w:color w:val="000000"/>
                <w:kern w:val="0"/>
                <w:sz w:val="20"/>
                <w:szCs w:val="20"/>
                <w:lang w:eastAsia="es-ES"/>
                <w14:ligatures w14:val="none"/>
              </w:rPr>
            </w:pPr>
          </w:p>
        </w:tc>
        <w:tc>
          <w:tcPr>
            <w:tcW w:w="1786" w:type="dxa"/>
            <w:shd w:val="clear" w:color="auto" w:fill="auto"/>
            <w:noWrap/>
            <w:vAlign w:val="bottom"/>
            <w:hideMark/>
          </w:tcPr>
          <w:p w14:paraId="7157809E" w14:textId="77A24BD2" w:rsidR="00686942" w:rsidRPr="004A720B" w:rsidRDefault="00686942" w:rsidP="00C63471">
            <w:pPr>
              <w:spacing w:after="0" w:line="240" w:lineRule="auto"/>
              <w:rPr>
                <w:rFonts w:ascii="Calibri" w:eastAsia="Times New Roman" w:hAnsi="Calibri" w:cs="Calibri"/>
                <w:color w:val="000000"/>
                <w:kern w:val="0"/>
                <w:sz w:val="20"/>
                <w:szCs w:val="20"/>
                <w:lang w:val="es-ES" w:eastAsia="es-ES"/>
                <w14:ligatures w14:val="none"/>
              </w:rPr>
            </w:pPr>
            <w:r w:rsidRPr="004A720B">
              <w:rPr>
                <w:rFonts w:ascii="Calibri" w:eastAsia="Times New Roman" w:hAnsi="Calibri" w:cs="Calibri"/>
                <w:color w:val="000000"/>
                <w:kern w:val="0"/>
                <w:sz w:val="20"/>
                <w:szCs w:val="20"/>
                <w:lang w:val="es-ES" w:eastAsia="es-ES"/>
                <w14:ligatures w14:val="none"/>
              </w:rPr>
              <w:t xml:space="preserve">Snow </w:t>
            </w:r>
            <w:proofErr w:type="spellStart"/>
            <w:r w:rsidRPr="004A720B">
              <w:rPr>
                <w:rFonts w:ascii="Calibri" w:eastAsia="Times New Roman" w:hAnsi="Calibri" w:cs="Calibri"/>
                <w:color w:val="000000"/>
                <w:kern w:val="0"/>
                <w:sz w:val="20"/>
                <w:szCs w:val="20"/>
                <w:lang w:val="es-ES" w:eastAsia="es-ES"/>
                <w14:ligatures w14:val="none"/>
              </w:rPr>
              <w:t>Days</w:t>
            </w:r>
            <w:proofErr w:type="spellEnd"/>
            <w:r w:rsidRPr="004A720B">
              <w:rPr>
                <w:rFonts w:ascii="Calibri" w:eastAsia="Times New Roman" w:hAnsi="Calibri" w:cs="Calibri"/>
                <w:color w:val="000000"/>
                <w:kern w:val="0"/>
                <w:sz w:val="20"/>
                <w:szCs w:val="20"/>
                <w:lang w:val="es-ES" w:eastAsia="es-ES"/>
                <w14:ligatures w14:val="none"/>
              </w:rPr>
              <w:t xml:space="preserve"> (Snow)</w:t>
            </w:r>
          </w:p>
        </w:tc>
        <w:tc>
          <w:tcPr>
            <w:tcW w:w="3107" w:type="dxa"/>
            <w:shd w:val="clear" w:color="auto" w:fill="auto"/>
            <w:noWrap/>
            <w:vAlign w:val="bottom"/>
            <w:hideMark/>
          </w:tcPr>
          <w:p w14:paraId="44EE10E7" w14:textId="0BB2BD03" w:rsidR="00686942" w:rsidRPr="00F60A1F"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60A1F">
              <w:rPr>
                <w:rFonts w:ascii="Calibri" w:eastAsia="Times New Roman" w:hAnsi="Calibri" w:cs="Calibri"/>
                <w:color w:val="000000"/>
                <w:kern w:val="0"/>
                <w:sz w:val="20"/>
                <w:szCs w:val="20"/>
                <w:lang w:eastAsia="es-ES"/>
                <w14:ligatures w14:val="none"/>
              </w:rPr>
              <w:t>Decreasing oil content with incre</w:t>
            </w:r>
            <w:r>
              <w:rPr>
                <w:rFonts w:ascii="Calibri" w:eastAsia="Times New Roman" w:hAnsi="Calibri" w:cs="Calibri"/>
                <w:color w:val="000000"/>
                <w:kern w:val="0"/>
                <w:sz w:val="20"/>
                <w:szCs w:val="20"/>
                <w:lang w:eastAsia="es-ES"/>
                <w14:ligatures w14:val="none"/>
              </w:rPr>
              <w:t>asing snow</w:t>
            </w:r>
          </w:p>
        </w:tc>
        <w:tc>
          <w:tcPr>
            <w:tcW w:w="3090" w:type="dxa"/>
            <w:shd w:val="clear" w:color="auto" w:fill="auto"/>
            <w:noWrap/>
            <w:vAlign w:val="bottom"/>
            <w:hideMark/>
          </w:tcPr>
          <w:p w14:paraId="7C0B5025" w14:textId="6B4AC5D5" w:rsidR="00686942" w:rsidRPr="00F60A1F" w:rsidRDefault="00686942" w:rsidP="00FE25DC">
            <w:pPr>
              <w:spacing w:after="0" w:line="240" w:lineRule="auto"/>
              <w:rPr>
                <w:rFonts w:ascii="Calibri" w:eastAsia="Times New Roman" w:hAnsi="Calibri" w:cs="Calibri"/>
                <w:color w:val="000000"/>
                <w:kern w:val="0"/>
                <w:sz w:val="20"/>
                <w:szCs w:val="20"/>
                <w:lang w:eastAsia="es-ES"/>
                <w14:ligatures w14:val="none"/>
              </w:rPr>
            </w:pPr>
            <w:r w:rsidRPr="00F60A1F">
              <w:rPr>
                <w:rFonts w:ascii="Calibri" w:eastAsia="Times New Roman" w:hAnsi="Calibri" w:cs="Calibri"/>
                <w:color w:val="000000"/>
                <w:kern w:val="0"/>
                <w:sz w:val="20"/>
                <w:szCs w:val="20"/>
                <w:lang w:eastAsia="es-ES"/>
                <w14:ligatures w14:val="none"/>
              </w:rPr>
              <w:t>Increasing ratio with increasing FDD</w:t>
            </w:r>
          </w:p>
        </w:tc>
      </w:tr>
    </w:tbl>
    <w:p w14:paraId="1ECE6FD1" w14:textId="77777777" w:rsidR="002F48F2" w:rsidRPr="00BC5462" w:rsidRDefault="002F48F2" w:rsidP="002F48F2">
      <w:pPr>
        <w:spacing w:line="360" w:lineRule="auto"/>
        <w:jc w:val="both"/>
        <w:rPr>
          <w:lang w:val="en-GB"/>
        </w:rPr>
      </w:pPr>
    </w:p>
    <w:p w14:paraId="17EA35B8" w14:textId="60A629F5" w:rsidR="00210DE3" w:rsidRPr="00BC5462" w:rsidRDefault="000251A7" w:rsidP="00E526DA">
      <w:pPr>
        <w:pStyle w:val="Ttulo2"/>
        <w:spacing w:line="360" w:lineRule="auto"/>
        <w:jc w:val="both"/>
        <w:rPr>
          <w:lang w:val="en-GB"/>
        </w:rPr>
      </w:pPr>
      <w:r>
        <w:rPr>
          <w:lang w:val="en-GB"/>
        </w:rPr>
        <w:t>2. Material</w:t>
      </w:r>
      <w:r w:rsidR="00A635D1">
        <w:rPr>
          <w:lang w:val="en-GB"/>
        </w:rPr>
        <w:t>s</w:t>
      </w:r>
      <w:r>
        <w:rPr>
          <w:lang w:val="en-GB"/>
        </w:rPr>
        <w:t xml:space="preserve"> and </w:t>
      </w:r>
      <w:r w:rsidR="00210DE3" w:rsidRPr="00BC5462">
        <w:rPr>
          <w:lang w:val="en-GB"/>
        </w:rPr>
        <w:t>Method</w:t>
      </w:r>
      <w:r w:rsidR="00D44C36">
        <w:rPr>
          <w:lang w:val="en-GB"/>
        </w:rPr>
        <w:t>s</w:t>
      </w:r>
      <w:r w:rsidR="00A635D1">
        <w:rPr>
          <w:lang w:val="en-GB"/>
        </w:rPr>
        <w:t xml:space="preserve"> (1</w:t>
      </w:r>
      <w:r w:rsidR="00CF5490">
        <w:rPr>
          <w:lang w:val="en-GB"/>
        </w:rPr>
        <w:t>717</w:t>
      </w:r>
      <w:r w:rsidR="00A635D1">
        <w:rPr>
          <w:lang w:val="en-GB"/>
        </w:rPr>
        <w:t xml:space="preserve"> words</w:t>
      </w:r>
      <w:r w:rsidR="0054695E">
        <w:rPr>
          <w:lang w:val="en-GB"/>
        </w:rPr>
        <w:t xml:space="preserve"> </w:t>
      </w:r>
      <w:r w:rsidR="0054695E">
        <w:rPr>
          <w:lang w:val="en-GB"/>
        </w:rPr>
        <w:t>main text</w:t>
      </w:r>
      <w:r w:rsidR="00A635D1">
        <w:rPr>
          <w:lang w:val="en-GB"/>
        </w:rPr>
        <w:t>)</w:t>
      </w:r>
    </w:p>
    <w:p w14:paraId="6B50BB43" w14:textId="49997DC5" w:rsidR="003834AB" w:rsidRPr="00BC5462" w:rsidRDefault="006206A0" w:rsidP="00E526DA">
      <w:pPr>
        <w:pStyle w:val="Ttulo3"/>
        <w:spacing w:line="360" w:lineRule="auto"/>
        <w:jc w:val="both"/>
        <w:rPr>
          <w:lang w:val="en-GB"/>
        </w:rPr>
      </w:pPr>
      <w:r w:rsidRPr="00BC5462">
        <w:rPr>
          <w:lang w:val="en-GB"/>
        </w:rPr>
        <w:t>Study system</w:t>
      </w:r>
      <w:r w:rsidR="00070377" w:rsidRPr="00BC5462">
        <w:rPr>
          <w:lang w:val="en-GB"/>
        </w:rPr>
        <w:t xml:space="preserve"> </w:t>
      </w:r>
    </w:p>
    <w:p w14:paraId="014BB760" w14:textId="40850B2D" w:rsidR="0090525B" w:rsidRPr="006D0D9C" w:rsidRDefault="00C374BD" w:rsidP="00D149C9">
      <w:pPr>
        <w:spacing w:line="360" w:lineRule="auto"/>
        <w:jc w:val="both"/>
      </w:pPr>
      <w:r>
        <w:rPr>
          <w:lang w:val="en-GB"/>
        </w:rPr>
        <w:t xml:space="preserve">We focused on herbaceous alpine species from grassland communities in the Cantabrian Mountains (north-western Spain), a transitional mountain </w:t>
      </w:r>
      <w:r w:rsidR="00D41F95">
        <w:rPr>
          <w:lang w:val="en-GB"/>
        </w:rPr>
        <w:t xml:space="preserve">system </w:t>
      </w:r>
      <w:r>
        <w:rPr>
          <w:lang w:val="en-GB"/>
        </w:rPr>
        <w:t xml:space="preserve">between </w:t>
      </w:r>
      <w:r w:rsidR="003C742B">
        <w:rPr>
          <w:lang w:val="en-GB"/>
        </w:rPr>
        <w:t xml:space="preserve">southern Europe's temperate and Mediterranean regions </w:t>
      </w:r>
      <w:r w:rsidR="00F6235E">
        <w:rPr>
          <w:lang w:val="en-GB"/>
        </w:rPr>
        <w:fldChar w:fldCharType="begin" w:fldLock="1"/>
      </w:r>
      <w:r w:rsidR="00003B3D">
        <w:rPr>
          <w:lang w:val="en-GB"/>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6308c9d9-3387-4f1f-9c22-900f4021ce92"]}],"mendeley":{"formattedCitation":"(García-Gutiérrez &lt;i&gt;et al.&lt;/i&gt;, 2018)","plainTextFormattedCitation":"(García-Gutiérrez et al., 2018)","previouslyFormattedCitation":"(García-Gutiérrez &lt;i&gt;et al.&lt;/i&gt;, 2018)"},"properties":{"noteIndex":0},"schema":"https://github.com/citation-style-language/schema/raw/master/csl-citation.json"}</w:instrText>
      </w:r>
      <w:r w:rsidR="00F6235E">
        <w:rPr>
          <w:lang w:val="en-GB"/>
        </w:rPr>
        <w:fldChar w:fldCharType="separate"/>
      </w:r>
      <w:r w:rsidR="00F6235E" w:rsidRPr="00F6235E">
        <w:rPr>
          <w:noProof/>
          <w:lang w:val="en-GB"/>
        </w:rPr>
        <w:t xml:space="preserve">(García-Gutiérrez </w:t>
      </w:r>
      <w:r w:rsidR="00F6235E" w:rsidRPr="00F6235E">
        <w:rPr>
          <w:i/>
          <w:noProof/>
          <w:lang w:val="en-GB"/>
        </w:rPr>
        <w:t>et al.</w:t>
      </w:r>
      <w:r w:rsidR="00F6235E" w:rsidRPr="00F6235E">
        <w:rPr>
          <w:noProof/>
          <w:lang w:val="en-GB"/>
        </w:rPr>
        <w:t>, 2018)</w:t>
      </w:r>
      <w:r w:rsidR="00F6235E">
        <w:rPr>
          <w:lang w:val="en-GB"/>
        </w:rPr>
        <w:fldChar w:fldCharType="end"/>
      </w:r>
      <w:r>
        <w:rPr>
          <w:lang w:val="en-GB"/>
        </w:rPr>
        <w:t>. These grassland communities are continuously distributed along the mountain range, occupying reduced areas above the treeline and around mountaintops between 1</w:t>
      </w:r>
      <w:r w:rsidR="00864812">
        <w:rPr>
          <w:lang w:val="en-GB"/>
        </w:rPr>
        <w:t>5</w:t>
      </w:r>
      <w:r w:rsidR="00204AC3">
        <w:rPr>
          <w:lang w:val="en-GB"/>
        </w:rPr>
        <w:t>8</w:t>
      </w:r>
      <w:r>
        <w:rPr>
          <w:lang w:val="en-GB"/>
        </w:rPr>
        <w:t>0 and 2</w:t>
      </w:r>
      <w:r w:rsidR="00556D3E">
        <w:rPr>
          <w:lang w:val="en-GB"/>
        </w:rPr>
        <w:t>6</w:t>
      </w:r>
      <w:r>
        <w:rPr>
          <w:lang w:val="en-GB"/>
        </w:rPr>
        <w:t xml:space="preserve">00 m </w:t>
      </w:r>
      <w:proofErr w:type="spellStart"/>
      <w:r>
        <w:rPr>
          <w:lang w:val="en-GB"/>
        </w:rPr>
        <w:t>a.s.l</w:t>
      </w:r>
      <w:proofErr w:type="spellEnd"/>
      <w:r w:rsidR="00A9796F">
        <w:rPr>
          <w:lang w:val="en-GB"/>
        </w:rPr>
        <w:t xml:space="preserve"> (</w:t>
      </w:r>
      <w:r w:rsidR="00F9225D" w:rsidRPr="00F9225D">
        <w:rPr>
          <w:highlight w:val="yellow"/>
          <w:lang w:val="en-GB"/>
        </w:rPr>
        <w:t>González Le Barbier et al., 2025</w:t>
      </w:r>
      <w:r w:rsidR="00F9225D">
        <w:rPr>
          <w:lang w:val="en-GB"/>
        </w:rPr>
        <w:t>)</w:t>
      </w:r>
      <w:r>
        <w:rPr>
          <w:lang w:val="en-GB"/>
        </w:rPr>
        <w:t xml:space="preserve">. Grassland communities are predominantly dominated by Poaceae and Cyperaceae, and the main life forms are </w:t>
      </w:r>
      <w:r w:rsidR="00FE5FC7">
        <w:rPr>
          <w:lang w:val="en-GB"/>
        </w:rPr>
        <w:t>h</w:t>
      </w:r>
      <w:r>
        <w:rPr>
          <w:lang w:val="en-GB"/>
        </w:rPr>
        <w:t xml:space="preserve">emicryptophytes and </w:t>
      </w:r>
      <w:r w:rsidR="003355BF">
        <w:rPr>
          <w:lang w:val="en-GB"/>
        </w:rPr>
        <w:t xml:space="preserve">dwarf </w:t>
      </w:r>
      <w:r w:rsidR="00FE5FC7">
        <w:rPr>
          <w:lang w:val="en-GB"/>
        </w:rPr>
        <w:t>c</w:t>
      </w:r>
      <w:r>
        <w:rPr>
          <w:lang w:val="en-GB"/>
        </w:rPr>
        <w:t>hamaephytes. Climatic conditions follow a north-south temperature and precipitation gradient, with colder and wetter conditions on northern slopes compared to warmer and drier conditions on southern slopes.</w:t>
      </w:r>
      <w:r w:rsidR="00C35CC4">
        <w:rPr>
          <w:lang w:val="en-GB"/>
        </w:rPr>
        <w:t xml:space="preserve"> Mean annual temperatures </w:t>
      </w:r>
      <w:r w:rsidR="00A9796F">
        <w:rPr>
          <w:lang w:val="en-GB"/>
        </w:rPr>
        <w:t xml:space="preserve">in the study area </w:t>
      </w:r>
      <w:r w:rsidR="00C35CC4">
        <w:rPr>
          <w:lang w:val="en-GB"/>
        </w:rPr>
        <w:t xml:space="preserve">range from </w:t>
      </w:r>
      <w:r w:rsidR="007D27D7">
        <w:rPr>
          <w:lang w:val="en-GB"/>
        </w:rPr>
        <w:t>2.5 to 4.5 ºC</w:t>
      </w:r>
      <w:r w:rsidR="00204AC3">
        <w:rPr>
          <w:lang w:val="en-GB"/>
        </w:rPr>
        <w:t>,</w:t>
      </w:r>
      <w:r w:rsidR="007D27D7">
        <w:rPr>
          <w:lang w:val="en-GB"/>
        </w:rPr>
        <w:t xml:space="preserve"> and mean summer precipitation range</w:t>
      </w:r>
      <w:r w:rsidR="00FE5FC7">
        <w:rPr>
          <w:lang w:val="en-GB"/>
        </w:rPr>
        <w:t>s</w:t>
      </w:r>
      <w:r w:rsidR="007D27D7">
        <w:rPr>
          <w:lang w:val="en-GB"/>
        </w:rPr>
        <w:t xml:space="preserve"> from </w:t>
      </w:r>
      <w:r w:rsidR="004A4249">
        <w:rPr>
          <w:lang w:val="en-GB"/>
        </w:rPr>
        <w:t>160 to 260mm (</w:t>
      </w:r>
      <w:r w:rsidR="00FE5FC7">
        <w:rPr>
          <w:lang w:val="en-GB"/>
        </w:rPr>
        <w:t>v</w:t>
      </w:r>
      <w:r w:rsidR="004A4249">
        <w:rPr>
          <w:lang w:val="en-GB"/>
        </w:rPr>
        <w:t>alues extracted from Chelsa 2.1 bio1 and bio17</w:t>
      </w:r>
      <w:r w:rsidR="000F1AC1">
        <w:rPr>
          <w:lang w:val="en-GB"/>
        </w:rPr>
        <w:t>,</w:t>
      </w:r>
      <w:r w:rsidR="00A9675A">
        <w:rPr>
          <w:lang w:val="en-GB"/>
        </w:rPr>
        <w:t xml:space="preserve"> </w:t>
      </w:r>
      <w:r w:rsidR="00A9675A">
        <w:rPr>
          <w:lang w:val="en-GB"/>
        </w:rPr>
        <w:fldChar w:fldCharType="begin" w:fldLock="1"/>
      </w:r>
      <w:r w:rsidR="001C05B8">
        <w:rPr>
          <w:lang w:val="en-GB"/>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manualFormatting":"Karger et al., 2017)","plainTextFormattedCitation":"(Karger et al., 2017)","previouslyFormattedCitation":"(Karger &lt;i&gt;et al.&lt;/i&gt;, 2017)"},"properties":{"noteIndex":0},"schema":"https://github.com/citation-style-language/schema/raw/master/csl-citation.json"}</w:instrText>
      </w:r>
      <w:r w:rsidR="00A9675A">
        <w:rPr>
          <w:lang w:val="en-GB"/>
        </w:rPr>
        <w:fldChar w:fldCharType="separate"/>
      </w:r>
      <w:r w:rsidR="00A9675A" w:rsidRPr="00A9675A">
        <w:rPr>
          <w:noProof/>
          <w:lang w:val="en-GB"/>
        </w:rPr>
        <w:t xml:space="preserve">Karger </w:t>
      </w:r>
      <w:r w:rsidR="00A9675A" w:rsidRPr="00A9675A">
        <w:rPr>
          <w:i/>
          <w:noProof/>
          <w:lang w:val="en-GB"/>
        </w:rPr>
        <w:t>et al.</w:t>
      </w:r>
      <w:r w:rsidR="00A9675A" w:rsidRPr="00A9675A">
        <w:rPr>
          <w:noProof/>
          <w:lang w:val="en-GB"/>
        </w:rPr>
        <w:t>, 2017)</w:t>
      </w:r>
      <w:r w:rsidR="00A9675A">
        <w:rPr>
          <w:lang w:val="en-GB"/>
        </w:rPr>
        <w:fldChar w:fldCharType="end"/>
      </w:r>
      <w:r w:rsidR="000F1AC1">
        <w:rPr>
          <w:lang w:val="en-GB"/>
        </w:rPr>
        <w:t>.</w:t>
      </w:r>
      <w:r w:rsidR="006875F1">
        <w:rPr>
          <w:lang w:val="en-GB"/>
        </w:rPr>
        <w:t xml:space="preserve"> </w:t>
      </w:r>
      <w:r w:rsidR="00933E1E">
        <w:rPr>
          <w:rFonts w:eastAsia="Times New Roman" w:cstheme="minorHAnsi"/>
          <w:color w:val="000000"/>
          <w:lang w:val="en-GB" w:eastAsia="ca-ES"/>
        </w:rPr>
        <w:t>We established eight sampling sites</w:t>
      </w:r>
      <w:r w:rsidR="00E22A73">
        <w:rPr>
          <w:rFonts w:eastAsia="Times New Roman" w:cstheme="minorHAnsi"/>
          <w:color w:val="000000"/>
          <w:lang w:val="en-GB" w:eastAsia="ca-ES"/>
        </w:rPr>
        <w:t xml:space="preserve"> in the alpine grassland zone</w:t>
      </w:r>
      <w:r w:rsidR="00933E1E">
        <w:rPr>
          <w:rFonts w:eastAsia="Times New Roman" w:cstheme="minorHAnsi"/>
          <w:color w:val="000000"/>
          <w:lang w:val="en-GB" w:eastAsia="ca-ES"/>
        </w:rPr>
        <w:t xml:space="preserve">, four on the northern slopes and four on the southern slopes of the Cantabrian Mountains, ensuring representation of the flora from the two biogeographical regions. </w:t>
      </w:r>
      <w:r w:rsidR="0057469D">
        <w:rPr>
          <w:rFonts w:eastAsia="Times New Roman" w:cstheme="minorHAnsi"/>
          <w:color w:val="000000"/>
          <w:lang w:val="en-GB" w:eastAsia="ca-ES"/>
        </w:rPr>
        <w:t>We collected floristic and community composition data for all vascular plants at each sampling site</w:t>
      </w:r>
      <w:r w:rsidR="006875F1">
        <w:rPr>
          <w:rFonts w:eastAsia="Times New Roman" w:cstheme="minorHAnsi"/>
          <w:color w:val="000000"/>
          <w:lang w:val="en-GB" w:eastAsia="ca-ES"/>
        </w:rPr>
        <w:t xml:space="preserve"> and classified</w:t>
      </w:r>
      <w:r w:rsidR="00933E1E">
        <w:rPr>
          <w:rFonts w:eastAsia="Times New Roman" w:cstheme="minorHAnsi"/>
          <w:color w:val="000000"/>
          <w:lang w:val="en-GB" w:eastAsia="ca-ES"/>
        </w:rPr>
        <w:t xml:space="preserve"> species as strict alpine or generalist according to their altitudinal distribution</w:t>
      </w:r>
      <w:r w:rsidR="007441F4">
        <w:rPr>
          <w:rFonts w:eastAsia="Times New Roman" w:cstheme="minorHAnsi"/>
          <w:color w:val="000000"/>
          <w:lang w:val="en-GB" w:eastAsia="ca-ES"/>
        </w:rPr>
        <w:t xml:space="preserve"> in the study region</w:t>
      </w:r>
      <w:r w:rsidR="00933E1E">
        <w:rPr>
          <w:rFonts w:eastAsia="Times New Roman" w:cstheme="minorHAnsi"/>
          <w:color w:val="000000"/>
          <w:lang w:val="en-GB" w:eastAsia="ca-ES"/>
        </w:rPr>
        <w:t xml:space="preserve">. We </w:t>
      </w:r>
      <w:r w:rsidR="00933E1E">
        <w:rPr>
          <w:rFonts w:eastAsia="Times New Roman" w:cstheme="minorHAnsi"/>
          <w:color w:val="000000"/>
          <w:lang w:val="en-GB" w:eastAsia="ca-ES"/>
        </w:rPr>
        <w:lastRenderedPageBreak/>
        <w:t>identified plant specialists as those significantly associated with alpine grasslands, using the Indicator Values (</w:t>
      </w:r>
      <w:proofErr w:type="spellStart"/>
      <w:r w:rsidR="00933E1E">
        <w:rPr>
          <w:rFonts w:eastAsia="Times New Roman" w:cstheme="minorHAnsi"/>
          <w:color w:val="000000"/>
          <w:lang w:val="en-GB" w:eastAsia="ca-ES"/>
        </w:rPr>
        <w:t>IndVal</w:t>
      </w:r>
      <w:proofErr w:type="spellEnd"/>
      <w:r w:rsidR="00933E1E">
        <w:rPr>
          <w:rFonts w:eastAsia="Times New Roman" w:cstheme="minorHAnsi"/>
          <w:color w:val="000000"/>
          <w:lang w:val="en-GB" w:eastAsia="ca-ES"/>
        </w:rPr>
        <w:t xml:space="preserve">) in the </w:t>
      </w:r>
      <w:proofErr w:type="spellStart"/>
      <w:r w:rsidR="00933E1E">
        <w:rPr>
          <w:rFonts w:eastAsia="Times New Roman" w:cstheme="minorHAnsi"/>
          <w:color w:val="000000"/>
          <w:lang w:val="en-GB" w:eastAsia="ca-ES"/>
        </w:rPr>
        <w:t>indicspecies</w:t>
      </w:r>
      <w:proofErr w:type="spellEnd"/>
      <w:r w:rsidR="00933E1E">
        <w:rPr>
          <w:rFonts w:eastAsia="Times New Roman" w:cstheme="minorHAnsi"/>
          <w:color w:val="000000"/>
          <w:lang w:val="en-GB" w:eastAsia="ca-ES"/>
        </w:rPr>
        <w:t xml:space="preserve"> R package </w:t>
      </w:r>
      <w:r w:rsidR="005E7B8B">
        <w:rPr>
          <w:rFonts w:eastAsia="Times New Roman" w:cstheme="minorHAnsi"/>
          <w:color w:val="000000"/>
          <w:lang w:val="en-GB" w:eastAsia="ca-ES"/>
        </w:rPr>
        <w:fldChar w:fldCharType="begin" w:fldLock="1"/>
      </w:r>
      <w:r w:rsidR="00CA2838">
        <w:rPr>
          <w:rFonts w:eastAsia="Times New Roman" w:cstheme="minorHAnsi"/>
          <w:color w:val="000000"/>
          <w:lang w:val="en-GB" w:eastAsia="ca-ES"/>
        </w:rPr>
        <w:instrText>ADDIN CSL_CITATION {"citationItems":[{"id":"ITEM-1","itemData":{"DOI":"10.1890/08-1823.1","author":[{"dropping-particle":"","family":"Cáceres","given":"Miquel","non-dropping-particle":"De","parse-names":false,"suffix":""},{"dropping-particle":"","family":"Legendre","given":"Pierre","non-dropping-particle":"","parse-names":false,"suffix":""}],"container-title":"Ecology","id":"ITEM-1","issued":{"date-parts":[["2009"]]},"page":"3566-3574","title":"Associations between species and groups of sites: indices and statistical inference","type":"article-journal","volume":"90"},"uris":["http://www.mendeley.com/documents/?uuid=0a06de43-bdc7-4cd4-80dd-e727fb72e49a"]}],"mendeley":{"formattedCitation":"(De Cáceres and Legendre, 2009)","plainTextFormattedCitation":"(De Cáceres and Legendre, 2009)","previouslyFormattedCitation":"(De Cáceres and Legendre, 2009)"},"properties":{"noteIndex":0},"schema":"https://github.com/citation-style-language/schema/raw/master/csl-citation.json"}</w:instrText>
      </w:r>
      <w:r w:rsidR="005E7B8B">
        <w:rPr>
          <w:rFonts w:eastAsia="Times New Roman" w:cstheme="minorHAnsi"/>
          <w:color w:val="000000"/>
          <w:lang w:val="en-GB" w:eastAsia="ca-ES"/>
        </w:rPr>
        <w:fldChar w:fldCharType="separate"/>
      </w:r>
      <w:r w:rsidR="005E7B8B" w:rsidRPr="005E7B8B">
        <w:rPr>
          <w:rFonts w:eastAsia="Times New Roman" w:cstheme="minorHAnsi"/>
          <w:noProof/>
          <w:color w:val="000000"/>
          <w:lang w:val="en-GB" w:eastAsia="ca-ES"/>
        </w:rPr>
        <w:t>(De Cáceres and Legendre, 2009)</w:t>
      </w:r>
      <w:r w:rsidR="005E7B8B">
        <w:rPr>
          <w:rFonts w:eastAsia="Times New Roman" w:cstheme="minorHAnsi"/>
          <w:color w:val="000000"/>
          <w:lang w:val="en-GB" w:eastAsia="ca-ES"/>
        </w:rPr>
        <w:fldChar w:fldCharType="end"/>
      </w:r>
      <w:r w:rsidR="00933E1E">
        <w:rPr>
          <w:rFonts w:eastAsia="Times New Roman" w:cstheme="minorHAnsi"/>
          <w:color w:val="000000"/>
          <w:lang w:val="en-GB" w:eastAsia="ca-ES"/>
        </w:rPr>
        <w:t>. The calculations were based on 12,000 vegetation plots of grasslands stored in the SIVIM database</w:t>
      </w:r>
      <w:r w:rsidR="006875F1">
        <w:rPr>
          <w:rFonts w:eastAsia="Times New Roman" w:cstheme="minorHAnsi"/>
          <w:color w:val="000000"/>
          <w:lang w:val="en-GB" w:eastAsia="ca-ES"/>
        </w:rPr>
        <w:t xml:space="preserve"> (www.sivim.org)</w:t>
      </w:r>
      <w:r w:rsidR="00933E1E">
        <w:rPr>
          <w:rFonts w:eastAsia="Times New Roman" w:cstheme="minorHAnsi"/>
          <w:color w:val="000000"/>
          <w:lang w:val="en-GB" w:eastAsia="ca-ES"/>
        </w:rPr>
        <w:t xml:space="preserve"> for the ecoregion</w:t>
      </w:r>
      <w:r w:rsidR="00EF44E3">
        <w:rPr>
          <w:rFonts w:eastAsia="Times New Roman" w:cstheme="minorHAnsi"/>
          <w:color w:val="000000"/>
          <w:lang w:val="en-GB" w:eastAsia="ca-ES"/>
        </w:rPr>
        <w:t xml:space="preserve"> in which our system occurs (The WWF Cantabrian Mixed Forest ecoregion)</w:t>
      </w:r>
      <w:r w:rsidR="00933E1E">
        <w:rPr>
          <w:rFonts w:eastAsia="Times New Roman" w:cstheme="minorHAnsi"/>
          <w:color w:val="000000"/>
          <w:lang w:val="en-GB" w:eastAsia="ca-ES"/>
        </w:rPr>
        <w:t xml:space="preserve">. </w:t>
      </w:r>
      <w:r w:rsidR="00EA2F45">
        <w:rPr>
          <w:rFonts w:eastAsia="Times New Roman" w:cstheme="minorHAnsi"/>
          <w:color w:val="000000"/>
          <w:lang w:val="en-GB" w:eastAsia="ca-ES"/>
        </w:rPr>
        <w:t>Seed collection permits were granted for the sampling sites inside Picos de Europa National Park: expedient numbers CO/09/203/2021 and CO/09/192/2023.</w:t>
      </w:r>
    </w:p>
    <w:p w14:paraId="0A5847F5" w14:textId="1DB94043" w:rsidR="004B1AA1" w:rsidRPr="00BC5462" w:rsidRDefault="006875F1" w:rsidP="00E526DA">
      <w:pPr>
        <w:pStyle w:val="Ttulo3"/>
        <w:spacing w:line="360" w:lineRule="auto"/>
        <w:jc w:val="both"/>
        <w:rPr>
          <w:lang w:val="en-GB"/>
        </w:rPr>
      </w:pPr>
      <w:r>
        <w:rPr>
          <w:lang w:val="en-GB"/>
        </w:rPr>
        <w:t xml:space="preserve">Seed </w:t>
      </w:r>
      <w:r w:rsidR="00EA2F45">
        <w:rPr>
          <w:lang w:val="en-GB"/>
        </w:rPr>
        <w:t>oil and seed mass</w:t>
      </w:r>
    </w:p>
    <w:p w14:paraId="556D782D" w14:textId="75BD1A57" w:rsidR="003B7566" w:rsidRDefault="00E22A73" w:rsidP="00E526DA">
      <w:pPr>
        <w:autoSpaceDE w:val="0"/>
        <w:autoSpaceDN w:val="0"/>
        <w:adjustRightInd w:val="0"/>
        <w:spacing w:after="0" w:line="360" w:lineRule="auto"/>
        <w:jc w:val="both"/>
        <w:rPr>
          <w:lang w:val="en-GB"/>
        </w:rPr>
      </w:pPr>
      <w:r>
        <w:rPr>
          <w:lang w:val="en-GB"/>
        </w:rPr>
        <w:t xml:space="preserve">In a preliminary exploratory analysis, we </w:t>
      </w:r>
      <w:r w:rsidR="00971C27">
        <w:rPr>
          <w:lang w:val="en-GB"/>
        </w:rPr>
        <w:t xml:space="preserve">tested a destructive method to calculate seed oil content and composition for three seed lots from five species and different </w:t>
      </w:r>
      <w:r w:rsidR="003B7566">
        <w:rPr>
          <w:lang w:val="en-GB"/>
        </w:rPr>
        <w:t xml:space="preserve">taxonomic </w:t>
      </w:r>
      <w:r w:rsidR="00971C27">
        <w:rPr>
          <w:lang w:val="en-GB"/>
        </w:rPr>
        <w:t>families. Since we did</w:t>
      </w:r>
      <w:r w:rsidR="00555718">
        <w:rPr>
          <w:lang w:val="en-GB"/>
        </w:rPr>
        <w:t xml:space="preserve"> no</w:t>
      </w:r>
      <w:r w:rsidR="00971C27">
        <w:rPr>
          <w:lang w:val="en-GB"/>
        </w:rPr>
        <w:t xml:space="preserve">t find </w:t>
      </w:r>
      <w:r w:rsidR="00C46E37">
        <w:rPr>
          <w:lang w:val="en-GB"/>
        </w:rPr>
        <w:t>significant differences within the seed lots</w:t>
      </w:r>
      <w:r w:rsidR="00971C27">
        <w:rPr>
          <w:lang w:val="en-GB"/>
        </w:rPr>
        <w:t>, we focused our seed collection</w:t>
      </w:r>
      <w:r w:rsidR="003B7566">
        <w:rPr>
          <w:lang w:val="en-GB"/>
        </w:rPr>
        <w:t>s</w:t>
      </w:r>
      <w:r w:rsidR="00971C27">
        <w:rPr>
          <w:lang w:val="en-GB"/>
        </w:rPr>
        <w:t xml:space="preserve"> on a single sample per species. </w:t>
      </w:r>
      <w:r w:rsidR="00971C27">
        <w:rPr>
          <w:rFonts w:eastAsia="Times New Roman" w:cstheme="minorHAnsi"/>
          <w:color w:val="000000"/>
          <w:lang w:val="en-GB" w:eastAsia="ca-ES"/>
        </w:rPr>
        <w:t>Out of the 119 initially recorded species, we collected enough material for 47 species</w:t>
      </w:r>
      <w:r w:rsidR="003B7566">
        <w:rPr>
          <w:rFonts w:eastAsia="Times New Roman" w:cstheme="minorHAnsi"/>
          <w:color w:val="000000"/>
          <w:lang w:val="en-GB" w:eastAsia="ca-ES"/>
        </w:rPr>
        <w:t xml:space="preserve"> (19 </w:t>
      </w:r>
      <w:r w:rsidR="00555718">
        <w:rPr>
          <w:rFonts w:eastAsia="Times New Roman" w:cstheme="minorHAnsi"/>
          <w:color w:val="000000"/>
          <w:lang w:val="en-GB" w:eastAsia="ca-ES"/>
        </w:rPr>
        <w:t xml:space="preserve">plant </w:t>
      </w:r>
      <w:r w:rsidR="003B7566">
        <w:rPr>
          <w:rFonts w:eastAsia="Times New Roman" w:cstheme="minorHAnsi"/>
          <w:color w:val="000000"/>
          <w:lang w:val="en-GB" w:eastAsia="ca-ES"/>
        </w:rPr>
        <w:t>families)</w:t>
      </w:r>
      <w:r w:rsidR="00877957">
        <w:rPr>
          <w:rFonts w:eastAsia="Times New Roman" w:cstheme="minorHAnsi"/>
          <w:color w:val="000000"/>
          <w:lang w:val="en-GB" w:eastAsia="ca-ES"/>
        </w:rPr>
        <w:t xml:space="preserve">, </w:t>
      </w:r>
      <w:r w:rsidR="001D3232">
        <w:rPr>
          <w:rFonts w:eastAsia="Times New Roman" w:cstheme="minorHAnsi"/>
          <w:color w:val="000000"/>
          <w:lang w:val="en-GB" w:eastAsia="ca-ES"/>
        </w:rPr>
        <w:t xml:space="preserve">a </w:t>
      </w:r>
      <w:r w:rsidR="00971C27">
        <w:rPr>
          <w:rFonts w:eastAsia="Times New Roman" w:cstheme="minorHAnsi"/>
          <w:color w:val="000000"/>
          <w:lang w:val="en-GB" w:eastAsia="ca-ES"/>
        </w:rPr>
        <w:t xml:space="preserve">minimum of 200 mg of dry seeds per sample. Oil analyses were performed at </w:t>
      </w:r>
      <w:r w:rsidR="00971C27">
        <w:rPr>
          <w:lang w:val="en-GB"/>
        </w:rPr>
        <w:t xml:space="preserve">the </w:t>
      </w:r>
      <w:r w:rsidR="00C46E37">
        <w:rPr>
          <w:lang w:val="en-GB"/>
        </w:rPr>
        <w:t>USTA-CSIC</w:t>
      </w:r>
      <w:r w:rsidR="00971C27">
        <w:rPr>
          <w:lang w:val="en-GB"/>
        </w:rPr>
        <w:t xml:space="preserve"> laboratory using</w:t>
      </w:r>
      <w:r w:rsidR="00C46E37">
        <w:rPr>
          <w:lang w:val="en-GB"/>
        </w:rPr>
        <w:t xml:space="preserve"> a gas chromatographer with a Flame Ionization Detector (Agilent 7820A, </w:t>
      </w:r>
      <w:proofErr w:type="spellStart"/>
      <w:r w:rsidR="00C46E37">
        <w:rPr>
          <w:lang w:val="en-GB"/>
        </w:rPr>
        <w:t>EZChrom</w:t>
      </w:r>
      <w:proofErr w:type="spellEnd"/>
      <w:r w:rsidR="00C46E37">
        <w:rPr>
          <w:lang w:val="en-GB"/>
        </w:rPr>
        <w:t xml:space="preserve"> Elite software). Samples were manually ground with liquid nitrogen; then, fatty acids were transformed into fatty acid methyl esters </w:t>
      </w:r>
      <w:r w:rsidR="00235C6B">
        <w:rPr>
          <w:lang w:val="en-GB"/>
        </w:rPr>
        <w:t>for detection</w:t>
      </w:r>
      <w:r w:rsidR="00C46E37">
        <w:rPr>
          <w:lang w:val="en-GB"/>
        </w:rPr>
        <w:t xml:space="preserve"> following the procedure described by Lee et al. (2012) section 2.2.4</w:t>
      </w:r>
      <w:r w:rsidR="00FA60B2">
        <w:rPr>
          <w:lang w:val="en-GB"/>
        </w:rPr>
        <w:t>, potentially detecting up to 45 different fatty acids</w:t>
      </w:r>
      <w:r w:rsidR="00C46E37">
        <w:rPr>
          <w:lang w:val="en-GB"/>
        </w:rPr>
        <w:t xml:space="preserve"> (supplementary Table S1). As a result, we obtained the absolute value of the oil content on a dry-weight basis and the percentage of each </w:t>
      </w:r>
      <w:r w:rsidR="00235C6B">
        <w:rPr>
          <w:lang w:val="en-GB"/>
        </w:rPr>
        <w:t>fatty acids</w:t>
      </w:r>
      <w:r w:rsidR="00C46E37">
        <w:rPr>
          <w:lang w:val="en-GB"/>
        </w:rPr>
        <w:t xml:space="preserve"> type relative to the total oil content. The analysis identified 26 different </w:t>
      </w:r>
      <w:r w:rsidR="00235C6B">
        <w:rPr>
          <w:lang w:val="en-GB"/>
        </w:rPr>
        <w:t xml:space="preserve">fatty </w:t>
      </w:r>
      <w:r w:rsidR="00263C3C">
        <w:rPr>
          <w:lang w:val="en-GB"/>
        </w:rPr>
        <w:t>acid</w:t>
      </w:r>
      <w:r w:rsidR="00C46E37">
        <w:rPr>
          <w:lang w:val="en-GB"/>
        </w:rPr>
        <w:t xml:space="preserve"> types in the studied species (see supplementary Table S2). </w:t>
      </w:r>
      <w:r w:rsidR="003B7566">
        <w:rPr>
          <w:lang w:val="en-GB"/>
        </w:rPr>
        <w:t>This data set was used to conduct</w:t>
      </w:r>
      <w:r w:rsidR="00C4717C">
        <w:rPr>
          <w:lang w:val="en-GB"/>
        </w:rPr>
        <w:t xml:space="preserve"> the local </w:t>
      </w:r>
      <w:r w:rsidR="00263C3C">
        <w:rPr>
          <w:lang w:val="en-GB"/>
        </w:rPr>
        <w:t xml:space="preserve">alpine species </w:t>
      </w:r>
      <w:r w:rsidR="003B7566">
        <w:rPr>
          <w:lang w:val="en-GB"/>
        </w:rPr>
        <w:t>analysis of the variation in seed oil content and composition</w:t>
      </w:r>
      <w:r w:rsidR="00EA2F45">
        <w:rPr>
          <w:lang w:val="en-GB"/>
        </w:rPr>
        <w:t>, together with seed mass data measured the 4</w:t>
      </w:r>
      <w:r w:rsidR="00263C3C">
        <w:rPr>
          <w:lang w:val="en-GB"/>
        </w:rPr>
        <w:t>7</w:t>
      </w:r>
      <w:r w:rsidR="00EA2F45">
        <w:rPr>
          <w:lang w:val="en-GB"/>
        </w:rPr>
        <w:t xml:space="preserve"> species,</w:t>
      </w:r>
      <w:r w:rsidR="00EA2F45" w:rsidRPr="00BC5462">
        <w:rPr>
          <w:lang w:val="en-GB"/>
        </w:rPr>
        <w:t xml:space="preserve"> </w:t>
      </w:r>
      <w:r w:rsidR="00EA2F45">
        <w:rPr>
          <w:lang w:val="en-GB"/>
        </w:rPr>
        <w:t>averaging the weight of</w:t>
      </w:r>
      <w:r w:rsidR="00EA2F45" w:rsidRPr="00BC5462">
        <w:rPr>
          <w:lang w:val="en-GB"/>
        </w:rPr>
        <w:t xml:space="preserve"> </w:t>
      </w:r>
      <w:r w:rsidR="00EA2F45">
        <w:rPr>
          <w:lang w:val="en-GB"/>
        </w:rPr>
        <w:t xml:space="preserve">five replicates of 50 dry </w:t>
      </w:r>
      <w:r w:rsidR="00EA2F45" w:rsidRPr="00BC5462">
        <w:rPr>
          <w:lang w:val="en-GB"/>
        </w:rPr>
        <w:t>seeds.</w:t>
      </w:r>
    </w:p>
    <w:p w14:paraId="69EE86C4" w14:textId="39488F16" w:rsidR="00626040" w:rsidRDefault="003B7566" w:rsidP="000D1D96">
      <w:pPr>
        <w:autoSpaceDE w:val="0"/>
        <w:autoSpaceDN w:val="0"/>
        <w:adjustRightInd w:val="0"/>
        <w:spacing w:after="0" w:line="360" w:lineRule="auto"/>
        <w:ind w:firstLine="720"/>
        <w:jc w:val="both"/>
        <w:rPr>
          <w:lang w:val="en-GB"/>
        </w:rPr>
      </w:pPr>
      <w:r>
        <w:rPr>
          <w:lang w:val="en-GB"/>
        </w:rPr>
        <w:t>To contextualize our study at the regional level</w:t>
      </w:r>
      <w:r w:rsidR="00C46E37">
        <w:rPr>
          <w:lang w:val="en-GB"/>
        </w:rPr>
        <w:t xml:space="preserve"> </w:t>
      </w:r>
      <w:r w:rsidR="0040470A">
        <w:rPr>
          <w:lang w:val="en-GB"/>
        </w:rPr>
        <w:t xml:space="preserve">and for comparison with non-alpine species, </w:t>
      </w:r>
      <w:r w:rsidR="00C46E37">
        <w:rPr>
          <w:lang w:val="en-GB"/>
        </w:rPr>
        <w:t xml:space="preserve">we retrieved </w:t>
      </w:r>
      <w:r>
        <w:rPr>
          <w:lang w:val="en-GB"/>
        </w:rPr>
        <w:t xml:space="preserve">seed </w:t>
      </w:r>
      <w:r w:rsidR="00C46E37">
        <w:rPr>
          <w:lang w:val="en-GB"/>
        </w:rPr>
        <w:t xml:space="preserve">oil and seed mass information for another 33 species native to Europe, congeneric with the species we </w:t>
      </w:r>
      <w:r>
        <w:rPr>
          <w:lang w:val="en-GB"/>
        </w:rPr>
        <w:t>collected</w:t>
      </w:r>
      <w:r w:rsidR="00C46E37">
        <w:rPr>
          <w:lang w:val="en-GB"/>
        </w:rPr>
        <w:t xml:space="preserve"> from the </w:t>
      </w:r>
      <w:r w:rsidR="003D2EF9">
        <w:rPr>
          <w:lang w:val="en-GB"/>
        </w:rPr>
        <w:t>Seed Information Database</w:t>
      </w:r>
      <w:r w:rsidR="00CA2838">
        <w:rPr>
          <w:lang w:val="en-GB"/>
        </w:rPr>
        <w:t xml:space="preserve"> (SID)</w:t>
      </w:r>
      <w:r w:rsidR="00C46E37">
        <w:rPr>
          <w:lang w:val="en-GB"/>
        </w:rPr>
        <w:t xml:space="preserve"> </w:t>
      </w:r>
      <w:r w:rsidR="00CA2838">
        <w:rPr>
          <w:lang w:val="en-GB"/>
        </w:rPr>
        <w:fldChar w:fldCharType="begin" w:fldLock="1"/>
      </w:r>
      <w:r w:rsidR="00CC2668">
        <w:rPr>
          <w:lang w:val="en-GB"/>
        </w:rPr>
        <w:instrText>ADDIN CSL_CITATION {"citationItems":[{"id":"ITEM-1","itemData":{"author":[{"dropping-particle":"","family":"SER","given":"","non-dropping-particle":"","parse-names":false,"suffix":""},{"dropping-particle":"","family":"INSR","given":"","non-dropping-particle":"","parse-names":false,"suffix":""},{"dropping-particle":"","family":"RBGK","given":"","non-dropping-particle":"","parse-names":false,"suffix":""}],"id":"ITEM-1","issued":{"date-parts":[["2023"]]},"publisher":"Society for Ecological Restoration, International Network for Seed Based Restoration and Royal Botanic Gardens Kew","title":"Seed Information Database (SID)","type":"article"},"uris":["http://www.mendeley.com/documents/?uuid=c8eed440-6ee2-4da9-83ec-7309710ed1c8"]}],"mendeley":{"formattedCitation":"(SER, INSR and RBGK, 2023)","plainTextFormattedCitation":"(SER, INSR and RBGK, 2023)","previouslyFormattedCitation":"(SER, INSR and RBGK, 2023)"},"properties":{"noteIndex":0},"schema":"https://github.com/citation-style-language/schema/raw/master/csl-citation.json"}</w:instrText>
      </w:r>
      <w:r w:rsidR="00CA2838">
        <w:rPr>
          <w:lang w:val="en-GB"/>
        </w:rPr>
        <w:fldChar w:fldCharType="separate"/>
      </w:r>
      <w:r w:rsidR="00CA2838" w:rsidRPr="00CA2838">
        <w:rPr>
          <w:noProof/>
          <w:lang w:val="en-GB"/>
        </w:rPr>
        <w:t>(SER, INSR and RBGK, 2023)</w:t>
      </w:r>
      <w:r w:rsidR="00CA2838">
        <w:rPr>
          <w:lang w:val="en-GB"/>
        </w:rPr>
        <w:fldChar w:fldCharType="end"/>
      </w:r>
      <w:r w:rsidR="00C46E37">
        <w:rPr>
          <w:lang w:val="en-GB"/>
        </w:rPr>
        <w:t xml:space="preserve"> and classified as either generalist or strict lowland.</w:t>
      </w:r>
      <w:r>
        <w:rPr>
          <w:lang w:val="en-GB"/>
        </w:rPr>
        <w:t xml:space="preserve"> In addition to our</w:t>
      </w:r>
      <w:r w:rsidR="00C46E37">
        <w:rPr>
          <w:lang w:val="en-GB"/>
        </w:rPr>
        <w:t xml:space="preserve"> </w:t>
      </w:r>
      <w:r>
        <w:rPr>
          <w:lang w:val="en-GB"/>
        </w:rPr>
        <w:t>own</w:t>
      </w:r>
      <w:r w:rsidR="00C46E37">
        <w:rPr>
          <w:lang w:val="en-GB"/>
        </w:rPr>
        <w:t xml:space="preserve"> </w:t>
      </w:r>
      <w:r>
        <w:rPr>
          <w:lang w:val="en-GB"/>
        </w:rPr>
        <w:t xml:space="preserve">seed </w:t>
      </w:r>
      <w:r w:rsidR="00C46E37">
        <w:rPr>
          <w:lang w:val="en-GB"/>
        </w:rPr>
        <w:t xml:space="preserve">oil data, </w:t>
      </w:r>
      <w:r>
        <w:rPr>
          <w:lang w:val="en-GB"/>
        </w:rPr>
        <w:t>we used these data</w:t>
      </w:r>
      <w:r w:rsidR="00C46E37">
        <w:rPr>
          <w:lang w:val="en-GB"/>
        </w:rPr>
        <w:t xml:space="preserve"> </w:t>
      </w:r>
      <w:r w:rsidR="003D2EF9">
        <w:rPr>
          <w:lang w:val="en-GB"/>
        </w:rPr>
        <w:t xml:space="preserve">to study </w:t>
      </w:r>
      <w:r w:rsidR="00C46E37">
        <w:rPr>
          <w:lang w:val="en-GB"/>
        </w:rPr>
        <w:t xml:space="preserve">regional altitudinal gradients, </w:t>
      </w:r>
      <w:r>
        <w:rPr>
          <w:lang w:val="en-GB"/>
        </w:rPr>
        <w:t xml:space="preserve">obtaining </w:t>
      </w:r>
      <w:r w:rsidR="00C46E37">
        <w:rPr>
          <w:lang w:val="en-GB"/>
        </w:rPr>
        <w:t>oil content and seed mass data for 80 species (29 strict alpines, 31 generalists and 20 strict lowlands) from 19 plant families</w:t>
      </w:r>
      <w:r w:rsidR="007530E9">
        <w:rPr>
          <w:lang w:val="en-GB"/>
        </w:rPr>
        <w:t xml:space="preserve"> and 12 orders</w:t>
      </w:r>
      <w:r w:rsidR="00C46E37">
        <w:rPr>
          <w:lang w:val="en-GB"/>
        </w:rPr>
        <w:t xml:space="preserve">. </w:t>
      </w:r>
    </w:p>
    <w:p w14:paraId="38CE8B33" w14:textId="1E80D12A" w:rsidR="00DF317F" w:rsidRPr="00BC5462" w:rsidRDefault="00EA2F45" w:rsidP="00E526DA">
      <w:pPr>
        <w:pStyle w:val="Ttulo3"/>
        <w:spacing w:line="360" w:lineRule="auto"/>
        <w:jc w:val="both"/>
        <w:rPr>
          <w:lang w:val="en-GB"/>
        </w:rPr>
      </w:pPr>
      <w:r>
        <w:rPr>
          <w:lang w:val="en-GB"/>
        </w:rPr>
        <w:t>Seed germination and longevity</w:t>
      </w:r>
    </w:p>
    <w:p w14:paraId="527E7A17" w14:textId="5A4BC01C" w:rsidR="003A2D07" w:rsidRDefault="0059238C" w:rsidP="00E526DA">
      <w:pPr>
        <w:spacing w:line="360" w:lineRule="auto"/>
        <w:jc w:val="both"/>
        <w:rPr>
          <w:rFonts w:eastAsia="Times New Roman" w:cstheme="minorHAnsi"/>
          <w:color w:val="000000"/>
          <w:lang w:eastAsia="ca-ES"/>
        </w:rPr>
      </w:pPr>
      <w:r>
        <w:rPr>
          <w:lang w:val="en-GB"/>
        </w:rPr>
        <w:t xml:space="preserve">To estimate </w:t>
      </w:r>
      <w:r w:rsidR="006C46BB">
        <w:rPr>
          <w:lang w:val="en-GB"/>
        </w:rPr>
        <w:t xml:space="preserve">the </w:t>
      </w:r>
      <w:r w:rsidR="00D57535">
        <w:rPr>
          <w:lang w:val="en-GB"/>
        </w:rPr>
        <w:t>germination timing</w:t>
      </w:r>
      <w:r w:rsidR="006C46BB">
        <w:rPr>
          <w:lang w:val="en-GB"/>
        </w:rPr>
        <w:t xml:space="preserve">, we used the </w:t>
      </w:r>
      <w:r w:rsidR="00133561">
        <w:rPr>
          <w:lang w:val="en-GB"/>
        </w:rPr>
        <w:t xml:space="preserve">Environmental Heat Sum </w:t>
      </w:r>
      <w:r w:rsidR="005769FA">
        <w:rPr>
          <w:lang w:val="en-GB"/>
        </w:rPr>
        <w:t>trait</w:t>
      </w:r>
      <w:r w:rsidR="005769FA">
        <w:rPr>
          <w:lang w:val="en-GB"/>
        </w:rPr>
        <w:t xml:space="preserve"> </w:t>
      </w:r>
      <w:r w:rsidR="00133561">
        <w:rPr>
          <w:lang w:val="en-GB"/>
        </w:rPr>
        <w:t>(EHS), calculated as the amount of degree</w:t>
      </w:r>
      <w:r w:rsidR="000D7B5D">
        <w:rPr>
          <w:lang w:val="en-GB"/>
        </w:rPr>
        <w:t>s Celsius</w:t>
      </w:r>
      <w:r w:rsidR="00133561">
        <w:rPr>
          <w:lang w:val="en-GB"/>
        </w:rPr>
        <w:t xml:space="preserve"> (</w:t>
      </w:r>
      <w:r w:rsidR="00C4717C">
        <w:rPr>
          <w:lang w:val="en-GB"/>
        </w:rPr>
        <w:t>°C</w:t>
      </w:r>
      <w:r w:rsidR="000D7B5D">
        <w:rPr>
          <w:lang w:val="en-GB"/>
        </w:rPr>
        <w:t xml:space="preserve">) accumulated for each species until </w:t>
      </w:r>
      <w:r w:rsidR="006C46BB">
        <w:rPr>
          <w:lang w:val="en-GB"/>
        </w:rPr>
        <w:t>reach</w:t>
      </w:r>
      <w:r w:rsidR="000D7B5D">
        <w:rPr>
          <w:lang w:val="en-GB"/>
        </w:rPr>
        <w:t>ing</w:t>
      </w:r>
      <w:r w:rsidR="006C46BB">
        <w:rPr>
          <w:lang w:val="en-GB"/>
        </w:rPr>
        <w:t xml:space="preserve"> 50% germination, obtained from a </w:t>
      </w:r>
      <w:r w:rsidR="006875F1">
        <w:rPr>
          <w:lang w:val="en-GB"/>
        </w:rPr>
        <w:t xml:space="preserve">previous </w:t>
      </w:r>
      <w:r w:rsidR="006C46BB">
        <w:rPr>
          <w:lang w:val="en-GB"/>
        </w:rPr>
        <w:t>phenology germination experiment</w:t>
      </w:r>
      <w:r w:rsidR="002E6193">
        <w:rPr>
          <w:lang w:val="en-GB"/>
        </w:rPr>
        <w:t xml:space="preserve"> </w:t>
      </w:r>
      <w:r w:rsidR="006875F1">
        <w:rPr>
          <w:lang w:val="en-GB"/>
        </w:rPr>
        <w:t xml:space="preserve">conducted in the same system </w:t>
      </w:r>
      <w:r w:rsidR="00E63F8B">
        <w:rPr>
          <w:lang w:val="en-GB"/>
        </w:rPr>
        <w:fldChar w:fldCharType="begin" w:fldLock="1"/>
      </w:r>
      <w:r w:rsidR="007C1CD6">
        <w:rPr>
          <w:lang w:val="en-GB"/>
        </w:rPr>
        <w:instrText>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w:instrText>
      </w:r>
      <w:r w:rsidR="007C1CD6" w:rsidRPr="008D2234">
        <w:instrText>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Fernández-Pascual and Jiménez-Alfaro, 2024)","plainTextFormattedCitation":"(Espinosa del Alba, Fernández-Pascual and Jiménez-Alfaro, 2024)","previouslyFormattedCitation":"(Espinosa del Alba, Fernández-Pascual and Jiménez-Alfaro, 2024)"},"properties":{"noteIndex":0},"schema":"https://github.com/citation-style-language/schema/raw/master/csl-citation.json"}</w:instrText>
      </w:r>
      <w:r w:rsidR="00E63F8B">
        <w:rPr>
          <w:lang w:val="en-GB"/>
        </w:rPr>
        <w:fldChar w:fldCharType="separate"/>
      </w:r>
      <w:r w:rsidR="00E63F8B" w:rsidRPr="006875F1">
        <w:rPr>
          <w:noProof/>
        </w:rPr>
        <w:t>(Espinosa del Alba, Fernández-Pascual and Jiménez-Alfaro, 2024)</w:t>
      </w:r>
      <w:r w:rsidR="00E63F8B">
        <w:rPr>
          <w:lang w:val="en-GB"/>
        </w:rPr>
        <w:fldChar w:fldCharType="end"/>
      </w:r>
      <w:r w:rsidR="002E6193" w:rsidRPr="006875F1">
        <w:t xml:space="preserve"> and</w:t>
      </w:r>
      <w:r w:rsidR="0040743A" w:rsidRPr="006875F1">
        <w:t xml:space="preserve"> </w:t>
      </w:r>
      <w:r w:rsidR="001B247F" w:rsidRPr="006875F1">
        <w:t xml:space="preserve">available for </w:t>
      </w:r>
      <w:r w:rsidR="00881208" w:rsidRPr="0099140C">
        <w:lastRenderedPageBreak/>
        <w:t>3</w:t>
      </w:r>
      <w:r w:rsidR="00C177E2">
        <w:t>4</w:t>
      </w:r>
      <w:r w:rsidR="006875F1" w:rsidRPr="008D2234">
        <w:t xml:space="preserve"> of </w:t>
      </w:r>
      <w:r w:rsidR="006875F1">
        <w:t>our</w:t>
      </w:r>
      <w:r w:rsidR="006875F1" w:rsidRPr="008D2234">
        <w:t xml:space="preserve"> study</w:t>
      </w:r>
      <w:r w:rsidR="001B247F" w:rsidRPr="006875F1">
        <w:rPr>
          <w:color w:val="FF0000"/>
        </w:rPr>
        <w:t xml:space="preserve"> </w:t>
      </w:r>
      <w:r w:rsidR="001B247F" w:rsidRPr="006875F1">
        <w:t>species</w:t>
      </w:r>
      <w:r w:rsidR="00117A57" w:rsidRPr="006875F1">
        <w:t>.</w:t>
      </w:r>
      <w:r w:rsidR="001B247F" w:rsidRPr="006875F1">
        <w:rPr>
          <w:color w:val="FF0000"/>
        </w:rPr>
        <w:t xml:space="preserve"> </w:t>
      </w:r>
      <w:r w:rsidR="009A1828" w:rsidRPr="009A1828">
        <w:t>Seed l</w:t>
      </w:r>
      <w:proofErr w:type="spellStart"/>
      <w:r w:rsidR="003A2D07" w:rsidRPr="009A1828">
        <w:rPr>
          <w:lang w:val="en-GB"/>
        </w:rPr>
        <w:t>ongevity</w:t>
      </w:r>
      <w:proofErr w:type="spellEnd"/>
      <w:r w:rsidR="003A2D07" w:rsidRPr="009A1828">
        <w:rPr>
          <w:lang w:val="en-GB"/>
        </w:rPr>
        <w:t xml:space="preserve"> </w:t>
      </w:r>
      <w:r>
        <w:rPr>
          <w:lang w:val="en-GB"/>
        </w:rPr>
        <w:t xml:space="preserve">was </w:t>
      </w:r>
      <w:r w:rsidR="00BC7A5C">
        <w:rPr>
          <w:lang w:val="en-GB"/>
        </w:rPr>
        <w:t xml:space="preserve">experimentally </w:t>
      </w:r>
      <w:r>
        <w:rPr>
          <w:lang w:val="en-GB"/>
        </w:rPr>
        <w:t xml:space="preserve">calculated </w:t>
      </w:r>
      <w:r w:rsidR="003A2D07" w:rsidRPr="00BC5462">
        <w:rPr>
          <w:lang w:val="en-GB"/>
        </w:rPr>
        <w:t xml:space="preserve">for </w:t>
      </w:r>
      <w:r w:rsidR="00881208" w:rsidRPr="0059238C">
        <w:rPr>
          <w:lang w:val="en-GB"/>
        </w:rPr>
        <w:t>3</w:t>
      </w:r>
      <w:r w:rsidR="00C177E2">
        <w:rPr>
          <w:lang w:val="en-GB"/>
        </w:rPr>
        <w:t>5</w:t>
      </w:r>
      <w:r w:rsidR="0060245E">
        <w:rPr>
          <w:lang w:val="en-GB"/>
        </w:rPr>
        <w:t xml:space="preserve"> </w:t>
      </w:r>
      <w:r w:rsidR="003A2D07" w:rsidRPr="0059238C">
        <w:rPr>
          <w:lang w:val="en-GB"/>
        </w:rPr>
        <w:t>species</w:t>
      </w:r>
      <w:r w:rsidR="00C53403">
        <w:rPr>
          <w:lang w:val="en-GB"/>
        </w:rPr>
        <w:t xml:space="preserve"> in the laboratory</w:t>
      </w:r>
      <w:r w:rsidR="006875F1">
        <w:rPr>
          <w:lang w:val="en-GB"/>
        </w:rPr>
        <w:t xml:space="preserve"> using</w:t>
      </w:r>
      <w:r w:rsidR="00C12CB8">
        <w:rPr>
          <w:lang w:val="en-GB"/>
        </w:rPr>
        <w:t xml:space="preserve"> a </w:t>
      </w:r>
      <w:r w:rsidR="0021061A">
        <w:rPr>
          <w:lang w:val="en-GB"/>
        </w:rPr>
        <w:t xml:space="preserve">standard </w:t>
      </w:r>
      <w:r w:rsidR="0054619F">
        <w:rPr>
          <w:lang w:val="en-GB"/>
        </w:rPr>
        <w:t>comparative longevity protocol</w:t>
      </w:r>
      <w:r w:rsidR="008C545A">
        <w:rPr>
          <w:lang w:val="en-GB"/>
        </w:rPr>
        <w:t xml:space="preserve"> </w:t>
      </w:r>
      <w:r w:rsidR="008C545A">
        <w:rPr>
          <w:lang w:val="en-GB"/>
        </w:rPr>
        <w:fldChar w:fldCharType="begin" w:fldLock="1"/>
      </w:r>
      <w:r w:rsidR="0037389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7"]]},"page":"57-69","title":"Ecological correlates of ex situ seed longevity: A comparative study on 195 species","type":"article-journal","volume":"104"},"uris":["http://www.mendeley.com/documents/?uuid=8fd00f85-0630-3556-9131-0b6da5b62577"]}],"mendeley":{"formattedCitation":"(Probert, Daws and Hay, 2009; Davies &lt;i&gt;et al.&lt;/i&gt;, 2016)","manualFormatting":"(Probert, Daws and Hay, 2009; Davies et al., 2016)","plainTextFormattedCitation":"(Probert, Daws and Hay, 2009; Davies et al., 2016)","previouslyFormattedCitation":"(Probert, Daws and Hay, 2009a; Davies &lt;i&gt;et al.&lt;/i&gt;, 2016)"},"properties":{"noteIndex":0},"schema":"https://github.com/citation-style-language/schema/raw/master/csl-citation.json"}</w:instrText>
      </w:r>
      <w:r w:rsidR="008C545A">
        <w:rPr>
          <w:lang w:val="en-GB"/>
        </w:rPr>
        <w:fldChar w:fldCharType="separate"/>
      </w:r>
      <w:r w:rsidR="002657B4" w:rsidRPr="002657B4">
        <w:rPr>
          <w:noProof/>
          <w:lang w:val="en-GB"/>
        </w:rPr>
        <w:t xml:space="preserve">(Probert, Daws and Hay, 2009; Davies </w:t>
      </w:r>
      <w:r w:rsidR="002657B4" w:rsidRPr="002657B4">
        <w:rPr>
          <w:i/>
          <w:noProof/>
          <w:lang w:val="en-GB"/>
        </w:rPr>
        <w:t>et al.</w:t>
      </w:r>
      <w:r w:rsidR="002657B4" w:rsidRPr="002657B4">
        <w:rPr>
          <w:noProof/>
          <w:lang w:val="en-GB"/>
        </w:rPr>
        <w:t>, 2016)</w:t>
      </w:r>
      <w:r w:rsidR="008C545A">
        <w:rPr>
          <w:lang w:val="en-GB"/>
        </w:rPr>
        <w:fldChar w:fldCharType="end"/>
      </w:r>
      <w:r w:rsidR="0021061A">
        <w:rPr>
          <w:lang w:val="en-GB"/>
        </w:rPr>
        <w:t xml:space="preserve"> </w:t>
      </w:r>
      <w:r w:rsidR="000C4F33">
        <w:rPr>
          <w:lang w:val="en-GB"/>
        </w:rPr>
        <w:t xml:space="preserve">optimised for </w:t>
      </w:r>
      <w:r w:rsidR="00791704">
        <w:rPr>
          <w:lang w:val="en-GB"/>
        </w:rPr>
        <w:t>short-lived species</w:t>
      </w:r>
      <w:r w:rsidR="00065350">
        <w:rPr>
          <w:lang w:val="en-GB"/>
        </w:rPr>
        <w:t xml:space="preserve"> </w:t>
      </w:r>
      <w:r w:rsidR="00065350">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mendeley":{"formattedCitation":"(Davies &lt;i&gt;et al.&lt;/i&gt;, 2016)","plainTextFormattedCitation":"(Davies et al., 2016)","previouslyFormattedCitation":"(Davies &lt;i&gt;et al.&lt;/i&gt;, 2016)"},"properties":{"noteIndex":0},"schema":"https://github.com/citation-style-language/schema/raw/master/csl-citation.json"}</w:instrText>
      </w:r>
      <w:r w:rsidR="00065350">
        <w:rPr>
          <w:lang w:val="en-GB"/>
        </w:rPr>
        <w:fldChar w:fldCharType="separate"/>
      </w:r>
      <w:r w:rsidR="00065350" w:rsidRPr="00065350">
        <w:rPr>
          <w:noProof/>
          <w:lang w:val="en-GB"/>
        </w:rPr>
        <w:t xml:space="preserve">(Davies </w:t>
      </w:r>
      <w:r w:rsidR="00065350" w:rsidRPr="00065350">
        <w:rPr>
          <w:i/>
          <w:noProof/>
          <w:lang w:val="en-GB"/>
        </w:rPr>
        <w:t>et al.</w:t>
      </w:r>
      <w:r w:rsidR="00065350" w:rsidRPr="00065350">
        <w:rPr>
          <w:noProof/>
          <w:lang w:val="en-GB"/>
        </w:rPr>
        <w:t>, 2016)</w:t>
      </w:r>
      <w:r w:rsidR="00065350">
        <w:rPr>
          <w:lang w:val="en-GB"/>
        </w:rPr>
        <w:fldChar w:fldCharType="end"/>
      </w:r>
      <w:r w:rsidR="00791704">
        <w:rPr>
          <w:lang w:val="en-GB"/>
        </w:rPr>
        <w:t xml:space="preserve"> </w:t>
      </w:r>
      <w:r w:rsidR="00BD2B21">
        <w:rPr>
          <w:lang w:val="en-GB"/>
        </w:rPr>
        <w:t xml:space="preserve">and successfully applied </w:t>
      </w:r>
      <w:r w:rsidR="005D2793">
        <w:rPr>
          <w:lang w:val="en-GB"/>
        </w:rPr>
        <w:t xml:space="preserve">to alpine species by Mondoni et </w:t>
      </w:r>
      <w:r w:rsidR="00CC2668" w:rsidRPr="002657B4">
        <w:rPr>
          <w:i/>
          <w:noProof/>
          <w:lang w:val="en-GB"/>
        </w:rPr>
        <w:t>al.</w:t>
      </w:r>
      <w:r w:rsidR="00CC2668" w:rsidRPr="002657B4">
        <w:rPr>
          <w:noProof/>
          <w:lang w:val="en-GB"/>
        </w:rPr>
        <w:t>,</w:t>
      </w:r>
      <w:r w:rsidR="005D2793">
        <w:rPr>
          <w:lang w:val="en-GB"/>
        </w:rPr>
        <w:t xml:space="preserve"> </w:t>
      </w:r>
      <w:r w:rsidR="00FE1BCA">
        <w:rPr>
          <w:lang w:val="en-GB"/>
        </w:rPr>
        <w:t>(</w:t>
      </w:r>
      <w:r w:rsidR="005D2793">
        <w:rPr>
          <w:lang w:val="en-GB"/>
        </w:rPr>
        <w:t>2011)</w:t>
      </w:r>
      <w:r w:rsidR="000C4F33">
        <w:rPr>
          <w:lang w:val="en-GB"/>
        </w:rPr>
        <w:t xml:space="preserve">. The </w:t>
      </w:r>
      <w:r w:rsidR="00C53403">
        <w:rPr>
          <w:lang w:val="en-GB"/>
        </w:rPr>
        <w:t>artificially</w:t>
      </w:r>
      <w:r w:rsidR="00511AC7">
        <w:rPr>
          <w:lang w:val="en-GB"/>
        </w:rPr>
        <w:t xml:space="preserve">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w:t>
      </w:r>
      <w:r w:rsidR="00C53403">
        <w:rPr>
          <w:lang w:val="en-GB"/>
        </w:rPr>
        <w:t xml:space="preserve">the </w:t>
      </w:r>
      <w:r w:rsidR="00BB0DC8">
        <w:rPr>
          <w:lang w:val="en-GB"/>
        </w:rPr>
        <w:t>p50</w:t>
      </w:r>
      <w:r w:rsidR="008D1066">
        <w:rPr>
          <w:lang w:val="en-GB"/>
        </w:rPr>
        <w:t xml:space="preserve"> value</w:t>
      </w:r>
      <w:r w:rsidR="00BB0DC8">
        <w:rPr>
          <w:lang w:val="en-GB"/>
        </w:rPr>
        <w:t xml:space="preserve"> (</w:t>
      </w:r>
      <w:r w:rsidR="00AE79F8">
        <w:rPr>
          <w:lang w:val="en-GB"/>
        </w:rPr>
        <w:t>amount of time for seed viability to dr</w:t>
      </w:r>
      <w:r w:rsidR="00C53403">
        <w:rPr>
          <w:lang w:val="en-GB"/>
        </w:rPr>
        <w:t>o</w:t>
      </w:r>
      <w:r w:rsidR="00AE79F8">
        <w:rPr>
          <w:lang w:val="en-GB"/>
        </w:rPr>
        <w:t>p to 50%)</w:t>
      </w:r>
      <w:r w:rsidR="00396F0A">
        <w:rPr>
          <w:lang w:val="en-GB"/>
        </w:rPr>
        <w:t xml:space="preserve">. </w:t>
      </w:r>
      <w:commentRangeStart w:id="1"/>
      <w:r w:rsidR="00D56410" w:rsidRPr="00D56410">
        <w:rPr>
          <w:lang w:val="en-GB"/>
        </w:rPr>
        <w:t>The initial RH value was 30-35% (</w:t>
      </w:r>
      <w:proofErr w:type="spellStart"/>
      <w:r w:rsidR="00D56410" w:rsidRPr="00D56410">
        <w:rPr>
          <w:lang w:val="en-GB"/>
        </w:rPr>
        <w:t>Hygropalm</w:t>
      </w:r>
      <w:proofErr w:type="spellEnd"/>
      <w:r w:rsidR="00D56410" w:rsidRPr="00D56410">
        <w:rPr>
          <w:lang w:val="en-GB"/>
        </w:rPr>
        <w:t xml:space="preserve"> 3 display unit; </w:t>
      </w:r>
      <w:proofErr w:type="spellStart"/>
      <w:r w:rsidR="00D56410" w:rsidRPr="00D56410">
        <w:rPr>
          <w:lang w:val="en-GB"/>
        </w:rPr>
        <w:t>Rotronic</w:t>
      </w:r>
      <w:proofErr w:type="spellEnd"/>
      <w:r w:rsidR="00D56410" w:rsidRPr="00D56410">
        <w:rPr>
          <w:lang w:val="en-GB"/>
        </w:rPr>
        <w:t xml:space="preserve"> Instrument UK Ltd, Crawley,</w:t>
      </w:r>
      <w:r w:rsidR="00EA2F45">
        <w:rPr>
          <w:lang w:val="en-GB"/>
        </w:rPr>
        <w:t xml:space="preserve"> </w:t>
      </w:r>
      <w:r w:rsidR="00D56410" w:rsidRPr="00D56410">
        <w:rPr>
          <w:lang w:val="en-GB"/>
        </w:rPr>
        <w:t>UK)</w:t>
      </w:r>
      <w:commentRangeEnd w:id="1"/>
      <w:r w:rsidR="00D07034">
        <w:rPr>
          <w:rStyle w:val="Refdecomentario"/>
          <w:lang w:val="en-GB"/>
        </w:rPr>
        <w:commentReference w:id="1"/>
      </w:r>
      <w:r w:rsidR="00D56410">
        <w:rPr>
          <w:lang w:val="en-GB"/>
        </w:rPr>
        <w:t xml:space="preserve">. </w:t>
      </w:r>
      <w:r w:rsidR="008D1066">
        <w:rPr>
          <w:lang w:val="en-GB"/>
        </w:rPr>
        <w:t>Before</w:t>
      </w:r>
      <w:r w:rsidR="00255938">
        <w:rPr>
          <w:lang w:val="en-GB"/>
        </w:rPr>
        <w:t xml:space="preserve"> the start of the ageing </w:t>
      </w:r>
      <w:r w:rsidR="00D656EF">
        <w:rPr>
          <w:lang w:val="en-GB"/>
        </w:rPr>
        <w:t>protocol</w:t>
      </w:r>
      <w:r w:rsidR="00006B07">
        <w:rPr>
          <w:lang w:val="en-GB"/>
        </w:rPr>
        <w:t>,</w:t>
      </w:r>
      <w:r w:rsidR="00EA06B6">
        <w:rPr>
          <w:lang w:val="en-GB"/>
        </w:rPr>
        <w:t xml:space="preserve"> </w:t>
      </w:r>
      <w:r w:rsidR="00006B07">
        <w:rPr>
          <w:lang w:val="en-GB"/>
        </w:rPr>
        <w:t xml:space="preserve">all species were tested to ensure </w:t>
      </w:r>
      <w:r w:rsidR="00EA06B6">
        <w:rPr>
          <w:lang w:val="en-GB"/>
        </w:rPr>
        <w:t>germination above 85%</w:t>
      </w:r>
      <w:r w:rsidR="00006B07">
        <w:rPr>
          <w:lang w:val="en-GB"/>
        </w:rPr>
        <w:t xml:space="preserve"> </w:t>
      </w:r>
      <w:r w:rsidR="00DE71D1">
        <w:rPr>
          <w:lang w:val="en-GB"/>
        </w:rPr>
        <w:t xml:space="preserve">(see specific germination conditions below) </w:t>
      </w:r>
      <w:r w:rsidR="00006B07">
        <w:rPr>
          <w:lang w:val="en-GB"/>
        </w:rPr>
        <w:t xml:space="preserve">and </w:t>
      </w:r>
      <w:r w:rsidR="00D656EF">
        <w:rPr>
          <w:lang w:val="en-GB"/>
        </w:rPr>
        <w:t>species from</w:t>
      </w:r>
      <w:r w:rsidR="008D1066">
        <w:rPr>
          <w:lang w:val="en-GB"/>
        </w:rPr>
        <w:t xml:space="preserve"> </w:t>
      </w:r>
      <w:proofErr w:type="spellStart"/>
      <w:r w:rsidR="00D656EF">
        <w:rPr>
          <w:lang w:val="en-GB"/>
        </w:rPr>
        <w:t>Cistaceae</w:t>
      </w:r>
      <w:proofErr w:type="spellEnd"/>
      <w:r w:rsidR="00D656EF">
        <w:rPr>
          <w:lang w:val="en-GB"/>
        </w:rPr>
        <w:t xml:space="preserve"> were </w:t>
      </w:r>
      <w:r w:rsidR="009A7929">
        <w:rPr>
          <w:lang w:val="en-GB"/>
        </w:rPr>
        <w:t>scarified with sandpaper</w:t>
      </w:r>
      <w:r w:rsidR="007C4D62">
        <w:rPr>
          <w:lang w:val="en-GB"/>
        </w:rPr>
        <w:t xml:space="preserve"> to break physical dormancy</w:t>
      </w:r>
      <w:r w:rsidR="009A7929">
        <w:rPr>
          <w:lang w:val="en-GB"/>
        </w:rPr>
        <w:t xml:space="preserve">. </w:t>
      </w:r>
      <w:r w:rsidR="00764DED">
        <w:rPr>
          <w:lang w:val="en-GB"/>
        </w:rPr>
        <w:t>Seed samples (200 seeds</w:t>
      </w:r>
      <w:r w:rsidR="00EE7D98">
        <w:rPr>
          <w:lang w:val="en-GB"/>
        </w:rPr>
        <w:t>/</w:t>
      </w:r>
      <w:r w:rsidR="00764DED">
        <w:rPr>
          <w:lang w:val="en-GB"/>
        </w:rPr>
        <w:t xml:space="preserve"> species) were first rehydrated</w:t>
      </w:r>
      <w:r w:rsidR="00015C00">
        <w:rPr>
          <w:lang w:val="en-GB"/>
        </w:rPr>
        <w:t xml:space="preserve"> to 47% RH at 20ºC for </w:t>
      </w:r>
      <w:r w:rsidR="008C545A">
        <w:rPr>
          <w:lang w:val="en-GB"/>
        </w:rPr>
        <w:t>five</w:t>
      </w:r>
      <w:r w:rsidR="00015C00">
        <w:rPr>
          <w:lang w:val="en-GB"/>
        </w:rPr>
        <w:t xml:space="preserve"> days in a non-saturated LiCl solution</w:t>
      </w:r>
      <w:r w:rsidR="005D7A92">
        <w:rPr>
          <w:lang w:val="en-GB"/>
        </w:rPr>
        <w:t xml:space="preserve"> </w:t>
      </w:r>
      <w:r w:rsidR="00C21C9A">
        <w:rPr>
          <w:lang w:val="en-GB"/>
        </w:rPr>
        <w:fldChar w:fldCharType="begin" w:fldLock="1"/>
      </w:r>
      <w:r w:rsidR="00551711">
        <w:rPr>
          <w:lang w:val="en-GB"/>
        </w:rPr>
        <w:instrText>ADDIN CSL_CITATION {"citationItems":[{"id":"ITEM-1","itemData":{"abstract":"Non-saturated solutions of Lithium Chloride generate atmospheres greater than 11.1-11.3% RH between 5 and 50°C which can be used for equilibrating seeds in experiments where their water content must be controlled e.g. ageing experiments, desiccation experiments, moisture sorption isotherm determination. Making solutions is relatively simple and we present data which enables other practitioners to make up LiCl solutions with a range of relative humidities at 20°C. There is only a slight effect of temperature on the RH generated by the LiCl solutions between 5 and 45°C. Depending on the volume of solution used and the RH generated and on the volume and initial water content of seed samples, LiCl solutions are relatively stable when used long-term (a few years) and the atmosphere within the airtight jars which we use for equilibrating seeds reach the correct RH within hours of sealing. Non-saturated LiCl solutions which generate 60% RH are routinely used in this laboratory for seed ageing experiments and we also show how such a solution can be adjusted if there is any change in the RH.","author":[{"dropping-particle":"","family":"Hay","given":"FR","non-dropping-particle":"","parse-names":false,"suffix":""},{"dropping-particle":"","family":"Adams","given":"J","non-dropping-particle":"","parse-names":false,"suffix":""},{"dropping-particle":"","family":"Manger","given":"K","non-dropping-particle":"","parse-names":false,"suffix":""},{"dropping-particle":"","family":"Probert","given":"R","non-dropping-particle":"","parse-names":false,"suffix":""}],"container-title":"Seed Sci. &amp; Technol","id":"ITEM-1","issued":{"date-parts":[["2008"]]},"number-of-pages":"737-746","title":"The use of non-saturated lithium chloride solutions for experimental control of seed water content","type":"report","volume":"36"},"uris":["http://www.mendeley.com/documents/?uuid=6ca45efd-64b3-3520-a435-567ce1714166"]}],"mendeley":{"formattedCitation":"(Hay &lt;i&gt;et al.&lt;/i&gt;, 2008)","plainTextFormattedCitation":"(Hay et al., 2008)","previouslyFormattedCitation":"(Hay &lt;i&gt;et al.&lt;/i&gt;, 2008)"},"properties":{"noteIndex":0},"schema":"https://github.com/citation-style-language/schema/raw/master/csl-citation.json"}</w:instrText>
      </w:r>
      <w:r w:rsidR="00C21C9A">
        <w:rPr>
          <w:lang w:val="en-GB"/>
        </w:rPr>
        <w:fldChar w:fldCharType="separate"/>
      </w:r>
      <w:r w:rsidR="00C21C9A" w:rsidRPr="00C21C9A">
        <w:rPr>
          <w:noProof/>
          <w:lang w:val="en-GB"/>
        </w:rPr>
        <w:t xml:space="preserve">(Hay </w:t>
      </w:r>
      <w:r w:rsidR="00C21C9A" w:rsidRPr="00C21C9A">
        <w:rPr>
          <w:i/>
          <w:noProof/>
          <w:lang w:val="en-GB"/>
        </w:rPr>
        <w:t>et al.</w:t>
      </w:r>
      <w:r w:rsidR="00C21C9A" w:rsidRPr="00C21C9A">
        <w:rPr>
          <w:noProof/>
          <w:lang w:val="en-GB"/>
        </w:rPr>
        <w:t>, 2008)</w:t>
      </w:r>
      <w:r w:rsidR="00C21C9A">
        <w:rPr>
          <w:lang w:val="en-GB"/>
        </w:rPr>
        <w:fldChar w:fldCharType="end"/>
      </w:r>
      <w:r w:rsidR="005D7A92">
        <w:rPr>
          <w:lang w:val="en-GB"/>
        </w:rPr>
        <w:t xml:space="preserve"> </w:t>
      </w:r>
      <w:r w:rsidR="00545F88">
        <w:rPr>
          <w:lang w:val="en-GB"/>
        </w:rPr>
        <w:t xml:space="preserve">in crystal </w:t>
      </w:r>
      <w:r w:rsidR="00EE7D98">
        <w:rPr>
          <w:lang w:val="en-GB"/>
        </w:rPr>
        <w:t>Petri</w:t>
      </w:r>
      <w:r w:rsidR="00545F88">
        <w:rPr>
          <w:lang w:val="en-GB"/>
        </w:rPr>
        <w:t xml:space="preserve"> dishes and kept </w:t>
      </w:r>
      <w:r w:rsidR="005C7E88" w:rsidRPr="005C7E88">
        <w:rPr>
          <w:lang w:val="en-GB"/>
        </w:rPr>
        <w:t>in a 300 x 300 x 130 mm sealed electric enclosure box (</w:t>
      </w:r>
      <w:proofErr w:type="spellStart"/>
      <w:r w:rsidR="005C7E88" w:rsidRPr="005C7E88">
        <w:rPr>
          <w:lang w:val="en-GB"/>
        </w:rPr>
        <w:t>Ensto</w:t>
      </w:r>
      <w:proofErr w:type="spellEnd"/>
      <w:r w:rsidR="005C7E88" w:rsidRPr="005C7E88">
        <w:rPr>
          <w:lang w:val="en-GB"/>
        </w:rPr>
        <w:t xml:space="preserve"> UK Ltd, Southampton, UK)</w:t>
      </w:r>
      <w:r w:rsidR="00863924" w:rsidRPr="00863924">
        <w:t xml:space="preserve"> </w:t>
      </w:r>
      <w:r w:rsidR="00863924" w:rsidRPr="00863924">
        <w:rPr>
          <w:lang w:val="en-GB"/>
        </w:rPr>
        <w:t xml:space="preserve">before moving the </w:t>
      </w:r>
      <w:r w:rsidR="00EE7D98">
        <w:rPr>
          <w:lang w:val="en-GB"/>
        </w:rPr>
        <w:t>Petri dishes</w:t>
      </w:r>
      <w:r w:rsidR="00863924" w:rsidRPr="00863924">
        <w:rPr>
          <w:lang w:val="en-GB"/>
        </w:rPr>
        <w:t xml:space="preserve"> into the ageing conditions.</w:t>
      </w:r>
      <w:r w:rsidR="00863924">
        <w:rPr>
          <w:lang w:val="en-GB"/>
        </w:rPr>
        <w:t xml:space="preserve"> </w:t>
      </w:r>
      <w:r w:rsidR="00426EAE" w:rsidRPr="00426EAE">
        <w:rPr>
          <w:lang w:val="en-GB"/>
        </w:rPr>
        <w:t xml:space="preserve">The ageing conditions </w:t>
      </w:r>
      <w:r w:rsidR="00B05EB7">
        <w:rPr>
          <w:lang w:val="en-GB"/>
        </w:rPr>
        <w:t>comprised</w:t>
      </w:r>
      <w:r w:rsidR="000D6E76">
        <w:rPr>
          <w:lang w:val="en-GB"/>
        </w:rPr>
        <w:t xml:space="preserve"> a temperature of 45°C,</w:t>
      </w:r>
      <w:r w:rsidR="00426EAE" w:rsidRPr="00426EAE">
        <w:rPr>
          <w:lang w:val="en-GB"/>
        </w:rPr>
        <w:t xml:space="preserve"> 60% </w:t>
      </w:r>
      <w:r w:rsidR="000D6E76">
        <w:rPr>
          <w:lang w:val="en-GB"/>
        </w:rPr>
        <w:t xml:space="preserve">RH </w:t>
      </w:r>
      <w:r w:rsidR="00426EAE" w:rsidRPr="00426EAE">
        <w:rPr>
          <w:lang w:val="en-GB"/>
        </w:rPr>
        <w:t xml:space="preserve">and </w:t>
      </w:r>
      <w:r w:rsidR="00D07034">
        <w:rPr>
          <w:lang w:val="en-GB"/>
        </w:rPr>
        <w:t>darkness</w:t>
      </w:r>
      <w:r w:rsidR="00426EAE" w:rsidRPr="00426EAE">
        <w:rPr>
          <w:lang w:val="en-GB"/>
        </w:rPr>
        <w:t xml:space="preserve">. </w:t>
      </w:r>
      <w:r w:rsidR="007C4D62">
        <w:rPr>
          <w:lang w:val="en-GB"/>
        </w:rPr>
        <w:t>S</w:t>
      </w:r>
      <w:r w:rsidR="00426EAE" w:rsidRPr="00426EAE">
        <w:rPr>
          <w:lang w:val="en-GB"/>
        </w:rPr>
        <w:t>ubsample</w:t>
      </w:r>
      <w:r w:rsidR="007C4D62">
        <w:rPr>
          <w:lang w:val="en-GB"/>
        </w:rPr>
        <w:t>s</w:t>
      </w:r>
      <w:r w:rsidR="00426EAE" w:rsidRPr="00426EAE">
        <w:rPr>
          <w:lang w:val="en-GB"/>
        </w:rPr>
        <w:t xml:space="preserve"> of</w:t>
      </w:r>
      <w:r w:rsidR="00C5707B">
        <w:rPr>
          <w:lang w:val="en-GB"/>
        </w:rPr>
        <w:t xml:space="preserve"> 42</w:t>
      </w:r>
      <w:r w:rsidR="00426EAE" w:rsidRPr="00426EAE">
        <w:rPr>
          <w:lang w:val="en-GB"/>
        </w:rPr>
        <w:t xml:space="preserve"> seeds </w:t>
      </w:r>
      <w:r w:rsidR="00D07034">
        <w:rPr>
          <w:lang w:val="en-GB"/>
        </w:rPr>
        <w:t>w</w:t>
      </w:r>
      <w:r w:rsidR="007C4D62">
        <w:rPr>
          <w:lang w:val="en-GB"/>
        </w:rPr>
        <w:t>ere</w:t>
      </w:r>
      <w:r w:rsidR="00D07034">
        <w:rPr>
          <w:lang w:val="en-GB"/>
        </w:rPr>
        <w:t xml:space="preserve"> </w:t>
      </w:r>
      <w:r w:rsidR="00426EAE" w:rsidRPr="00426EAE">
        <w:rPr>
          <w:lang w:val="en-GB"/>
        </w:rPr>
        <w:t xml:space="preserve">withdrawn after 2, 10, 15 and 30 days </w:t>
      </w:r>
      <w:r w:rsidR="0027085C">
        <w:rPr>
          <w:lang w:val="en-GB"/>
        </w:rPr>
        <w:t xml:space="preserve">in ageing conditions </w:t>
      </w:r>
      <w:r w:rsidR="00426EAE" w:rsidRPr="00426EAE">
        <w:rPr>
          <w:lang w:val="en-GB"/>
        </w:rPr>
        <w:t xml:space="preserve">and </w:t>
      </w:r>
      <w:r w:rsidR="0027085C">
        <w:rPr>
          <w:lang w:val="en-GB"/>
        </w:rPr>
        <w:t xml:space="preserve">consequently </w:t>
      </w:r>
      <w:r w:rsidR="000D6E76">
        <w:rPr>
          <w:lang w:val="en-GB"/>
        </w:rPr>
        <w:t>sowed in P</w:t>
      </w:r>
      <w:r w:rsidR="00426EAE" w:rsidRPr="00426EAE">
        <w:rPr>
          <w:lang w:val="en-GB"/>
        </w:rPr>
        <w:t xml:space="preserve">etri dishes 1% agar with GA3 </w:t>
      </w:r>
      <w:r w:rsidR="002960FB">
        <w:rPr>
          <w:lang w:val="en-GB"/>
        </w:rPr>
        <w:t xml:space="preserve">following </w:t>
      </w:r>
      <w:r w:rsidR="007C1CD6">
        <w:rPr>
          <w:lang w:val="en-GB"/>
        </w:rPr>
        <w:t xml:space="preserve">Kew </w:t>
      </w:r>
      <w:r w:rsidR="00C21C9A">
        <w:rPr>
          <w:lang w:val="en-GB"/>
        </w:rPr>
        <w:t xml:space="preserve">standard </w:t>
      </w:r>
      <w:r w:rsidR="007C1CD6">
        <w:rPr>
          <w:lang w:val="en-GB"/>
        </w:rPr>
        <w:t xml:space="preserve">procedure </w:t>
      </w:r>
      <w:r w:rsidR="007C1CD6">
        <w:rPr>
          <w:lang w:val="en-GB"/>
        </w:rPr>
        <w:fldChar w:fldCharType="begin" w:fldLock="1"/>
      </w:r>
      <w:r w:rsidR="00C21C9A">
        <w:rPr>
          <w:lang w:val="en-GB"/>
        </w:rPr>
        <w:instrText>ADDIN CSL_CITATION {"citationItems":[{"id":"ITEM-1","itemData":{"author":[{"dropping-particle":"","family":"Davies","given":"R","non-dropping-particle":"","parse-names":false,"suffix":""},{"dropping-particle":"Di","family":"Sacco","given":"A","non-dropping-particle":"","parse-names":false,"suffix":""},{"dropping-particle":"","family":"Newton","given":"R","non-dropping-particle":"","parse-names":false,"suffix":""}],"container-title":"Millenium Seed Bank Partnership Kew","id":"ITEM-1","issued":{"date-parts":[["2015"]]},"page":"4","title":"Germination testing: procedures and evaluation","type":"article-journal"},"uris":["http://www.mendeley.com/documents/?uuid=0ad38594-9658-40ec-8b89-4c158c35b452"]}],"mendeley":{"formattedCitation":"(Davies, Sacco and Newton, 2015)","plainTextFormattedCitation":"(Davies, Sacco and Newton, 2015)","previouslyFormattedCitation":"(Davies, Sacco and Newton, 2015)"},"properties":{"noteIndex":0},"schema":"https://github.com/citation-style-language/schema/raw/master/csl-citation.json"}</w:instrText>
      </w:r>
      <w:r w:rsidR="007C1CD6">
        <w:rPr>
          <w:lang w:val="en-GB"/>
        </w:rPr>
        <w:fldChar w:fldCharType="separate"/>
      </w:r>
      <w:r w:rsidR="007C1CD6" w:rsidRPr="007C1CD6">
        <w:rPr>
          <w:noProof/>
          <w:lang w:val="en-GB"/>
        </w:rPr>
        <w:t>(Davies, Sacco and Newton, 2015)</w:t>
      </w:r>
      <w:r w:rsidR="007C1CD6">
        <w:rPr>
          <w:lang w:val="en-GB"/>
        </w:rPr>
        <w:fldChar w:fldCharType="end"/>
      </w:r>
      <w:r w:rsidR="0027085C">
        <w:rPr>
          <w:lang w:val="en-GB"/>
        </w:rPr>
        <w:t xml:space="preserve">. </w:t>
      </w:r>
      <w:r w:rsidR="001527C4">
        <w:rPr>
          <w:lang w:val="en-GB"/>
        </w:rPr>
        <w:t>After the ageing period, those species requiring a cold stratification period (</w:t>
      </w:r>
      <w:r w:rsidR="006875F1">
        <w:rPr>
          <w:lang w:val="en-GB"/>
        </w:rPr>
        <w:t xml:space="preserve">e.g., </w:t>
      </w:r>
      <w:r w:rsidR="001527C4" w:rsidRPr="008D2234">
        <w:rPr>
          <w:i/>
          <w:iCs/>
          <w:lang w:val="en-GB"/>
        </w:rPr>
        <w:t xml:space="preserve">Saxifraga </w:t>
      </w:r>
      <w:proofErr w:type="spellStart"/>
      <w:r w:rsidR="001527C4" w:rsidRPr="008D2234">
        <w:rPr>
          <w:i/>
          <w:iCs/>
          <w:lang w:val="en-GB"/>
        </w:rPr>
        <w:t>oppositifolia</w:t>
      </w:r>
      <w:proofErr w:type="spellEnd"/>
      <w:r w:rsidR="001527C4">
        <w:rPr>
          <w:lang w:val="en-GB"/>
        </w:rPr>
        <w:t xml:space="preserve">) were </w:t>
      </w:r>
      <w:r w:rsidR="006875F1">
        <w:rPr>
          <w:lang w:val="en-GB"/>
        </w:rPr>
        <w:t xml:space="preserve">stored </w:t>
      </w:r>
      <w:r w:rsidR="001527C4">
        <w:rPr>
          <w:lang w:val="en-GB"/>
        </w:rPr>
        <w:t xml:space="preserve">at 5ºC in darkness for a month before </w:t>
      </w:r>
      <w:r w:rsidR="00EA06B6">
        <w:rPr>
          <w:lang w:val="en-GB"/>
        </w:rPr>
        <w:t>germination experiments</w:t>
      </w:r>
      <w:r w:rsidR="00D07034">
        <w:rPr>
          <w:lang w:val="en-GB"/>
        </w:rPr>
        <w:t xml:space="preserve">. </w:t>
      </w:r>
      <w:r w:rsidR="002F63BC">
        <w:rPr>
          <w:lang w:val="en-GB"/>
        </w:rPr>
        <w:t>After ageing, g</w:t>
      </w:r>
      <w:r w:rsidR="00D81786">
        <w:rPr>
          <w:lang w:val="en-GB"/>
        </w:rPr>
        <w:t xml:space="preserve">ermination conditions for </w:t>
      </w:r>
      <w:r w:rsidR="00EA06B6">
        <w:rPr>
          <w:lang w:val="en-GB"/>
        </w:rPr>
        <w:t>the</w:t>
      </w:r>
      <w:r w:rsidR="00D81786">
        <w:rPr>
          <w:lang w:val="en-GB"/>
        </w:rPr>
        <w:t xml:space="preserve"> species were set </w:t>
      </w:r>
      <w:r w:rsidR="000B4B20">
        <w:rPr>
          <w:lang w:val="en-GB"/>
        </w:rPr>
        <w:t>with a 12/12 h photoperiod and</w:t>
      </w:r>
      <w:r w:rsidR="00D81786">
        <w:rPr>
          <w:lang w:val="en-GB"/>
        </w:rPr>
        <w:t xml:space="preserve"> </w:t>
      </w:r>
      <w:r w:rsidR="000B4B20">
        <w:rPr>
          <w:lang w:val="en-GB"/>
        </w:rPr>
        <w:t xml:space="preserve">two </w:t>
      </w:r>
      <w:r w:rsidR="00D81786">
        <w:rPr>
          <w:lang w:val="en-GB"/>
        </w:rPr>
        <w:t>alternating temperature</w:t>
      </w:r>
      <w:r w:rsidR="00DD3400">
        <w:rPr>
          <w:lang w:val="en-GB"/>
        </w:rPr>
        <w:t>s: warmer conditions</w:t>
      </w:r>
      <w:r w:rsidR="00D81786">
        <w:rPr>
          <w:lang w:val="en-GB"/>
        </w:rPr>
        <w:t xml:space="preserve"> </w:t>
      </w:r>
      <w:r w:rsidR="000B4B20">
        <w:rPr>
          <w:lang w:val="en-GB"/>
        </w:rPr>
        <w:t xml:space="preserve">at 22-12ºC </w:t>
      </w:r>
      <w:r w:rsidR="00EA06B6">
        <w:rPr>
          <w:lang w:val="en-GB"/>
        </w:rPr>
        <w:t>or</w:t>
      </w:r>
      <w:r w:rsidR="00DD3400">
        <w:rPr>
          <w:lang w:val="en-GB"/>
        </w:rPr>
        <w:t xml:space="preserve"> 15/5ºC for </w:t>
      </w:r>
      <w:r w:rsidR="00DA684B">
        <w:rPr>
          <w:lang w:val="en-GB"/>
        </w:rPr>
        <w:t>those germinations</w:t>
      </w:r>
      <w:r w:rsidR="00660511">
        <w:rPr>
          <w:lang w:val="en-GB"/>
        </w:rPr>
        <w:t xml:space="preserve"> </w:t>
      </w:r>
      <w:r w:rsidR="00DA684B">
        <w:rPr>
          <w:lang w:val="en-GB"/>
        </w:rPr>
        <w:t xml:space="preserve">which </w:t>
      </w:r>
      <w:r w:rsidR="00660511">
        <w:rPr>
          <w:lang w:val="en-GB"/>
        </w:rPr>
        <w:t>required colder temperatures</w:t>
      </w:r>
      <w:r w:rsidR="00011F1A">
        <w:rPr>
          <w:lang w:val="en-GB"/>
        </w:rPr>
        <w:t xml:space="preserve"> </w:t>
      </w:r>
      <w:r w:rsidR="00A77A6D" w:rsidRPr="00872262">
        <w:rPr>
          <w:lang w:val="en-GB"/>
        </w:rPr>
        <w:t>(see</w:t>
      </w:r>
      <w:r w:rsidR="00A77A6D" w:rsidRPr="00011F1A">
        <w:rPr>
          <w:lang w:val="en-GB"/>
        </w:rPr>
        <w:t xml:space="preserve"> </w:t>
      </w:r>
      <w:r w:rsidR="00625660" w:rsidRPr="00011F1A">
        <w:rPr>
          <w:lang w:val="en-GB"/>
        </w:rPr>
        <w:t>supplementar</w:t>
      </w:r>
      <w:r w:rsidR="00011F1A" w:rsidRPr="00011F1A">
        <w:rPr>
          <w:lang w:val="en-GB"/>
        </w:rPr>
        <w:t>y T</w:t>
      </w:r>
      <w:r w:rsidR="00A77A6D" w:rsidRPr="00011F1A">
        <w:rPr>
          <w:lang w:val="en-GB"/>
        </w:rPr>
        <w:t xml:space="preserve">able </w:t>
      </w:r>
      <w:r w:rsidR="00011F1A" w:rsidRPr="00011F1A">
        <w:rPr>
          <w:lang w:val="en-GB"/>
        </w:rPr>
        <w:t>S3</w:t>
      </w:r>
      <w:r w:rsidR="00A77A6D" w:rsidRPr="00011F1A">
        <w:rPr>
          <w:lang w:val="en-GB"/>
        </w:rPr>
        <w:t>)</w:t>
      </w:r>
      <w:r w:rsidR="00660511">
        <w:rPr>
          <w:lang w:val="en-GB"/>
        </w:rPr>
        <w:t xml:space="preserve">. </w:t>
      </w:r>
      <w:r w:rsidR="00426EAE" w:rsidRPr="00426EAE">
        <w:rPr>
          <w:lang w:val="en-GB"/>
        </w:rPr>
        <w:t xml:space="preserve">After sowing, seeds were checked once a week for </w:t>
      </w:r>
      <w:r w:rsidR="002F63BC">
        <w:rPr>
          <w:lang w:val="en-GB"/>
        </w:rPr>
        <w:t>four weeks</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Petri dishes. A</w:t>
      </w:r>
      <w:r w:rsidR="00426EAE" w:rsidRPr="00426EAE">
        <w:rPr>
          <w:lang w:val="en-GB"/>
        </w:rPr>
        <w:t xml:space="preserve">fter </w:t>
      </w:r>
      <w:r w:rsidR="00FC432F">
        <w:rPr>
          <w:lang w:val="en-GB"/>
        </w:rPr>
        <w:t>the 28-day germination test ended</w:t>
      </w:r>
      <w:r w:rsidR="008B1BC9">
        <w:rPr>
          <w:lang w:val="en-GB"/>
        </w:rPr>
        <w:t>,</w:t>
      </w:r>
      <w:r w:rsidR="00426EAE" w:rsidRPr="00426EAE">
        <w:rPr>
          <w:lang w:val="en-GB"/>
        </w:rPr>
        <w:t xml:space="preserve"> the ungerminated seeds were cut-tested </w:t>
      </w:r>
      <w:r w:rsidR="00D07034">
        <w:rPr>
          <w:lang w:val="en-GB"/>
        </w:rPr>
        <w:t xml:space="preserve">under the binocular </w:t>
      </w:r>
      <w:r w:rsidR="002F63BC">
        <w:rPr>
          <w:lang w:val="en-GB"/>
        </w:rPr>
        <w:t>stereoscope</w:t>
      </w:r>
      <w:r w:rsidR="00D07034">
        <w:rPr>
          <w:lang w:val="en-GB"/>
        </w:rPr>
        <w:t xml:space="preserve"> </w:t>
      </w:r>
      <w:r w:rsidR="00B05EB7">
        <w:rPr>
          <w:lang w:val="en-GB"/>
        </w:rPr>
        <w:t>to visually assess the embryo's state</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germinabl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t>
      </w:r>
      <w:r w:rsidR="00D93A27" w:rsidRPr="00F95F23">
        <w:rPr>
          <w:rFonts w:cstheme="minorHAnsi"/>
          <w:color w:val="000000"/>
        </w:rPr>
        <w:t xml:space="preserve">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r w:rsidR="008D1066">
        <w:rPr>
          <w:rFonts w:eastAsia="Times New Roman" w:cstheme="minorHAnsi"/>
          <w:color w:val="000000"/>
          <w:lang w:eastAsia="ca-ES"/>
        </w:rPr>
        <w:t xml:space="preserve"> </w:t>
      </w:r>
    </w:p>
    <w:p w14:paraId="4D134C89" w14:textId="4871F286" w:rsidR="0064010B" w:rsidRDefault="0064010B" w:rsidP="0064010B">
      <w:pPr>
        <w:spacing w:line="360" w:lineRule="auto"/>
        <w:rPr>
          <w:rFonts w:eastAsia="Times New Roman" w:cstheme="minorHAnsi"/>
          <w:color w:val="000000"/>
          <w:lang w:eastAsia="ca-ES"/>
        </w:rPr>
      </w:pPr>
      <w:r w:rsidRPr="0064010B">
        <w:rPr>
          <w:rFonts w:eastAsia="Times New Roman" w:cstheme="minorHAnsi"/>
          <w:color w:val="000000"/>
          <w:lang w:eastAsia="ca-ES"/>
        </w:rPr>
        <w:t xml:space="preserve">Probit analysis was carried out on the data using </w:t>
      </w:r>
      <w:commentRangeStart w:id="2"/>
      <w:r w:rsidRPr="0064010B">
        <w:rPr>
          <w:rFonts w:eastAsia="Times New Roman" w:cstheme="minorHAnsi"/>
          <w:color w:val="000000"/>
          <w:lang w:eastAsia="ca-ES"/>
        </w:rPr>
        <w:t>GenStat</w:t>
      </w:r>
      <w:r>
        <w:rPr>
          <w:rFonts w:eastAsia="Times New Roman" w:cstheme="minorHAnsi"/>
          <w:color w:val="000000"/>
          <w:lang w:eastAsia="ca-ES"/>
        </w:rPr>
        <w:t xml:space="preserve"> </w:t>
      </w:r>
      <w:r w:rsidRPr="0064010B">
        <w:rPr>
          <w:rFonts w:eastAsia="Times New Roman" w:cstheme="minorHAnsi"/>
          <w:color w:val="000000"/>
          <w:lang w:eastAsia="ca-ES"/>
        </w:rPr>
        <w:t xml:space="preserve">Release 11.1 (VSN International Ltd, Oxford, UK) </w:t>
      </w:r>
      <w:commentRangeEnd w:id="2"/>
      <w:r>
        <w:rPr>
          <w:rStyle w:val="Refdecomentario"/>
          <w:lang w:val="en-GB"/>
        </w:rPr>
        <w:commentReference w:id="2"/>
      </w:r>
      <w:r w:rsidRPr="0064010B">
        <w:rPr>
          <w:rFonts w:eastAsia="Times New Roman" w:cstheme="minorHAnsi"/>
          <w:color w:val="000000"/>
          <w:lang w:eastAsia="ca-ES"/>
        </w:rPr>
        <w:t>to estimate</w:t>
      </w:r>
      <w:r>
        <w:rPr>
          <w:rFonts w:eastAsia="Times New Roman" w:cstheme="minorHAnsi"/>
          <w:color w:val="000000"/>
          <w:lang w:eastAsia="ca-ES"/>
        </w:rPr>
        <w:t xml:space="preserve"> </w:t>
      </w:r>
      <w:r w:rsidRPr="0064010B">
        <w:rPr>
          <w:rFonts w:eastAsia="Times New Roman" w:cstheme="minorHAnsi"/>
          <w:color w:val="000000"/>
          <w:lang w:eastAsia="ca-ES"/>
        </w:rPr>
        <w:t>the time for viability to fall to 50% (p50) by fitting the viability</w:t>
      </w:r>
      <w:r>
        <w:rPr>
          <w:rFonts w:eastAsia="Times New Roman" w:cstheme="minorHAnsi"/>
          <w:color w:val="000000"/>
          <w:lang w:eastAsia="ca-ES"/>
        </w:rPr>
        <w:t xml:space="preserve"> </w:t>
      </w:r>
      <w:r w:rsidRPr="0064010B">
        <w:rPr>
          <w:rFonts w:eastAsia="Times New Roman" w:cstheme="minorHAnsi"/>
          <w:color w:val="000000"/>
          <w:lang w:eastAsia="ca-ES"/>
        </w:rPr>
        <w:t>equation</w:t>
      </w:r>
      <w:r w:rsidR="00043C40">
        <w:rPr>
          <w:rFonts w:eastAsia="Times New Roman" w:cstheme="minorHAnsi"/>
          <w:color w:val="000000"/>
          <w:lang w:eastAsia="ca-ES"/>
        </w:rPr>
        <w:t xml:space="preserve"> </w:t>
      </w:r>
      <w:r w:rsidR="007765B6">
        <w:rPr>
          <w:rFonts w:eastAsia="Times New Roman" w:cstheme="minorHAnsi"/>
          <w:color w:val="000000"/>
          <w:lang w:eastAsia="ca-ES"/>
        </w:rPr>
        <w:fldChar w:fldCharType="begin" w:fldLock="1"/>
      </w:r>
      <w:r w:rsidR="003E35D7">
        <w:rPr>
          <w:rFonts w:eastAsia="Times New Roman" w:cstheme="minorHAnsi"/>
          <w:color w:val="000000"/>
          <w:lang w:eastAsia="ca-ES"/>
        </w:rPr>
        <w:instrText>ADDIN CSL_CITATION {"citationItems":[{"id":"ITEM-1","itemData":{"abstract":"Equations for predicting seed longevity in storage have been improved so that they now variations within a species in initial seed quality - which is affected by genotype and pr ment - and so that they are more accurate over a wider range of storage environments ments have been incorporated into a seed viability nomograph for barley {Hordeum dis may be used to predict percentage viability of any seed lot after any time in any stor within the range - 20 to 90 °C and 5-25 per cent moisture content. Applications o equations to seed drying and to long-term seed storage for genetic conservaation are discussed","author":[{"dropping-particle":"","family":"Ellis","given":"RH","non-dropping-particle":"","parse-names":false,"suffix":""},{"dropping-particle":"","family":"Roberts","given":"EH","non-dropping-particle":"","parse-names":false,"suffix":""}],"container-title":"Annals of Botany","id":"ITEM-1","issue":"1","issued":{"date-parts":[["1980"]]},"page":"13-30","title":"Improved Equations for the Prediction of Seed Longevity","type":"article-journal","volume":"45"},"uris":["http://www.mendeley.com/documents/?uuid=15a768c6-e191-4093-a9d8-9e3254704c2f"]}],"mendeley":{"formattedCitation":"(Ellis and Roberts, 1980)","plainTextFormattedCitation":"(Ellis and Roberts, 1980)","previouslyFormattedCitation":"(Ellis and Roberts, 1980)"},"properties":{"noteIndex":0},"schema":"https://github.com/citation-style-language/schema/raw/master/csl-citation.json"}</w:instrText>
      </w:r>
      <w:r w:rsidR="007765B6">
        <w:rPr>
          <w:rFonts w:eastAsia="Times New Roman" w:cstheme="minorHAnsi"/>
          <w:color w:val="000000"/>
          <w:lang w:eastAsia="ca-ES"/>
        </w:rPr>
        <w:fldChar w:fldCharType="separate"/>
      </w:r>
      <w:r w:rsidR="007765B6" w:rsidRPr="007765B6">
        <w:rPr>
          <w:rFonts w:eastAsia="Times New Roman" w:cstheme="minorHAnsi"/>
          <w:noProof/>
          <w:color w:val="000000"/>
          <w:lang w:eastAsia="ca-ES"/>
        </w:rPr>
        <w:t>(Ellis and Roberts, 1980)</w:t>
      </w:r>
      <w:r w:rsidR="007765B6">
        <w:rPr>
          <w:rFonts w:eastAsia="Times New Roman" w:cstheme="minorHAnsi"/>
          <w:color w:val="000000"/>
          <w:lang w:eastAsia="ca-ES"/>
        </w:rPr>
        <w:fldChar w:fldCharType="end"/>
      </w:r>
      <w:r w:rsidRPr="0064010B">
        <w:rPr>
          <w:rFonts w:eastAsia="Times New Roman" w:cstheme="minorHAnsi"/>
          <w:color w:val="000000"/>
          <w:lang w:eastAsia="ca-ES"/>
        </w:rPr>
        <w:t>:</w:t>
      </w:r>
    </w:p>
    <w:p w14:paraId="37FA94EB" w14:textId="175904A1" w:rsidR="002F63BC" w:rsidRPr="0064010B" w:rsidRDefault="002F63BC" w:rsidP="0064010B">
      <w:pPr>
        <w:spacing w:line="360" w:lineRule="auto"/>
        <w:jc w:val="center"/>
        <w:rPr>
          <w:rFonts w:eastAsia="Times New Roman" w:cstheme="minorHAnsi"/>
          <w:color w:val="000000"/>
          <w:lang w:eastAsia="ca-ES"/>
        </w:rPr>
      </w:pPr>
      <w:r w:rsidRPr="00FF2023">
        <w:rPr>
          <w:rFonts w:ascii="Times New Roman" w:hAnsi="Times New Roman"/>
          <w:i/>
          <w:iCs/>
          <w:lang w:val="en-GB"/>
        </w:rPr>
        <w:t>v = Ki – (p/</w:t>
      </w:r>
      <w:r>
        <w:rPr>
          <w:rFonts w:ascii="Times New Roman" w:hAnsi="Times New Roman"/>
          <w:i/>
          <w:iCs/>
          <w:lang w:val="en-GB"/>
        </w:rPr>
        <w:t>σ</w:t>
      </w:r>
      <w:r w:rsidRPr="00FF2023">
        <w:rPr>
          <w:rFonts w:ascii="Times New Roman" w:hAnsi="Times New Roman"/>
          <w:i/>
          <w:iCs/>
          <w:lang w:val="en-GB"/>
        </w:rPr>
        <w:t>)</w:t>
      </w:r>
    </w:p>
    <w:p w14:paraId="639EC463" w14:textId="707A25A5" w:rsidR="00402CA1" w:rsidRDefault="003843DD" w:rsidP="003843DD">
      <w:pPr>
        <w:spacing w:line="360" w:lineRule="auto"/>
        <w:jc w:val="both"/>
        <w:rPr>
          <w:rFonts w:eastAsia="Times New Roman" w:cstheme="minorHAnsi"/>
          <w:color w:val="000000"/>
          <w:lang w:eastAsia="ca-ES"/>
        </w:rPr>
      </w:pPr>
      <w:r w:rsidRPr="003843DD">
        <w:rPr>
          <w:rFonts w:eastAsia="Times New Roman" w:cstheme="minorHAnsi"/>
          <w:color w:val="000000"/>
          <w:lang w:eastAsia="ca-ES"/>
        </w:rPr>
        <w:t xml:space="preserve">where v is the viability (in normal equivalent deviates, </w:t>
      </w:r>
      <w:commentRangeStart w:id="3"/>
      <w:r w:rsidRPr="003843DD">
        <w:rPr>
          <w:rFonts w:eastAsia="Times New Roman" w:cstheme="minorHAnsi"/>
          <w:color w:val="000000"/>
          <w:lang w:eastAsia="ca-ES"/>
        </w:rPr>
        <w:t>NED</w:t>
      </w:r>
      <w:commentRangeEnd w:id="3"/>
      <w:r w:rsidR="00F12A8F">
        <w:rPr>
          <w:rStyle w:val="Refdecomentario"/>
          <w:lang w:val="en-GB"/>
        </w:rPr>
        <w:commentReference w:id="3"/>
      </w:r>
      <w:r w:rsidRPr="003843DD">
        <w:rPr>
          <w:rFonts w:eastAsia="Times New Roman" w:cstheme="minorHAnsi"/>
          <w:color w:val="000000"/>
          <w:lang w:eastAsia="ca-ES"/>
        </w:rPr>
        <w:t>)</w:t>
      </w:r>
      <w:r>
        <w:rPr>
          <w:rFonts w:eastAsia="Times New Roman" w:cstheme="minorHAnsi"/>
          <w:color w:val="000000"/>
          <w:lang w:eastAsia="ca-ES"/>
        </w:rPr>
        <w:t xml:space="preserve"> </w:t>
      </w:r>
      <w:r w:rsidRPr="003843DD">
        <w:rPr>
          <w:rFonts w:eastAsia="Times New Roman" w:cstheme="minorHAnsi"/>
          <w:color w:val="000000"/>
          <w:lang w:eastAsia="ca-ES"/>
        </w:rPr>
        <w:t>of the seed lot after p days in storage, Ki is the initial viability</w:t>
      </w:r>
      <w:r>
        <w:rPr>
          <w:rFonts w:eastAsia="Times New Roman" w:cstheme="minorHAnsi"/>
          <w:color w:val="000000"/>
          <w:lang w:eastAsia="ca-ES"/>
        </w:rPr>
        <w:t xml:space="preserve"> </w:t>
      </w:r>
      <w:r w:rsidRPr="003843DD">
        <w:rPr>
          <w:rFonts w:eastAsia="Times New Roman" w:cstheme="minorHAnsi"/>
          <w:color w:val="000000"/>
          <w:lang w:eastAsia="ca-ES"/>
        </w:rPr>
        <w:t>(NED) of the seed lot, and</w:t>
      </w:r>
      <w:r>
        <w:rPr>
          <w:rFonts w:eastAsia="Times New Roman" w:cstheme="minorHAnsi"/>
          <w:color w:val="000000"/>
          <w:lang w:eastAsia="ca-ES"/>
        </w:rPr>
        <w:t xml:space="preserve"> </w:t>
      </w:r>
      <w:r>
        <w:rPr>
          <w:rFonts w:ascii="Times New Roman" w:hAnsi="Times New Roman"/>
          <w:i/>
          <w:iCs/>
          <w:lang w:val="en-GB"/>
        </w:rPr>
        <w:t xml:space="preserve">σ </w:t>
      </w:r>
      <w:r w:rsidRPr="003843DD">
        <w:rPr>
          <w:rFonts w:eastAsia="Times New Roman" w:cstheme="minorHAnsi"/>
          <w:color w:val="000000"/>
          <w:lang w:eastAsia="ca-ES"/>
        </w:rPr>
        <w:t>is the time (d) for viability to fall</w:t>
      </w:r>
      <w:r>
        <w:rPr>
          <w:rFonts w:eastAsia="Times New Roman" w:cstheme="minorHAnsi"/>
          <w:color w:val="000000"/>
          <w:lang w:eastAsia="ca-ES"/>
        </w:rPr>
        <w:t xml:space="preserve"> </w:t>
      </w:r>
      <w:r w:rsidRPr="003843DD">
        <w:rPr>
          <w:rFonts w:eastAsia="Times New Roman" w:cstheme="minorHAnsi"/>
          <w:color w:val="000000"/>
          <w:lang w:eastAsia="ca-ES"/>
        </w:rPr>
        <w:t>by 1 NED (i.e. the standard deviation of the normal distribution</w:t>
      </w:r>
      <w:r>
        <w:rPr>
          <w:rFonts w:eastAsia="Times New Roman" w:cstheme="minorHAnsi"/>
          <w:color w:val="000000"/>
          <w:lang w:eastAsia="ca-ES"/>
        </w:rPr>
        <w:t xml:space="preserve"> </w:t>
      </w:r>
      <w:r w:rsidRPr="003843DD">
        <w:rPr>
          <w:rFonts w:eastAsia="Times New Roman" w:cstheme="minorHAnsi"/>
          <w:color w:val="000000"/>
          <w:lang w:eastAsia="ca-ES"/>
        </w:rPr>
        <w:t>of seed deaths over time)</w:t>
      </w:r>
      <w:r w:rsidR="009E229E">
        <w:rPr>
          <w:rFonts w:eastAsia="Times New Roman" w:cstheme="minorHAnsi"/>
          <w:color w:val="000000"/>
          <w:lang w:eastAsia="ca-ES"/>
        </w:rPr>
        <w:t xml:space="preserve">. </w:t>
      </w:r>
    </w:p>
    <w:p w14:paraId="255DF9C3" w14:textId="5E4954C7" w:rsidR="009127B8" w:rsidRDefault="009127B8" w:rsidP="009127B8">
      <w:pPr>
        <w:spacing w:line="360" w:lineRule="auto"/>
        <w:ind w:firstLine="720"/>
        <w:jc w:val="both"/>
        <w:rPr>
          <w:rFonts w:eastAsia="Times New Roman" w:cstheme="minorHAnsi"/>
          <w:color w:val="000000"/>
          <w:lang w:eastAsia="ca-ES"/>
        </w:rPr>
      </w:pPr>
      <w:r>
        <w:lastRenderedPageBreak/>
        <w:t>For the complete seed oil and seed traits dataset, analyses and measurements were done in two or three batches, corresponding with the seed availability after each year's collection campaign. Nevertheless, we are confident that we have collected fully mature seeds, following the ENSCONET protocol (2009), and have applied a consistent methodology for all experiments and analyses.</w:t>
      </w:r>
    </w:p>
    <w:p w14:paraId="47774C0B" w14:textId="1A59AAF2" w:rsidR="00D83583" w:rsidRDefault="007C1573" w:rsidP="00E526DA">
      <w:pPr>
        <w:pStyle w:val="Ttulo3"/>
        <w:spacing w:line="360" w:lineRule="auto"/>
        <w:jc w:val="both"/>
        <w:rPr>
          <w:rFonts w:eastAsia="Times New Roman"/>
          <w:lang w:eastAsia="ca-ES"/>
        </w:rPr>
      </w:pPr>
      <w:r>
        <w:rPr>
          <w:rFonts w:eastAsia="Times New Roman"/>
          <w:lang w:eastAsia="ca-ES"/>
        </w:rPr>
        <w:t>S</w:t>
      </w:r>
      <w:r w:rsidR="007B2047">
        <w:rPr>
          <w:rFonts w:eastAsia="Times New Roman"/>
          <w:lang w:eastAsia="ca-ES"/>
        </w:rPr>
        <w:t>pecies preferences along l</w:t>
      </w:r>
      <w:r w:rsidR="000D6E76">
        <w:rPr>
          <w:rFonts w:eastAsia="Times New Roman"/>
          <w:lang w:eastAsia="ca-ES"/>
        </w:rPr>
        <w:t xml:space="preserve">ocal </w:t>
      </w:r>
      <w:r w:rsidR="002F3337">
        <w:rPr>
          <w:rFonts w:eastAsia="Times New Roman"/>
          <w:lang w:eastAsia="ca-ES"/>
        </w:rPr>
        <w:t>micro topographical gradients</w:t>
      </w:r>
      <w:r w:rsidR="007765B6">
        <w:rPr>
          <w:rFonts w:eastAsia="Times New Roman"/>
          <w:lang w:eastAsia="ca-ES"/>
        </w:rPr>
        <w:t xml:space="preserve"> </w:t>
      </w:r>
    </w:p>
    <w:p w14:paraId="6428D3C4" w14:textId="4E15CD7C" w:rsidR="00D83583" w:rsidRPr="00D83583" w:rsidRDefault="00804ECA" w:rsidP="00E526DA">
      <w:pPr>
        <w:spacing w:line="360" w:lineRule="auto"/>
        <w:jc w:val="both"/>
        <w:rPr>
          <w:lang w:eastAsia="ca-ES"/>
        </w:rPr>
      </w:pPr>
      <w:r>
        <w:rPr>
          <w:lang w:val="en-GB"/>
        </w:rPr>
        <w:t xml:space="preserve">To calculate </w:t>
      </w:r>
      <w:r w:rsidR="006D58FB">
        <w:rPr>
          <w:lang w:val="en-GB"/>
        </w:rPr>
        <w:t>species preferences</w:t>
      </w:r>
      <w:r>
        <w:rPr>
          <w:lang w:val="en-GB"/>
        </w:rPr>
        <w:t xml:space="preserve">, we </w:t>
      </w:r>
      <w:r w:rsidR="00A97575">
        <w:rPr>
          <w:lang w:val="en-GB"/>
        </w:rPr>
        <w:t>established</w:t>
      </w:r>
      <w:r>
        <w:rPr>
          <w:lang w:val="en-GB"/>
        </w:rPr>
        <w:t xml:space="preserve"> 20 additional plots (1 m²)</w:t>
      </w:r>
      <w:r w:rsidR="00BD725D">
        <w:rPr>
          <w:lang w:val="en-GB"/>
        </w:rPr>
        <w:t xml:space="preserve"> per site </w:t>
      </w:r>
      <w:r>
        <w:rPr>
          <w:lang w:val="en-GB"/>
        </w:rPr>
        <w:t xml:space="preserve">(following the methodology of </w:t>
      </w:r>
      <w:r w:rsidR="00CC2668">
        <w:rPr>
          <w:lang w:val="en-GB"/>
        </w:rPr>
        <w:fldChar w:fldCharType="begin" w:fldLock="1"/>
      </w:r>
      <w:r w:rsidR="00C663D5">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Spatiotemporal patterns of microclimatic buffering in relict alpine communities","type":"article-journal"},"uris":["http://www.mendeley.com/documents/?uuid=6ae04b11-cfe4-4cb5-b8d0-614dbecf2717"]}],"mendeley":{"formattedCitation":"(Jiménez-Alfaro &lt;i&gt;et al.&lt;/i&gt;, 2024)","manualFormatting":"Jiménez-Alfaro et al., 2024)","plainTextFormattedCitation":"(Jiménez-Alfaro et al., 2024)","previouslyFormattedCitation":"(Jiménez-Alfaro &lt;i&gt;et al.&lt;/i&gt;, 2024)"},"properties":{"noteIndex":0},"schema":"https://github.com/citation-style-language/schema/raw/master/csl-citation.json"}</w:instrText>
      </w:r>
      <w:r w:rsidR="00CC2668">
        <w:rPr>
          <w:lang w:val="en-GB"/>
        </w:rPr>
        <w:fldChar w:fldCharType="separate"/>
      </w:r>
      <w:r w:rsidR="00CC2668" w:rsidRPr="00CC2668">
        <w:rPr>
          <w:noProof/>
          <w:lang w:val="en-GB"/>
        </w:rPr>
        <w:t xml:space="preserve">Jiménez-Alfaro </w:t>
      </w:r>
      <w:r w:rsidR="00CC2668" w:rsidRPr="00CC2668">
        <w:rPr>
          <w:i/>
          <w:noProof/>
          <w:lang w:val="en-GB"/>
        </w:rPr>
        <w:t>et al.</w:t>
      </w:r>
      <w:r w:rsidR="00CC2668" w:rsidRPr="00CC2668">
        <w:rPr>
          <w:noProof/>
          <w:lang w:val="en-GB"/>
        </w:rPr>
        <w:t>, 2024)</w:t>
      </w:r>
      <w:r w:rsidR="00CC2668">
        <w:rPr>
          <w:lang w:val="en-GB"/>
        </w:rPr>
        <w:fldChar w:fldCharType="end"/>
      </w:r>
      <w:r w:rsidR="00CC2668">
        <w:rPr>
          <w:lang w:val="en-GB"/>
        </w:rPr>
        <w:t xml:space="preserve"> </w:t>
      </w:r>
      <w:r>
        <w:rPr>
          <w:lang w:val="en-GB"/>
        </w:rPr>
        <w:t xml:space="preserve">where we </w:t>
      </w:r>
      <w:r w:rsidR="00616041">
        <w:rPr>
          <w:lang w:val="en-GB"/>
        </w:rPr>
        <w:t xml:space="preserve">recorded all vascular species and </w:t>
      </w:r>
      <w:r>
        <w:rPr>
          <w:lang w:val="en-GB"/>
        </w:rPr>
        <w:t>buried a</w:t>
      </w:r>
      <w:r w:rsidR="00616041">
        <w:rPr>
          <w:lang w:val="en-GB"/>
        </w:rPr>
        <w:t xml:space="preserve"> temperature datalogger </w:t>
      </w:r>
      <w:r>
        <w:rPr>
          <w:lang w:val="en-GB"/>
        </w:rPr>
        <w:t>at a depth of 5 cm</w:t>
      </w:r>
      <w:r w:rsidR="00BD725D">
        <w:rPr>
          <w:lang w:val="en-GB"/>
        </w:rPr>
        <w:t xml:space="preserve"> </w:t>
      </w:r>
      <w:r>
        <w:rPr>
          <w:lang w:val="en-GB"/>
        </w:rPr>
        <w:t>(</w:t>
      </w:r>
      <w:proofErr w:type="spellStart"/>
      <w:r>
        <w:rPr>
          <w:lang w:val="en-GB"/>
        </w:rPr>
        <w:t>Thermochron</w:t>
      </w:r>
      <w:proofErr w:type="spellEnd"/>
      <w:r>
        <w:rPr>
          <w:lang w:val="en-GB"/>
        </w:rPr>
        <w:t xml:space="preserve">, </w:t>
      </w:r>
      <w:proofErr w:type="spellStart"/>
      <w:r>
        <w:rPr>
          <w:lang w:val="en-GB"/>
        </w:rPr>
        <w:t>iButton</w:t>
      </w:r>
      <w:proofErr w:type="spellEnd"/>
      <w:r>
        <w:rPr>
          <w:lang w:val="en-GB"/>
        </w:rPr>
        <w:t xml:space="preserve">, Newbury, UK; accuracy: ± 0.5 °C from -10 °C to +65 °C, resolution: 0.5 °C, records every four hours), which recorded temperatures over 11 months. From the microenvironmental data recorded, we calculated three bioclimatic indices per plot following </w:t>
      </w:r>
      <w:r w:rsidR="00CC2668">
        <w:rPr>
          <w:lang w:val="en-GB"/>
        </w:rPr>
        <w:fldChar w:fldCharType="begin" w:fldLock="1"/>
      </w:r>
      <w:r w:rsidR="00C663D5">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Spatiotemporal patterns of microclimatic buffering in relict alpine communities","type":"article-journal"},"uris":["http://www.mendeley.com/documents/?uuid=6ae04b11-cfe4-4cb5-b8d0-614dbecf2717"]}],"mendeley":{"formattedCitation":"(Jiménez-Alfaro &lt;i&gt;et al.&lt;/i&gt;, 2024)","manualFormatting":"Jiménez-Alfaro et al., (2024)","plainTextFormattedCitation":"(Jiménez-Alfaro et al., 2024)","previouslyFormattedCitation":"(Jiménez-Alfaro &lt;i&gt;et al.&lt;/i&gt;, 2024)"},"properties":{"noteIndex":0},"schema":"https://github.com/citation-style-language/schema/raw/master/csl-citation.json"}</w:instrText>
      </w:r>
      <w:r w:rsidR="00CC2668">
        <w:rPr>
          <w:lang w:val="en-GB"/>
        </w:rPr>
        <w:fldChar w:fldCharType="separate"/>
      </w:r>
      <w:r w:rsidR="00CC2668" w:rsidRPr="00CC2668">
        <w:rPr>
          <w:noProof/>
          <w:lang w:val="en-GB"/>
        </w:rPr>
        <w:t xml:space="preserve">Jiménez-Alfaro </w:t>
      </w:r>
      <w:r w:rsidR="00CC2668" w:rsidRPr="00CC2668">
        <w:rPr>
          <w:i/>
          <w:noProof/>
          <w:lang w:val="en-GB"/>
        </w:rPr>
        <w:t>et al.</w:t>
      </w:r>
      <w:r w:rsidR="00CC2668" w:rsidRPr="00CC2668">
        <w:rPr>
          <w:noProof/>
          <w:lang w:val="en-GB"/>
        </w:rPr>
        <w:t xml:space="preserve">, </w:t>
      </w:r>
      <w:r w:rsidR="00CC2668">
        <w:rPr>
          <w:noProof/>
          <w:lang w:val="en-GB"/>
        </w:rPr>
        <w:t>(</w:t>
      </w:r>
      <w:r w:rsidR="00CC2668" w:rsidRPr="00CC2668">
        <w:rPr>
          <w:noProof/>
          <w:lang w:val="en-GB"/>
        </w:rPr>
        <w:t>2024)</w:t>
      </w:r>
      <w:r w:rsidR="00CC2668">
        <w:rPr>
          <w:lang w:val="en-GB"/>
        </w:rPr>
        <w:fldChar w:fldCharType="end"/>
      </w:r>
      <w:r w:rsidR="00CC2668">
        <w:rPr>
          <w:lang w:val="en-GB"/>
        </w:rPr>
        <w:t xml:space="preserve">: </w:t>
      </w:r>
      <w:r>
        <w:rPr>
          <w:lang w:val="en-GB"/>
        </w:rPr>
        <w:t xml:space="preserve">(1) Growing Degree Days (GDD) as the sum of daily mean temperatures for days in which the soil mean temperature at five cm </w:t>
      </w:r>
      <w:r w:rsidR="007C4D62">
        <w:rPr>
          <w:lang w:val="en-GB"/>
        </w:rPr>
        <w:t xml:space="preserve">deep </w:t>
      </w:r>
      <w:r>
        <w:rPr>
          <w:lang w:val="en-GB"/>
        </w:rPr>
        <w:t xml:space="preserve">was above 5 ºC </w:t>
      </w:r>
      <w:r w:rsidR="00C663D5">
        <w:rPr>
          <w:lang w:val="en-GB"/>
        </w:rPr>
        <w:fldChar w:fldCharType="begin" w:fldLock="1"/>
      </w:r>
      <w:r w:rsidR="00C663D5">
        <w:rPr>
          <w:lang w:val="en-GB"/>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a)","manualFormatting":"(Körner, 2021)","plainTextFormattedCitation":"(Körner, 2021a)","previouslyFormattedCitation":"(Körner, 2021a)"},"properties":{"noteIndex":0},"schema":"https://github.com/citation-style-language/schema/raw/master/csl-citation.json"}</w:instrText>
      </w:r>
      <w:r w:rsidR="00C663D5">
        <w:rPr>
          <w:lang w:val="en-GB"/>
        </w:rPr>
        <w:fldChar w:fldCharType="separate"/>
      </w:r>
      <w:r w:rsidR="00C663D5" w:rsidRPr="00C663D5">
        <w:rPr>
          <w:noProof/>
          <w:lang w:val="en-GB"/>
        </w:rPr>
        <w:t>(Körner, 2021)</w:t>
      </w:r>
      <w:r w:rsidR="00C663D5">
        <w:rPr>
          <w:lang w:val="en-GB"/>
        </w:rPr>
        <w:fldChar w:fldCharType="end"/>
      </w:r>
      <w:r>
        <w:rPr>
          <w:lang w:val="en-GB"/>
        </w:rPr>
        <w:t xml:space="preserve">; (2) Freezing Degree Days (FDD) as the sum of daily mean temperatures for days in which the mean temperature was below 0 ºC </w:t>
      </w:r>
      <w:r w:rsidR="00C663D5">
        <w:rPr>
          <w:lang w:val="en-GB"/>
        </w:rPr>
        <w:fldChar w:fldCharType="begin" w:fldLock="1"/>
      </w:r>
      <w:r w:rsidR="007E0BD5">
        <w:rPr>
          <w:lang w:val="en-GB"/>
        </w:rPr>
        <w:instrText>ADDIN CSL_CITATION {"citationItems":[{"id":"ITEM-1","itemData":{"DOI":"10.1016/j.ppees.2017.11.002","ISSN":"16180437","abstract":"The topographical heterogeneity of mountain landscapes and the associated species turnover over short distances should prompt us to examine the relationships between climate and mountain plant distribution at a much finer scale than is commonly done. Here, I focused on the root zone temperature experienced by low-stature perennial-dominated plant communities of temperate mountains, which are seasonally covered by snow. Based on the analysis of multi-annual recordings of ground temperatures across a broad spectrum of plant communities, I propose a habitat template using Growing Degree Days (GDD) and Freezing Degree Days (FDD). These two indices summarize soil thermal conditions experienced during the favorable and the unfavorable period for growth. This heuristic framework allows refining our working hypotheses on the range shifts of mountain plants in response to recent and future climate change. Regional trends in climate variables controlling GDD and FDD indicate that the combination of earlier snow melt-out and higher summer temperatures have led to an overall increase in GDD over the last decades. However the persistence of cold episodes in spring and in fall along with the shorter snow coverage suggest that the positive effect of an extended growing season might be counteracted by the detrimental effects of increasing FDD. I thus hypothesize (i) a local-scale, downward shift of plant species along mesotopographical gradients, with marked species infilling in sparsely vegetated, long-lasting snow patches that contain vacant niches and (ii) a watershed-scale upward shift of subalpine species inhabiting south-exposed grasslands and able to cope with moderate FDD. This perspective challenges the simplistic view of an overall range shift of mountain plants along elevational gradients and calls for the improvement of models of snow cover dynamics and root zone temperature to draw up realistic scenarios of mountain vegetation changes under a warmer climate.","author":[{"dropping-particle":"","family":"Choler","given":"P.","non-dropping-particle":"","parse-names":false,"suffix":""}],"container-title":"Perspectives in Plant Ecology, Evolution and Systematics","id":"ITEM-1","issue":"October 2017","issued":{"date-parts":[["2018"]]},"page":"6-15","publisher":"Elsevier","title":"Winter soil temperature dependence of alpine plant distribution: Implications for anticipating vegetation changes under a warming climate","type":"article-journal","volume":"30"},"uris":["http://www.mendeley.com/documents/?uuid=e42b46a2-42ec-4c38-81fd-8dbf180ee102"]}],"mendeley":{"formattedCitation":"(Choler, 2018)","plainTextFormattedCitation":"(Choler, 2018)","previouslyFormattedCitation":"(Choler, 2018)"},"properties":{"noteIndex":0},"schema":"https://github.com/citation-style-language/schema/raw/master/csl-citation.json"}</w:instrText>
      </w:r>
      <w:r w:rsidR="00C663D5">
        <w:rPr>
          <w:lang w:val="en-GB"/>
        </w:rPr>
        <w:fldChar w:fldCharType="separate"/>
      </w:r>
      <w:r w:rsidR="00C663D5" w:rsidRPr="00C663D5">
        <w:rPr>
          <w:noProof/>
          <w:lang w:val="en-GB"/>
        </w:rPr>
        <w:t>(Choler, 2018)</w:t>
      </w:r>
      <w:r w:rsidR="00C663D5">
        <w:rPr>
          <w:lang w:val="en-GB"/>
        </w:rPr>
        <w:fldChar w:fldCharType="end"/>
      </w:r>
      <w:r>
        <w:rPr>
          <w:lang w:val="en-GB"/>
        </w:rPr>
        <w:t xml:space="preserve">; and (3) days with snow cover, based on the period in which the maximum temperatures were &lt; 0.5 ºC and the minimum temperatures were &gt; -0.5 ºC </w:t>
      </w:r>
      <w:r w:rsidR="007E0BD5">
        <w:rPr>
          <w:lang w:val="en-GB"/>
        </w:rPr>
        <w:fldChar w:fldCharType="begin" w:fldLock="1"/>
      </w:r>
      <w:r w:rsidR="00983F8A">
        <w:rPr>
          <w:lang w:val="en-GB"/>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E0BD5">
        <w:rPr>
          <w:lang w:val="en-GB"/>
        </w:rPr>
        <w:fldChar w:fldCharType="separate"/>
      </w:r>
      <w:r w:rsidR="007E0BD5" w:rsidRPr="007E0BD5">
        <w:rPr>
          <w:noProof/>
          <w:lang w:val="en-GB"/>
        </w:rPr>
        <w:t xml:space="preserve">(Zhang </w:t>
      </w:r>
      <w:r w:rsidR="007E0BD5" w:rsidRPr="007E0BD5">
        <w:rPr>
          <w:i/>
          <w:noProof/>
          <w:lang w:val="en-GB"/>
        </w:rPr>
        <w:t>et al.</w:t>
      </w:r>
      <w:r w:rsidR="007E0BD5" w:rsidRPr="007E0BD5">
        <w:rPr>
          <w:noProof/>
          <w:lang w:val="en-GB"/>
        </w:rPr>
        <w:t>, 2005)</w:t>
      </w:r>
      <w:r w:rsidR="007E0BD5">
        <w:rPr>
          <w:lang w:val="en-GB"/>
        </w:rPr>
        <w:fldChar w:fldCharType="end"/>
      </w:r>
      <w:r>
        <w:rPr>
          <w:lang w:val="en-GB"/>
        </w:rPr>
        <w:t xml:space="preserve">. Then, we used the bioclimatic indices to calculate the species' local </w:t>
      </w:r>
      <w:r w:rsidR="00DA62F2">
        <w:rPr>
          <w:lang w:val="en-GB"/>
        </w:rPr>
        <w:t>preferences</w:t>
      </w:r>
      <w:r>
        <w:rPr>
          <w:lang w:val="en-GB"/>
        </w:rPr>
        <w:t xml:space="preserve">, averaging the climatic variables of the plots where the species was present and weighting them by their coverage (only considering those plots where the species had more than 10% relative coverage), assuming species would have more coverage in those plots with climatic conditions closer to their local ecological optimum. </w:t>
      </w:r>
    </w:p>
    <w:p w14:paraId="41B2971F" w14:textId="6D4597F5" w:rsidR="00E72A64" w:rsidRDefault="003546D0" w:rsidP="00E526DA">
      <w:pPr>
        <w:pStyle w:val="Ttulo3"/>
        <w:spacing w:line="360" w:lineRule="auto"/>
        <w:jc w:val="both"/>
        <w:rPr>
          <w:lang w:val="en-GB"/>
        </w:rPr>
      </w:pPr>
      <w:r>
        <w:rPr>
          <w:lang w:val="en-GB"/>
        </w:rPr>
        <w:t>Statistical analysis</w:t>
      </w:r>
    </w:p>
    <w:p w14:paraId="2AE450BB" w14:textId="34497ABE" w:rsidR="00E0513A" w:rsidRDefault="005418C2" w:rsidP="00E526DA">
      <w:pPr>
        <w:spacing w:line="360" w:lineRule="auto"/>
        <w:jc w:val="both"/>
        <w:rPr>
          <w:rFonts w:eastAsia="Times New Roman" w:cstheme="minorHAnsi"/>
          <w:color w:val="000000"/>
          <w:lang w:eastAsia="ca-ES"/>
        </w:rPr>
      </w:pPr>
      <w:r w:rsidRPr="00F95F23">
        <w:rPr>
          <w:rFonts w:eastAsia="Times New Roman" w:cstheme="minorHAnsi"/>
          <w:color w:val="000000"/>
          <w:lang w:eastAsia="ca-ES"/>
        </w:rPr>
        <w:t xml:space="preserve">We analyzed the </w:t>
      </w:r>
      <w:r w:rsidR="00EA2F45">
        <w:rPr>
          <w:rFonts w:eastAsia="Times New Roman" w:cstheme="minorHAnsi"/>
          <w:color w:val="000000"/>
          <w:lang w:eastAsia="ca-ES"/>
        </w:rPr>
        <w:t xml:space="preserve">seed trait </w:t>
      </w:r>
      <w:r w:rsidRPr="00F95F23">
        <w:rPr>
          <w:rFonts w:eastAsia="Times New Roman" w:cstheme="minorHAnsi"/>
          <w:color w:val="000000"/>
          <w:lang w:eastAsia="ca-ES"/>
        </w:rPr>
        <w:t>data by fitting Markov Chain Monte Carlo generalized linear mixed models (</w:t>
      </w:r>
      <w:proofErr w:type="spellStart"/>
      <w:r w:rsidRPr="00F95F23">
        <w:rPr>
          <w:rFonts w:eastAsia="Times New Roman" w:cstheme="minorHAnsi"/>
          <w:color w:val="000000"/>
          <w:lang w:eastAsia="ca-ES"/>
        </w:rPr>
        <w:t>MCMCglmm</w:t>
      </w:r>
      <w:proofErr w:type="spellEnd"/>
      <w:r w:rsidRPr="00F95F23">
        <w:rPr>
          <w:rFonts w:eastAsia="Times New Roman" w:cstheme="minorHAnsi"/>
          <w:color w:val="000000"/>
          <w:lang w:eastAsia="ca-ES"/>
        </w:rPr>
        <w:t>) with Bayesian estimation using the R package MCMC</w:t>
      </w:r>
      <w:r w:rsidRPr="00F95F23">
        <w:rPr>
          <w:rFonts w:eastAsia="Times New Roman" w:cstheme="minorHAnsi"/>
          <w:color w:val="000000"/>
          <w:sz w:val="14"/>
          <w:szCs w:val="14"/>
          <w:lang w:eastAsia="ca-ES"/>
        </w:rPr>
        <w:t>GLMM</w:t>
      </w:r>
      <w:r w:rsidRPr="00F95F23">
        <w:rPr>
          <w:rFonts w:eastAsia="Times New Roman" w:cstheme="minorHAnsi"/>
          <w:color w:val="000000"/>
          <w:lang w:eastAsia="ca-ES"/>
        </w:rPr>
        <w:t xml:space="preserv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Hadfield, 2010)</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w:t>
      </w:r>
      <w:r w:rsidR="00A275B2">
        <w:rPr>
          <w:rFonts w:eastAsia="Times New Roman" w:cstheme="minorHAnsi"/>
          <w:color w:val="000000"/>
          <w:lang w:eastAsia="ca-ES"/>
        </w:rPr>
        <w:t xml:space="preserve">For biological </w:t>
      </w:r>
      <w:proofErr w:type="gramStart"/>
      <w:r w:rsidR="00A275B2">
        <w:rPr>
          <w:rFonts w:eastAsia="Times New Roman" w:cstheme="minorHAnsi"/>
          <w:color w:val="000000"/>
          <w:lang w:eastAsia="ca-ES"/>
        </w:rPr>
        <w:t>correlates</w:t>
      </w:r>
      <w:proofErr w:type="gramEnd"/>
      <w:r w:rsidR="00A275B2">
        <w:rPr>
          <w:rFonts w:eastAsia="Times New Roman" w:cstheme="minorHAnsi"/>
          <w:color w:val="000000"/>
          <w:lang w:eastAsia="ca-ES"/>
        </w:rPr>
        <w:t xml:space="preserve">, we investigated how </w:t>
      </w:r>
      <w:r w:rsidR="00A275B2" w:rsidRPr="00B8263B">
        <w:rPr>
          <w:rFonts w:eastAsia="Times New Roman" w:cstheme="minorHAnsi"/>
          <w:color w:val="000000"/>
          <w:lang w:eastAsia="ca-ES"/>
        </w:rPr>
        <w:t xml:space="preserve">seed oil </w:t>
      </w:r>
      <w:r w:rsidR="00567C77">
        <w:rPr>
          <w:rFonts w:eastAsia="Times New Roman" w:cstheme="minorHAnsi"/>
          <w:color w:val="000000"/>
          <w:lang w:eastAsia="ca-ES"/>
        </w:rPr>
        <w:t xml:space="preserve">content </w:t>
      </w:r>
      <w:r w:rsidR="00A275B2" w:rsidRPr="00B8263B">
        <w:rPr>
          <w:rFonts w:eastAsia="Times New Roman" w:cstheme="minorHAnsi"/>
          <w:color w:val="000000"/>
          <w:lang w:eastAsia="ca-ES"/>
        </w:rPr>
        <w:t xml:space="preserve">and composition may explain other </w:t>
      </w:r>
      <w:r w:rsidR="00DA62F2">
        <w:rPr>
          <w:rFonts w:eastAsia="Times New Roman" w:cstheme="minorHAnsi"/>
          <w:color w:val="000000"/>
          <w:lang w:eastAsia="ca-ES"/>
        </w:rPr>
        <w:t xml:space="preserve">seed </w:t>
      </w:r>
      <w:r w:rsidR="00A275B2" w:rsidRPr="00B8263B">
        <w:rPr>
          <w:rFonts w:eastAsia="Times New Roman" w:cstheme="minorHAnsi"/>
          <w:color w:val="000000"/>
          <w:lang w:eastAsia="ca-ES"/>
        </w:rPr>
        <w:t>biological traits (seed mass, longevity</w:t>
      </w:r>
      <w:r w:rsidR="00567C77">
        <w:rPr>
          <w:rFonts w:eastAsia="Times New Roman" w:cstheme="minorHAnsi"/>
          <w:color w:val="000000"/>
          <w:lang w:eastAsia="ca-ES"/>
        </w:rPr>
        <w:t xml:space="preserve"> and </w:t>
      </w:r>
      <w:r w:rsidR="00D57535">
        <w:rPr>
          <w:rFonts w:eastAsia="Times New Roman" w:cstheme="minorHAnsi"/>
          <w:color w:val="000000"/>
          <w:lang w:eastAsia="ca-ES"/>
        </w:rPr>
        <w:t>germination timing</w:t>
      </w:r>
      <w:r w:rsidR="00A275B2" w:rsidRPr="00B8263B">
        <w:rPr>
          <w:rFonts w:eastAsia="Times New Roman" w:cstheme="minorHAnsi"/>
          <w:color w:val="000000"/>
          <w:lang w:eastAsia="ca-ES"/>
        </w:rPr>
        <w:t>)</w:t>
      </w:r>
      <w:r w:rsidR="009F66B8">
        <w:rPr>
          <w:rFonts w:eastAsia="Times New Roman" w:cstheme="minorHAnsi"/>
          <w:color w:val="000000"/>
          <w:lang w:eastAsia="ca-ES"/>
        </w:rPr>
        <w:t>. Thus,</w:t>
      </w:r>
      <w:r w:rsidR="00A275B2" w:rsidRPr="00B8263B">
        <w:rPr>
          <w:rFonts w:eastAsia="Times New Roman" w:cstheme="minorHAnsi"/>
          <w:color w:val="000000"/>
          <w:lang w:eastAsia="ca-ES"/>
        </w:rPr>
        <w:t xml:space="preserve"> oil traits are used as the explanatory variable.</w:t>
      </w:r>
      <w:r w:rsidRPr="00F95F23">
        <w:rPr>
          <w:rFonts w:eastAsia="Times New Roman" w:cstheme="minorHAnsi"/>
          <w:color w:val="000000"/>
          <w:lang w:eastAsia="ca-ES"/>
        </w:rPr>
        <w:t xml:space="preserve"> </w:t>
      </w:r>
      <w:r w:rsidR="003967DB" w:rsidRPr="00C45D10">
        <w:rPr>
          <w:rFonts w:eastAsia="Times New Roman" w:cstheme="minorHAnsi"/>
          <w:color w:val="000000"/>
          <w:lang w:eastAsia="ca-ES"/>
        </w:rPr>
        <w:t>We applied a log transformation to seed mass and EHS to meet the normal distribution of the data</w:t>
      </w:r>
      <w:r w:rsidR="003967DB">
        <w:rPr>
          <w:rFonts w:eastAsia="Times New Roman" w:cstheme="minorHAnsi"/>
          <w:color w:val="000000"/>
          <w:lang w:eastAsia="ca-ES"/>
        </w:rPr>
        <w:t>, and model assumptions were visually checked and fulfilled</w:t>
      </w:r>
      <w:r w:rsidR="0078689F" w:rsidRPr="00C45D10">
        <w:rPr>
          <w:rFonts w:eastAsia="Times New Roman" w:cstheme="minorHAnsi"/>
          <w:color w:val="000000"/>
          <w:lang w:eastAsia="ca-ES"/>
        </w:rPr>
        <w:t>.</w:t>
      </w:r>
      <w:r w:rsidR="0078689F">
        <w:rPr>
          <w:rFonts w:eastAsia="Times New Roman" w:cstheme="minorHAnsi"/>
          <w:color w:val="000000"/>
          <w:lang w:eastAsia="ca-ES"/>
        </w:rPr>
        <w:t xml:space="preserve"> For the ecological drivers</w:t>
      </w:r>
      <w:r w:rsidR="00A44223">
        <w:rPr>
          <w:rFonts w:eastAsia="Times New Roman" w:cstheme="minorHAnsi"/>
          <w:color w:val="000000"/>
          <w:lang w:eastAsia="ca-ES"/>
        </w:rPr>
        <w:t xml:space="preserve"> (altitudinal distribution and local ecological </w:t>
      </w:r>
      <w:r w:rsidR="00232CC1">
        <w:rPr>
          <w:rFonts w:eastAsia="Times New Roman" w:cstheme="minorHAnsi"/>
          <w:color w:val="000000"/>
          <w:lang w:eastAsia="ca-ES"/>
        </w:rPr>
        <w:t>gradients, i.e. GDD, FDD and Snow), we wanted to investigate how seed oil and composition are regulated by microclimatic gradients (across local snow-related factors). Thus</w:t>
      </w:r>
      <w:r w:rsidR="00D55651">
        <w:rPr>
          <w:rFonts w:eastAsia="Times New Roman" w:cstheme="minorHAnsi"/>
          <w:color w:val="000000"/>
          <w:lang w:eastAsia="ca-ES"/>
        </w:rPr>
        <w:t>,</w:t>
      </w:r>
      <w:r w:rsidR="0078689F" w:rsidRPr="00B8263B">
        <w:rPr>
          <w:rFonts w:eastAsia="Times New Roman" w:cstheme="minorHAnsi"/>
          <w:color w:val="000000"/>
          <w:lang w:eastAsia="ca-ES"/>
        </w:rPr>
        <w:t xml:space="preserve"> oil traits are used as the response variable</w:t>
      </w:r>
      <w:r w:rsidR="00BF66E5">
        <w:rPr>
          <w:rFonts w:eastAsia="Times New Roman" w:cstheme="minorHAnsi"/>
          <w:color w:val="000000"/>
          <w:lang w:eastAsia="ca-ES"/>
        </w:rPr>
        <w:t xml:space="preserve">, both </w:t>
      </w:r>
      <w:proofErr w:type="gramStart"/>
      <w:r w:rsidR="00BF66E5">
        <w:rPr>
          <w:rFonts w:eastAsia="Times New Roman" w:cstheme="minorHAnsi"/>
          <w:color w:val="000000"/>
          <w:lang w:eastAsia="ca-ES"/>
        </w:rPr>
        <w:t>log-transformed</w:t>
      </w:r>
      <w:proofErr w:type="gramEnd"/>
      <w:r w:rsidR="00543F92">
        <w:rPr>
          <w:lang w:val="en-GB"/>
        </w:rPr>
        <w:t xml:space="preserve">. </w:t>
      </w:r>
      <w:r w:rsidR="000D2B8A">
        <w:rPr>
          <w:rFonts w:eastAsia="Times New Roman" w:cstheme="minorHAnsi"/>
          <w:color w:val="000000"/>
          <w:lang w:eastAsia="ca-ES"/>
        </w:rPr>
        <w:t xml:space="preserve">We used weakly informative </w:t>
      </w:r>
      <w:proofErr w:type="gramStart"/>
      <w:r w:rsidR="000D2B8A">
        <w:rPr>
          <w:rFonts w:eastAsia="Times New Roman" w:cstheme="minorHAnsi"/>
          <w:color w:val="000000"/>
          <w:lang w:eastAsia="ca-ES"/>
        </w:rPr>
        <w:t>priors</w:t>
      </w:r>
      <w:proofErr w:type="gramEnd"/>
      <w:r w:rsidR="000D2B8A">
        <w:rPr>
          <w:rFonts w:eastAsia="Times New Roman" w:cstheme="minorHAnsi"/>
          <w:color w:val="000000"/>
          <w:lang w:eastAsia="ca-ES"/>
        </w:rPr>
        <w:t xml:space="preserve"> in all models</w:t>
      </w:r>
      <w:r w:rsidR="00C7551B" w:rsidRPr="00F95F23">
        <w:rPr>
          <w:rFonts w:eastAsia="Times New Roman" w:cstheme="minorHAnsi"/>
          <w:color w:val="000000"/>
          <w:lang w:eastAsia="ca-ES"/>
        </w:rPr>
        <w:t xml:space="preserve">, with parameter-expanded priors for the random effects. Each model was run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t>
      </w:r>
      <w:r w:rsidR="00C7551B" w:rsidRPr="00F95F23">
        <w:rPr>
          <w:rFonts w:eastAsia="Times New Roman" w:cstheme="minorHAnsi"/>
          <w:color w:val="000000"/>
          <w:lang w:eastAsia="ca-ES"/>
        </w:rPr>
        <w:lastRenderedPageBreak/>
        <w:t xml:space="preserve">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w:t>
      </w:r>
      <w:r w:rsidR="000D2B8A">
        <w:rPr>
          <w:rFonts w:eastAsia="Times New Roman" w:cstheme="minorHAnsi"/>
          <w:color w:val="000000"/>
          <w:lang w:eastAsia="ca-ES"/>
        </w:rPr>
        <w:t>We calculated mean parameter estimates and 95% credible intervals (CI) from the resulting posterior distributions</w:t>
      </w:r>
      <w:r w:rsidR="00C7551B" w:rsidRPr="00F95F23">
        <w:rPr>
          <w:rFonts w:eastAsia="Times New Roman" w:cstheme="minorHAnsi"/>
          <w:color w:val="000000"/>
          <w:lang w:eastAsia="ca-ES"/>
        </w:rPr>
        <w:t>.</w:t>
      </w:r>
      <w:r w:rsidR="00543F92" w:rsidRPr="00543F92">
        <w:rPr>
          <w:rFonts w:eastAsia="Times New Roman" w:cstheme="minorHAnsi"/>
          <w:color w:val="000000"/>
          <w:lang w:eastAsia="ca-ES"/>
        </w:rPr>
        <w:t xml:space="preserve"> </w:t>
      </w:r>
      <w:r w:rsidR="00543F92" w:rsidRPr="00F95F23">
        <w:rPr>
          <w:rFonts w:eastAsia="Times New Roman" w:cstheme="minorHAnsi"/>
          <w:color w:val="000000"/>
          <w:lang w:eastAsia="ca-ES"/>
        </w:rPr>
        <w:t xml:space="preserve">Phylogeny was included </w:t>
      </w:r>
      <w:r w:rsidR="005E7E96">
        <w:rPr>
          <w:rFonts w:eastAsia="Times New Roman" w:cstheme="minorHAnsi"/>
          <w:color w:val="000000"/>
          <w:lang w:eastAsia="ca-ES"/>
        </w:rPr>
        <w:t xml:space="preserve">as a random factor </w:t>
      </w:r>
      <w:r w:rsidR="00543F92" w:rsidRPr="00F95F23">
        <w:rPr>
          <w:rFonts w:eastAsia="Times New Roman" w:cstheme="minorHAnsi"/>
          <w:color w:val="000000"/>
          <w:lang w:eastAsia="ca-ES"/>
        </w:rPr>
        <w:t xml:space="preserve">using a reconstructed tree </w:t>
      </w:r>
      <w:r w:rsidR="00543F92" w:rsidRPr="003C5298">
        <w:rPr>
          <w:rFonts w:eastAsia="Times New Roman" w:cstheme="minorHAnsi"/>
          <w:color w:val="000000"/>
          <w:lang w:eastAsia="ca-ES"/>
        </w:rPr>
        <w:t>(Supporting information Fig</w:t>
      </w:r>
      <w:r w:rsidR="003C5298" w:rsidRPr="003C5298">
        <w:rPr>
          <w:rFonts w:eastAsia="Times New Roman" w:cstheme="minorHAnsi"/>
          <w:color w:val="000000"/>
          <w:lang w:eastAsia="ca-ES"/>
        </w:rPr>
        <w:t>ure</w:t>
      </w:r>
      <w:r w:rsidR="00543F92" w:rsidRPr="003C5298">
        <w:rPr>
          <w:rFonts w:eastAsia="Times New Roman" w:cstheme="minorHAnsi"/>
          <w:color w:val="000000"/>
          <w:lang w:eastAsia="ca-ES"/>
        </w:rPr>
        <w:t xml:space="preserve"> S1</w:t>
      </w:r>
      <w:r w:rsidR="003C5298" w:rsidRPr="003C5298">
        <w:rPr>
          <w:rFonts w:eastAsia="Times New Roman" w:cstheme="minorHAnsi"/>
          <w:color w:val="000000"/>
          <w:lang w:eastAsia="ca-ES"/>
        </w:rPr>
        <w:t xml:space="preserve"> and Figure S2 for </w:t>
      </w:r>
      <w:r w:rsidR="005B1AF0">
        <w:rPr>
          <w:rFonts w:eastAsia="Times New Roman" w:cstheme="minorHAnsi"/>
          <w:color w:val="000000"/>
          <w:lang w:eastAsia="ca-ES"/>
        </w:rPr>
        <w:t xml:space="preserve">regional and </w:t>
      </w:r>
      <w:r w:rsidR="00E87EE1">
        <w:rPr>
          <w:rFonts w:eastAsia="Times New Roman" w:cstheme="minorHAnsi"/>
          <w:color w:val="000000"/>
          <w:lang w:eastAsia="ca-ES"/>
        </w:rPr>
        <w:t>alpine</w:t>
      </w:r>
      <w:r w:rsidR="003C5298" w:rsidRPr="003C5298">
        <w:rPr>
          <w:rFonts w:eastAsia="Times New Roman" w:cstheme="minorHAnsi"/>
          <w:color w:val="000000"/>
          <w:lang w:eastAsia="ca-ES"/>
        </w:rPr>
        <w:t xml:space="preserve"> </w:t>
      </w:r>
      <w:r w:rsidR="005B1AF0">
        <w:rPr>
          <w:rFonts w:eastAsia="Times New Roman" w:cstheme="minorHAnsi"/>
          <w:color w:val="000000"/>
          <w:lang w:eastAsia="ca-ES"/>
        </w:rPr>
        <w:t>species pool, respectively</w:t>
      </w:r>
      <w:r w:rsidR="00543F92" w:rsidRPr="003C5298">
        <w:rPr>
          <w:rFonts w:eastAsia="Times New Roman" w:cstheme="minorHAnsi"/>
          <w:color w:val="000000"/>
          <w:lang w:eastAsia="ca-ES"/>
        </w:rPr>
        <w:t>),</w:t>
      </w:r>
      <w:r w:rsidR="00543F92" w:rsidRPr="00F95F23">
        <w:rPr>
          <w:rFonts w:eastAsia="Times New Roman" w:cstheme="minorHAnsi"/>
          <w:color w:val="000000"/>
          <w:lang w:eastAsia="ca-ES"/>
        </w:rPr>
        <w:t xml:space="preserve"> created with V.PHYLOMAKER R package </w:t>
      </w:r>
      <w:r w:rsidR="00543F92" w:rsidRPr="00F95F23">
        <w:rPr>
          <w:rFonts w:eastAsia="Times New Roman" w:cstheme="minorHAnsi"/>
          <w:color w:val="000000"/>
          <w:lang w:eastAsia="ca-ES"/>
        </w:rPr>
        <w:fldChar w:fldCharType="begin" w:fldLock="1"/>
      </w:r>
      <w:r w:rsidR="00543F92"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543F92" w:rsidRPr="00F95F23">
        <w:rPr>
          <w:rFonts w:eastAsia="Times New Roman" w:cstheme="minorHAnsi"/>
          <w:noProof/>
          <w:color w:val="000000"/>
          <w:lang w:eastAsia="ca-ES"/>
        </w:rPr>
        <w:t>(Jin and Qian, 2019)</w:t>
      </w:r>
      <w:r w:rsidR="00543F92" w:rsidRPr="00F95F23">
        <w:rPr>
          <w:rFonts w:eastAsia="Times New Roman" w:cstheme="minorHAnsi"/>
          <w:color w:val="000000"/>
          <w:lang w:eastAsia="ca-ES"/>
        </w:rPr>
        <w:fldChar w:fldCharType="end"/>
      </w:r>
      <w:r w:rsidR="00543F92" w:rsidRPr="00F95F23">
        <w:rPr>
          <w:rFonts w:eastAsia="Times New Roman" w:cstheme="minorHAnsi"/>
          <w:color w:val="000000"/>
          <w:lang w:eastAsia="ca-ES"/>
        </w:rPr>
        <w:t xml:space="preserve"> using </w:t>
      </w:r>
      <w:proofErr w:type="spellStart"/>
      <w:r w:rsidR="00543F92" w:rsidRPr="00F95F23">
        <w:rPr>
          <w:rFonts w:eastAsia="Times New Roman" w:cstheme="minorHAnsi"/>
          <w:color w:val="000000"/>
          <w:lang w:eastAsia="ca-ES"/>
        </w:rPr>
        <w:t>phylosignal</w:t>
      </w:r>
      <w:proofErr w:type="spellEnd"/>
      <w:r w:rsidR="00543F92" w:rsidRPr="00F95F23">
        <w:rPr>
          <w:rFonts w:eastAsia="Times New Roman" w:cstheme="minorHAnsi"/>
          <w:color w:val="000000"/>
          <w:lang w:eastAsia="ca-ES"/>
        </w:rPr>
        <w:t xml:space="preserve"> and </w:t>
      </w:r>
      <w:proofErr w:type="spellStart"/>
      <w:r w:rsidR="00543F92" w:rsidRPr="00F95F23">
        <w:rPr>
          <w:rFonts w:eastAsia="Times New Roman" w:cstheme="minorHAnsi"/>
          <w:color w:val="000000"/>
          <w:lang w:eastAsia="ca-ES"/>
        </w:rPr>
        <w:t>phylobase</w:t>
      </w:r>
      <w:proofErr w:type="spellEnd"/>
      <w:r w:rsidR="00543F92" w:rsidRPr="00F95F23">
        <w:rPr>
          <w:rFonts w:eastAsia="Times New Roman" w:cstheme="minorHAnsi"/>
          <w:color w:val="000000"/>
          <w:lang w:eastAsia="ca-ES"/>
        </w:rPr>
        <w:t xml:space="preserve"> R packages </w:t>
      </w:r>
      <w:r w:rsidR="00543F92" w:rsidRPr="00F95F23">
        <w:rPr>
          <w:rFonts w:eastAsia="Times New Roman" w:cstheme="minorHAnsi"/>
          <w:color w:val="000000"/>
          <w:lang w:eastAsia="ca-ES"/>
        </w:rPr>
        <w:fldChar w:fldCharType="begin" w:fldLock="1"/>
      </w:r>
      <w:r w:rsidR="00EE5C96">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mendeley":{"formattedCitation":"(Keck &lt;i&gt;et al.&lt;/i&gt;, 2016)","manualFormatting":"(Keck et al., 2016; R Hackaton et al., 2024)","plainTextFormattedCitation":"(Keck et al., 2016)","previouslyFormattedCitation":"(Keck &lt;i&gt;et al.&lt;/i&gt;, 2016)"},"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1F7237" w:rsidRPr="001F7237">
        <w:rPr>
          <w:rFonts w:eastAsia="Times New Roman" w:cstheme="minorHAnsi"/>
          <w:noProof/>
          <w:color w:val="000000"/>
          <w:lang w:eastAsia="ca-ES"/>
        </w:rPr>
        <w:t xml:space="preserve">(Keck </w:t>
      </w:r>
      <w:r w:rsidR="001F7237" w:rsidRPr="001F7237">
        <w:rPr>
          <w:rFonts w:eastAsia="Times New Roman" w:cstheme="minorHAnsi"/>
          <w:i/>
          <w:noProof/>
          <w:color w:val="000000"/>
          <w:lang w:eastAsia="ca-ES"/>
        </w:rPr>
        <w:t>et al.</w:t>
      </w:r>
      <w:r w:rsidR="001F7237" w:rsidRPr="001F7237">
        <w:rPr>
          <w:rFonts w:eastAsia="Times New Roman" w:cstheme="minorHAnsi"/>
          <w:noProof/>
          <w:color w:val="000000"/>
          <w:lang w:eastAsia="ca-ES"/>
        </w:rPr>
        <w:t>, 2016</w:t>
      </w:r>
      <w:r w:rsidR="00BD62B0">
        <w:rPr>
          <w:rFonts w:eastAsia="Times New Roman" w:cstheme="minorHAnsi"/>
          <w:noProof/>
          <w:color w:val="000000"/>
          <w:lang w:eastAsia="ca-ES"/>
        </w:rPr>
        <w:t xml:space="preserve">; </w:t>
      </w:r>
      <w:r w:rsidR="00EE5C96">
        <w:rPr>
          <w:rFonts w:eastAsia="Times New Roman" w:cstheme="minorHAnsi"/>
          <w:noProof/>
          <w:color w:val="000000"/>
          <w:lang w:eastAsia="ca-ES"/>
        </w:rPr>
        <w:t xml:space="preserve">R </w:t>
      </w:r>
      <w:r w:rsidR="00BD62B0">
        <w:rPr>
          <w:rFonts w:eastAsia="Times New Roman" w:cstheme="minorHAnsi"/>
          <w:noProof/>
          <w:color w:val="000000"/>
          <w:lang w:eastAsia="ca-ES"/>
        </w:rPr>
        <w:t>Ha</w:t>
      </w:r>
      <w:r w:rsidR="00465E9E">
        <w:rPr>
          <w:rFonts w:eastAsia="Times New Roman" w:cstheme="minorHAnsi"/>
          <w:noProof/>
          <w:color w:val="000000"/>
          <w:lang w:eastAsia="ca-ES"/>
        </w:rPr>
        <w:t>ckaton</w:t>
      </w:r>
      <w:r w:rsidR="00EE5C96">
        <w:rPr>
          <w:rFonts w:eastAsia="Times New Roman" w:cstheme="minorHAnsi"/>
          <w:noProof/>
          <w:color w:val="000000"/>
          <w:lang w:eastAsia="ca-ES"/>
        </w:rPr>
        <w:t xml:space="preserve"> et </w:t>
      </w:r>
      <w:r w:rsidR="00EE5C96" w:rsidRPr="001F7237">
        <w:rPr>
          <w:rFonts w:eastAsia="Times New Roman" w:cstheme="minorHAnsi"/>
          <w:i/>
          <w:noProof/>
          <w:color w:val="000000"/>
          <w:lang w:eastAsia="ca-ES"/>
        </w:rPr>
        <w:t>al</w:t>
      </w:r>
      <w:r w:rsidR="00EE5C96">
        <w:rPr>
          <w:rFonts w:eastAsia="Times New Roman" w:cstheme="minorHAnsi"/>
          <w:noProof/>
          <w:color w:val="000000"/>
          <w:lang w:eastAsia="ca-ES"/>
        </w:rPr>
        <w:t>., 2024</w:t>
      </w:r>
      <w:r w:rsidR="001F7237" w:rsidRPr="001F7237">
        <w:rPr>
          <w:rFonts w:eastAsia="Times New Roman" w:cstheme="minorHAnsi"/>
          <w:noProof/>
          <w:color w:val="000000"/>
          <w:lang w:eastAsia="ca-ES"/>
        </w:rPr>
        <w:t>)</w:t>
      </w:r>
      <w:r w:rsidR="00543F92" w:rsidRPr="00F95F23">
        <w:rPr>
          <w:rFonts w:eastAsia="Times New Roman" w:cstheme="minorHAnsi"/>
          <w:color w:val="000000"/>
          <w:lang w:eastAsia="ca-ES"/>
        </w:rPr>
        <w:fldChar w:fldCharType="end"/>
      </w:r>
      <w:r w:rsidR="00543F92">
        <w:rPr>
          <w:rFonts w:eastAsia="Times New Roman" w:cstheme="minorHAnsi"/>
          <w:color w:val="000000"/>
          <w:lang w:eastAsia="ca-ES"/>
        </w:rPr>
        <w:t xml:space="preserve">. </w:t>
      </w:r>
      <w:r w:rsidR="00D55651">
        <w:rPr>
          <w:rFonts w:eastAsia="Times New Roman" w:cstheme="minorHAnsi"/>
          <w:color w:val="000000"/>
          <w:lang w:eastAsia="ca-ES"/>
        </w:rPr>
        <w:t xml:space="preserve">To work with the phylogeny and calculate </w:t>
      </w:r>
      <w:r w:rsidR="0025452B">
        <w:rPr>
          <w:rFonts w:eastAsia="Times New Roman" w:cstheme="minorHAnsi"/>
          <w:color w:val="000000"/>
          <w:lang w:eastAsia="ca-ES"/>
        </w:rPr>
        <w:t xml:space="preserve">the </w:t>
      </w:r>
      <w:r w:rsidR="00D55651">
        <w:rPr>
          <w:rFonts w:eastAsia="Times New Roman" w:cstheme="minorHAnsi"/>
          <w:color w:val="000000"/>
          <w:lang w:eastAsia="ca-ES"/>
        </w:rPr>
        <w:t>phylogenetic signal (lambda)</w:t>
      </w:r>
      <w:r w:rsidR="0025452B">
        <w:rPr>
          <w:rFonts w:eastAsia="Times New Roman" w:cstheme="minorHAnsi"/>
          <w:color w:val="000000"/>
          <w:lang w:eastAsia="ca-ES"/>
        </w:rPr>
        <w:t>,</w:t>
      </w:r>
      <w:r w:rsidR="00D55651">
        <w:rPr>
          <w:rFonts w:eastAsia="Times New Roman" w:cstheme="minorHAnsi"/>
          <w:color w:val="000000"/>
          <w:lang w:eastAsia="ca-ES"/>
        </w:rPr>
        <w:t xml:space="preserve"> we used the ape </w:t>
      </w:r>
      <w:r w:rsidR="00D55651">
        <w:rPr>
          <w:rFonts w:eastAsia="Times New Roman" w:cstheme="minorHAnsi"/>
          <w:color w:val="000000"/>
          <w:lang w:eastAsia="ca-ES"/>
        </w:rPr>
        <w:fldChar w:fldCharType="begin" w:fldLock="1"/>
      </w:r>
      <w:r w:rsidR="00D55651">
        <w:rPr>
          <w:rFonts w:eastAsia="Times New Roman" w:cstheme="minorHAnsi"/>
          <w:color w:val="000000"/>
          <w:lang w:eastAsia="ca-ES"/>
        </w:rPr>
        <w:instrText>ADDIN CSL_CITATION {"citationItems":[{"id":"ITEM-1","itemData":{"DOI":"10.1093/bioinformatics/bty633","ISSN":"14602059","PMID":"30016406","abstract":"Summary 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 Availability and implementation ape is distributed through the Comprehensive R Archive Network: http://cran.r-project.org/package=ape. Further information may be found at http://ape-package.ird.fr/.","author":[{"dropping-particle":"","family":"Paradis","given":"Emmanuel","non-dropping-particle":"","parse-names":false,"suffix":""},{"dropping-particle":"","family":"Schliep","given":"Klaus","non-dropping-particle":"","parse-names":false,"suffix":""}],"container-title":"Bioinformatics","id":"ITEM-1","issue":"3","issued":{"date-parts":[["2019"]]},"page":"526-528","title":"Ape 5.0: An environment for modern phylogenetics and evolutionary analyses in R","type":"article-journal","volume":"35"},"uris":["http://www.mendeley.com/documents/?uuid=33039188-2dc4-48ae-b737-618dd422cae6"]}],"mendeley":{"formattedCitation":"(Paradis and Schliep, 2019)","plainTextFormattedCitation":"(Paradis and Schliep, 2019)","previouslyFormattedCitation":"(Paradis and Schliep, 2019)"},"properties":{"noteIndex":0},"schema":"https://github.com/citation-style-language/schema/raw/master/csl-citation.json"}</w:instrText>
      </w:r>
      <w:r w:rsidR="00D55651">
        <w:rPr>
          <w:rFonts w:eastAsia="Times New Roman" w:cstheme="minorHAnsi"/>
          <w:color w:val="000000"/>
          <w:lang w:eastAsia="ca-ES"/>
        </w:rPr>
        <w:fldChar w:fldCharType="separate"/>
      </w:r>
      <w:r w:rsidR="00D55651" w:rsidRPr="003E35D7">
        <w:rPr>
          <w:rFonts w:eastAsia="Times New Roman" w:cstheme="minorHAnsi"/>
          <w:noProof/>
          <w:color w:val="000000"/>
          <w:lang w:eastAsia="ca-ES"/>
        </w:rPr>
        <w:t>(Paradis and Schliep, 2019)</w:t>
      </w:r>
      <w:r w:rsidR="00D55651">
        <w:rPr>
          <w:rFonts w:eastAsia="Times New Roman" w:cstheme="minorHAnsi"/>
          <w:color w:val="000000"/>
          <w:lang w:eastAsia="ca-ES"/>
        </w:rPr>
        <w:fldChar w:fldCharType="end"/>
      </w:r>
      <w:r w:rsidR="00D55651">
        <w:rPr>
          <w:rFonts w:eastAsia="Times New Roman" w:cstheme="minorHAnsi"/>
          <w:color w:val="000000"/>
          <w:lang w:eastAsia="ca-ES"/>
        </w:rPr>
        <w:t xml:space="preserve"> and </w:t>
      </w:r>
      <w:proofErr w:type="spellStart"/>
      <w:r w:rsidR="00D55651">
        <w:rPr>
          <w:rFonts w:eastAsia="Times New Roman" w:cstheme="minorHAnsi"/>
          <w:color w:val="000000"/>
          <w:lang w:eastAsia="ca-ES"/>
        </w:rPr>
        <w:t>phylosignal</w:t>
      </w:r>
      <w:proofErr w:type="spellEnd"/>
      <w:r w:rsidR="00D55651">
        <w:rPr>
          <w:rFonts w:eastAsia="Times New Roman" w:cstheme="minorHAnsi"/>
          <w:color w:val="000000"/>
          <w:lang w:eastAsia="ca-ES"/>
        </w:rPr>
        <w:t xml:space="preserve"> packages </w:t>
      </w:r>
      <w:r w:rsidR="00D55651">
        <w:rPr>
          <w:rFonts w:eastAsia="Times New Roman" w:cstheme="minorHAnsi"/>
          <w:color w:val="000000"/>
          <w:lang w:eastAsia="ca-ES"/>
        </w:rPr>
        <w:fldChar w:fldCharType="begin" w:fldLock="1"/>
      </w:r>
      <w:r w:rsidR="00D55651">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mendeley":{"formattedCitation":"(Keck &lt;i&gt;et al.&lt;/i&gt;, 2016)","plainTextFormattedCitation":"(Keck et al., 2016)","previouslyFormattedCitation":"(Keck &lt;i&gt;et al.&lt;/i&gt;, 2016)"},"properties":{"noteIndex":0},"schema":"https://github.com/citation-style-language/schema/raw/master/csl-citation.json"}</w:instrText>
      </w:r>
      <w:r w:rsidR="00D55651">
        <w:rPr>
          <w:rFonts w:eastAsia="Times New Roman" w:cstheme="minorHAnsi"/>
          <w:color w:val="000000"/>
          <w:lang w:eastAsia="ca-ES"/>
        </w:rPr>
        <w:fldChar w:fldCharType="separate"/>
      </w:r>
      <w:r w:rsidR="00D55651" w:rsidRPr="003E35D7">
        <w:rPr>
          <w:rFonts w:eastAsia="Times New Roman" w:cstheme="minorHAnsi"/>
          <w:noProof/>
          <w:color w:val="000000"/>
          <w:lang w:eastAsia="ca-ES"/>
        </w:rPr>
        <w:t xml:space="preserve">(Keck </w:t>
      </w:r>
      <w:r w:rsidR="00D55651" w:rsidRPr="003E35D7">
        <w:rPr>
          <w:rFonts w:eastAsia="Times New Roman" w:cstheme="minorHAnsi"/>
          <w:i/>
          <w:noProof/>
          <w:color w:val="000000"/>
          <w:lang w:eastAsia="ca-ES"/>
        </w:rPr>
        <w:t>et al.</w:t>
      </w:r>
      <w:r w:rsidR="00D55651" w:rsidRPr="003E35D7">
        <w:rPr>
          <w:rFonts w:eastAsia="Times New Roman" w:cstheme="minorHAnsi"/>
          <w:noProof/>
          <w:color w:val="000000"/>
          <w:lang w:eastAsia="ca-ES"/>
        </w:rPr>
        <w:t>, 2016)</w:t>
      </w:r>
      <w:r w:rsidR="00D55651">
        <w:rPr>
          <w:rFonts w:eastAsia="Times New Roman" w:cstheme="minorHAnsi"/>
          <w:color w:val="000000"/>
          <w:lang w:eastAsia="ca-ES"/>
        </w:rPr>
        <w:fldChar w:fldCharType="end"/>
      </w:r>
      <w:r w:rsidR="00D55651">
        <w:rPr>
          <w:rFonts w:eastAsia="Times New Roman" w:cstheme="minorHAnsi"/>
          <w:color w:val="000000"/>
          <w:lang w:eastAsia="ca-ES"/>
        </w:rPr>
        <w:t>.</w:t>
      </w:r>
      <w:r w:rsidR="00D55651">
        <w:rPr>
          <w:rFonts w:eastAsia="Times New Roman" w:cstheme="minorHAnsi"/>
          <w:color w:val="000000"/>
          <w:lang w:eastAsia="ca-ES"/>
        </w:rPr>
        <w:t xml:space="preserve"> </w:t>
      </w:r>
      <w:r w:rsidR="009C0720">
        <w:rPr>
          <w:rFonts w:eastAsia="Times New Roman" w:cstheme="minorHAnsi"/>
          <w:color w:val="000000"/>
          <w:lang w:eastAsia="ca-ES"/>
        </w:rPr>
        <w:t xml:space="preserve">To assess </w:t>
      </w:r>
      <w:r w:rsidR="00232CC1">
        <w:rPr>
          <w:rFonts w:eastAsia="Times New Roman" w:cstheme="minorHAnsi"/>
          <w:color w:val="000000"/>
          <w:lang w:eastAsia="ca-ES"/>
        </w:rPr>
        <w:t>the significance of the models,</w:t>
      </w:r>
      <w:r w:rsidR="00964951">
        <w:rPr>
          <w:rFonts w:eastAsia="Times New Roman" w:cstheme="minorHAnsi"/>
          <w:color w:val="000000"/>
          <w:lang w:eastAsia="ca-ES"/>
        </w:rPr>
        <w:t xml:space="preserve"> we use the posterior mean from posterior probabilities and the credible intervals</w:t>
      </w:r>
      <w:r w:rsidR="009365C6">
        <w:rPr>
          <w:rFonts w:eastAsia="Times New Roman" w:cstheme="minorHAnsi"/>
          <w:color w:val="000000"/>
          <w:lang w:eastAsia="ca-ES"/>
        </w:rPr>
        <w:t xml:space="preserve"> (CI)</w:t>
      </w:r>
      <w:r w:rsidR="00964951">
        <w:rPr>
          <w:rFonts w:eastAsia="Times New Roman" w:cstheme="minorHAnsi"/>
          <w:color w:val="000000"/>
          <w:lang w:eastAsia="ca-ES"/>
        </w:rPr>
        <w:t xml:space="preserve">. </w:t>
      </w:r>
      <w:r w:rsidR="00621326">
        <w:rPr>
          <w:rFonts w:eastAsia="Times New Roman" w:cstheme="minorHAnsi"/>
          <w:color w:val="000000"/>
          <w:lang w:eastAsia="ca-ES"/>
        </w:rPr>
        <w:t xml:space="preserve">The posterior mean is an </w:t>
      </w:r>
      <w:r w:rsidR="00232CC1">
        <w:rPr>
          <w:rFonts w:eastAsia="Times New Roman" w:cstheme="minorHAnsi"/>
          <w:color w:val="000000"/>
          <w:lang w:eastAsia="ca-ES"/>
        </w:rPr>
        <w:t>analogue of model effect size</w:t>
      </w:r>
      <w:r w:rsidR="0025452B">
        <w:rPr>
          <w:rFonts w:eastAsia="Times New Roman" w:cstheme="minorHAnsi"/>
          <w:color w:val="000000"/>
          <w:lang w:eastAsia="ca-ES"/>
        </w:rPr>
        <w:t>s</w:t>
      </w:r>
      <w:r w:rsidR="00232CC1">
        <w:rPr>
          <w:rFonts w:eastAsia="Times New Roman" w:cstheme="minorHAnsi"/>
          <w:color w:val="000000"/>
          <w:lang w:eastAsia="ca-ES"/>
        </w:rPr>
        <w:t>, and when the CI values do not overlap with 0,</w:t>
      </w:r>
      <w:r w:rsidR="009365C6">
        <w:rPr>
          <w:rFonts w:eastAsia="Times New Roman" w:cstheme="minorHAnsi"/>
          <w:color w:val="000000"/>
          <w:lang w:eastAsia="ca-ES"/>
        </w:rPr>
        <w:t xml:space="preserve"> there is a significant effect of the explanatory variable. </w:t>
      </w:r>
    </w:p>
    <w:p w14:paraId="6E248184" w14:textId="35F284AA" w:rsidR="00CA1165" w:rsidRPr="00CA1165" w:rsidRDefault="000251A7" w:rsidP="00FF65F2">
      <w:pPr>
        <w:pStyle w:val="Ttulo2"/>
        <w:rPr>
          <w:lang w:val="en-GB"/>
        </w:rPr>
      </w:pPr>
      <w:r>
        <w:rPr>
          <w:lang w:val="en-GB"/>
        </w:rPr>
        <w:t>3.</w:t>
      </w:r>
      <w:r w:rsidR="00671CEF">
        <w:rPr>
          <w:lang w:val="en-GB"/>
        </w:rPr>
        <w:t>Results</w:t>
      </w:r>
      <w:r w:rsidR="00A635D1">
        <w:rPr>
          <w:lang w:val="en-GB"/>
        </w:rPr>
        <w:t xml:space="preserve"> (</w:t>
      </w:r>
      <w:r w:rsidR="0054695E">
        <w:rPr>
          <w:lang w:val="en-GB"/>
        </w:rPr>
        <w:t xml:space="preserve">907 </w:t>
      </w:r>
      <w:r w:rsidR="00A635D1">
        <w:rPr>
          <w:lang w:val="en-GB"/>
        </w:rPr>
        <w:t>words</w:t>
      </w:r>
      <w:r w:rsidR="0054695E">
        <w:rPr>
          <w:lang w:val="en-GB"/>
        </w:rPr>
        <w:t xml:space="preserve"> main text</w:t>
      </w:r>
      <w:r w:rsidR="00A635D1">
        <w:rPr>
          <w:lang w:val="en-GB"/>
        </w:rPr>
        <w:t>)</w:t>
      </w:r>
    </w:p>
    <w:p w14:paraId="672D0343" w14:textId="481311F4" w:rsidR="00901368" w:rsidRDefault="00EA2F45" w:rsidP="00E526DA">
      <w:pPr>
        <w:pStyle w:val="Ttulo3"/>
        <w:spacing w:line="360" w:lineRule="auto"/>
        <w:jc w:val="both"/>
        <w:rPr>
          <w:lang w:val="en-GB"/>
        </w:rPr>
      </w:pPr>
      <w:r>
        <w:rPr>
          <w:lang w:val="en-GB"/>
        </w:rPr>
        <w:t>S</w:t>
      </w:r>
      <w:r w:rsidR="00463005">
        <w:rPr>
          <w:lang w:val="en-GB"/>
        </w:rPr>
        <w:t>eed</w:t>
      </w:r>
      <w:r w:rsidR="00723F2B">
        <w:rPr>
          <w:lang w:val="en-GB"/>
        </w:rPr>
        <w:t xml:space="preserve"> oil content and</w:t>
      </w:r>
      <w:r w:rsidR="005908C1" w:rsidRPr="00671CEF">
        <w:rPr>
          <w:lang w:val="en-GB"/>
        </w:rPr>
        <w:t xml:space="preserve"> oil </w:t>
      </w:r>
      <w:r w:rsidR="00D4117D">
        <w:rPr>
          <w:lang w:val="en-GB"/>
        </w:rPr>
        <w:t>composition</w:t>
      </w:r>
    </w:p>
    <w:p w14:paraId="1CEA0120" w14:textId="70F1C9F3" w:rsidR="00723F2B" w:rsidRPr="001E11F9" w:rsidRDefault="000F2246" w:rsidP="00E526DA">
      <w:pPr>
        <w:spacing w:line="360" w:lineRule="auto"/>
        <w:jc w:val="both"/>
      </w:pPr>
      <w:r>
        <w:t xml:space="preserve">Within our local </w:t>
      </w:r>
      <w:r w:rsidR="00B6203B">
        <w:t xml:space="preserve">alpine </w:t>
      </w:r>
      <w:r>
        <w:t xml:space="preserve">species </w:t>
      </w:r>
      <w:proofErr w:type="gramStart"/>
      <w:r>
        <w:t>pool</w:t>
      </w:r>
      <w:proofErr w:type="gramEnd"/>
      <w:r>
        <w:t xml:space="preserve"> (n=47), oil content varies from 1.2% in </w:t>
      </w:r>
      <w:proofErr w:type="spellStart"/>
      <w:r w:rsidRPr="00D16A8C">
        <w:rPr>
          <w:i/>
          <w:iCs/>
        </w:rPr>
        <w:t>Avenella</w:t>
      </w:r>
      <w:proofErr w:type="spellEnd"/>
      <w:r w:rsidRPr="00D16A8C">
        <w:rPr>
          <w:i/>
          <w:iCs/>
        </w:rPr>
        <w:t xml:space="preserve"> </w:t>
      </w:r>
      <w:proofErr w:type="spellStart"/>
      <w:r w:rsidRPr="00D16A8C">
        <w:rPr>
          <w:i/>
          <w:iCs/>
        </w:rPr>
        <w:t>flexuosa</w:t>
      </w:r>
      <w:proofErr w:type="spellEnd"/>
      <w:r>
        <w:t xml:space="preserve"> (Poaceae) to 34.2% in </w:t>
      </w:r>
      <w:proofErr w:type="spellStart"/>
      <w:r w:rsidRPr="00D16A8C">
        <w:rPr>
          <w:i/>
          <w:iCs/>
        </w:rPr>
        <w:t>Jasione</w:t>
      </w:r>
      <w:proofErr w:type="spellEnd"/>
      <w:r w:rsidRPr="00D16A8C">
        <w:rPr>
          <w:i/>
          <w:iCs/>
        </w:rPr>
        <w:t xml:space="preserve"> </w:t>
      </w:r>
      <w:proofErr w:type="spellStart"/>
      <w:r w:rsidRPr="00D16A8C">
        <w:rPr>
          <w:i/>
          <w:iCs/>
        </w:rPr>
        <w:t>cavanillesii</w:t>
      </w:r>
      <w:proofErr w:type="spellEnd"/>
      <w:r>
        <w:t xml:space="preserve"> (</w:t>
      </w:r>
      <w:proofErr w:type="spellStart"/>
      <w:r>
        <w:t>Campanulaceae</w:t>
      </w:r>
      <w:proofErr w:type="spellEnd"/>
      <w:r>
        <w:t xml:space="preserve">) (Figure </w:t>
      </w:r>
      <w:r w:rsidR="00AE6326">
        <w:t>2</w:t>
      </w:r>
      <w:r>
        <w:t xml:space="preserve">A). The most abundant </w:t>
      </w:r>
      <w:r w:rsidR="007A4AEB">
        <w:t>fatty acids</w:t>
      </w:r>
      <w:r>
        <w:t xml:space="preserve"> in alpine seeds were the unsaturated linoleic acid (C18:2n-6c, 42.4%±2.4, mean ± se), oleic acid (C18:1n-9c, 22.6%±1.9), and alpha-linolenic acid (C18:3n3, 15.1%±2.7); as well as saturated palmitic (C16:0, 10.8%±0.8) (details in supplementary Table S2). </w:t>
      </w:r>
      <w:r w:rsidR="00EA2F45">
        <w:t>These four averages</w:t>
      </w:r>
      <w:r w:rsidR="003A50E2">
        <w:t xml:space="preserve"> 94.8% of seed oil content </w:t>
      </w:r>
      <w:r>
        <w:t xml:space="preserve">(se=23). Additionally, in our data set, erucic acid (C22:1n9) had high values only in Brassicaceae and gamma-linolenic acid (C18:3n6) in some Caryophyllaceae (Figure </w:t>
      </w:r>
      <w:r w:rsidR="00DF0936">
        <w:t>2</w:t>
      </w:r>
      <w:r>
        <w:t xml:space="preserve">B). The mean frequency of </w:t>
      </w:r>
      <w:r w:rsidR="00DF0936">
        <w:t>saturated fatty acids</w:t>
      </w:r>
      <w:r>
        <w:t xml:space="preserve"> is 14.2%±0.95, and the mean ratio between </w:t>
      </w:r>
      <w:r w:rsidR="00DF0936">
        <w:t>unsaturated</w:t>
      </w:r>
      <w:r>
        <w:t xml:space="preserve"> and </w:t>
      </w:r>
      <w:r w:rsidR="00DF0936">
        <w:t>saturated fatty acids</w:t>
      </w:r>
      <w:r>
        <w:t xml:space="preserve"> is 7.2 (se=0.5), ranging from 1.3 in </w:t>
      </w:r>
      <w:r w:rsidRPr="00D16A8C">
        <w:rPr>
          <w:i/>
          <w:iCs/>
        </w:rPr>
        <w:t>A</w:t>
      </w:r>
      <w:r w:rsidR="006804EE">
        <w:rPr>
          <w:i/>
          <w:iCs/>
        </w:rPr>
        <w:t>.</w:t>
      </w:r>
      <w:r w:rsidR="005C1359" w:rsidRPr="00D16A8C">
        <w:rPr>
          <w:i/>
          <w:iCs/>
        </w:rPr>
        <w:t xml:space="preserve"> </w:t>
      </w:r>
      <w:proofErr w:type="spellStart"/>
      <w:r w:rsidRPr="00D16A8C">
        <w:rPr>
          <w:i/>
          <w:iCs/>
        </w:rPr>
        <w:t>flexuosa</w:t>
      </w:r>
      <w:proofErr w:type="spellEnd"/>
      <w:r>
        <w:t xml:space="preserve"> up to 20.1 in </w:t>
      </w:r>
      <w:r w:rsidRPr="00D16A8C">
        <w:rPr>
          <w:i/>
          <w:iCs/>
        </w:rPr>
        <w:t xml:space="preserve">Iberis </w:t>
      </w:r>
      <w:proofErr w:type="spellStart"/>
      <w:r w:rsidRPr="00D16A8C">
        <w:rPr>
          <w:i/>
          <w:iCs/>
        </w:rPr>
        <w:t>carnosa</w:t>
      </w:r>
      <w:proofErr w:type="spellEnd"/>
      <w:r>
        <w:t xml:space="preserve"> (Brassicaceae). </w:t>
      </w:r>
      <w:r w:rsidR="00BD2248">
        <w:t xml:space="preserve">Poaceae, Salicaceae, and </w:t>
      </w:r>
      <w:proofErr w:type="spellStart"/>
      <w:r w:rsidR="00BD2248">
        <w:t>Cistaceae</w:t>
      </w:r>
      <w:proofErr w:type="spellEnd"/>
      <w:r w:rsidR="00BD2248">
        <w:t xml:space="preserve"> generally </w:t>
      </w:r>
      <w:r>
        <w:t>had</w:t>
      </w:r>
      <w:r w:rsidR="00590E5A">
        <w:t xml:space="preserve"> higher </w:t>
      </w:r>
      <w:r w:rsidR="009468AA">
        <w:t xml:space="preserve">proportion of </w:t>
      </w:r>
      <w:r w:rsidR="00DF0936">
        <w:t>saturated fatty acids</w:t>
      </w:r>
      <w:r w:rsidR="00590E5A">
        <w:t xml:space="preserve"> synthesis</w:t>
      </w:r>
      <w:r w:rsidR="009468AA">
        <w:t xml:space="preserve"> while</w:t>
      </w:r>
      <w:r>
        <w:t xml:space="preserve"> Brassicaceae and </w:t>
      </w:r>
      <w:proofErr w:type="spellStart"/>
      <w:r>
        <w:t>Lamiaceae</w:t>
      </w:r>
      <w:proofErr w:type="spellEnd"/>
      <w:r>
        <w:t xml:space="preserve"> were </w:t>
      </w:r>
      <w:r w:rsidR="005C1359">
        <w:t>characterized</w:t>
      </w:r>
      <w:r>
        <w:t xml:space="preserve"> by higher </w:t>
      </w:r>
      <w:r w:rsidR="00DF0936">
        <w:t>unsaturated fatty acids</w:t>
      </w:r>
      <w:r>
        <w:t xml:space="preserve"> </w:t>
      </w:r>
      <w:r w:rsidR="00A16A22">
        <w:t xml:space="preserve">proportion </w:t>
      </w:r>
      <w:r>
        <w:t xml:space="preserve">(Figure </w:t>
      </w:r>
      <w:r w:rsidR="00DF0936">
        <w:t>2</w:t>
      </w:r>
      <w:r>
        <w:t>C).</w:t>
      </w:r>
      <w:r w:rsidR="009D5526">
        <w:t xml:space="preserve"> </w:t>
      </w:r>
    </w:p>
    <w:p w14:paraId="1D14E1CE" w14:textId="2EB9B2A2" w:rsidR="00031781" w:rsidRDefault="003910A7" w:rsidP="00E526DA">
      <w:pPr>
        <w:spacing w:line="360" w:lineRule="auto"/>
        <w:ind w:firstLine="720"/>
        <w:jc w:val="both"/>
      </w:pPr>
      <w:r>
        <w:t>We conducted a</w:t>
      </w:r>
      <w:r w:rsidR="00590E5A">
        <w:t xml:space="preserve"> </w:t>
      </w:r>
      <w:r>
        <w:t xml:space="preserve">Principal Component Analysis using </w:t>
      </w:r>
      <w:r>
        <w:rPr>
          <w:lang w:val="en-GB"/>
        </w:rPr>
        <w:t>fatty acid</w:t>
      </w:r>
      <w:r w:rsidR="00590E5A">
        <w:t xml:space="preserve"> </w:t>
      </w:r>
      <w:r>
        <w:t xml:space="preserve">values </w:t>
      </w:r>
      <w:r w:rsidR="00590E5A">
        <w:t>with &gt;3% relative proportion and correlations below 0.7 to reduce dimensionality</w:t>
      </w:r>
      <w:r w:rsidRPr="003910A7">
        <w:t xml:space="preserve"> </w:t>
      </w:r>
      <w:r>
        <w:t>(Figures 3D and 3E</w:t>
      </w:r>
      <w:r w:rsidR="00590E5A">
        <w:t xml:space="preserve">). The UFA/SFA ratio </w:t>
      </w:r>
      <w:r>
        <w:t xml:space="preserve">contributed the most to PC1 (26.4%) followed by </w:t>
      </w:r>
      <w:r w:rsidR="00693B74">
        <w:t>palmitic acid (</w:t>
      </w:r>
      <w:r w:rsidR="00590E5A">
        <w:t>C16:0</w:t>
      </w:r>
      <w:r w:rsidR="00693B74">
        <w:t xml:space="preserve">, </w:t>
      </w:r>
      <w:r w:rsidR="00590E5A">
        <w:t xml:space="preserve">18.6%), while </w:t>
      </w:r>
      <w:proofErr w:type="spellStart"/>
      <w:r w:rsidR="0067572E">
        <w:t>eicosenoic</w:t>
      </w:r>
      <w:proofErr w:type="spellEnd"/>
      <w:r w:rsidR="0067572E">
        <w:t xml:space="preserve"> acid (</w:t>
      </w:r>
      <w:r w:rsidR="00590E5A">
        <w:t>C20:1n9</w:t>
      </w:r>
      <w:r w:rsidR="0067572E">
        <w:t>)</w:t>
      </w:r>
      <w:r w:rsidR="00590E5A">
        <w:t xml:space="preserve"> and </w:t>
      </w:r>
      <w:r w:rsidR="004A7504">
        <w:t xml:space="preserve">erucic acid </w:t>
      </w:r>
      <w:r w:rsidR="004A7504">
        <w:t>(</w:t>
      </w:r>
      <w:r w:rsidR="00590E5A">
        <w:t>C22:1n9</w:t>
      </w:r>
      <w:r w:rsidR="004A7504">
        <w:t>)</w:t>
      </w:r>
      <w:r w:rsidR="00590E5A">
        <w:t xml:space="preserve"> </w:t>
      </w:r>
      <w:r>
        <w:t xml:space="preserve">mainly </w:t>
      </w:r>
      <w:r w:rsidR="00590E5A">
        <w:t xml:space="preserve">contributed </w:t>
      </w:r>
      <w:r w:rsidR="00616F75">
        <w:t>to</w:t>
      </w:r>
      <w:r w:rsidR="00590E5A">
        <w:t xml:space="preserve"> PC2 (21.9% and 16.3%, respectively). Additionally, PCA revealed that the oil content percentage is not highly correlated with any specific </w:t>
      </w:r>
      <w:r w:rsidR="00F30A12">
        <w:t>fatty acid</w:t>
      </w:r>
      <w:r w:rsidR="00590E5A">
        <w:t xml:space="preserve"> (details in supplementary Table S</w:t>
      </w:r>
      <w:r w:rsidR="00693034">
        <w:t>4</w:t>
      </w:r>
      <w:r w:rsidR="00590E5A">
        <w:t xml:space="preserve">). </w:t>
      </w:r>
    </w:p>
    <w:p w14:paraId="77B41039" w14:textId="6F69CB7D" w:rsidR="00B97C30" w:rsidRDefault="00B97C30" w:rsidP="00E526DA">
      <w:pPr>
        <w:spacing w:line="360" w:lineRule="auto"/>
        <w:ind w:firstLine="720"/>
        <w:jc w:val="both"/>
      </w:pPr>
    </w:p>
    <w:p w14:paraId="28813F36" w14:textId="315A28FD" w:rsidR="005B7E6E" w:rsidRPr="00486D77" w:rsidRDefault="003275E5" w:rsidP="00E526DA">
      <w:pPr>
        <w:pStyle w:val="NormalWeb"/>
        <w:spacing w:line="360" w:lineRule="auto"/>
        <w:jc w:val="both"/>
      </w:pPr>
      <w:r>
        <w:rPr>
          <w:noProof/>
          <w14:ligatures w14:val="standardContextual"/>
        </w:rPr>
        <w:lastRenderedPageBreak/>
        <w:drawing>
          <wp:inline distT="0" distB="0" distL="0" distR="0" wp14:anchorId="6AE34288" wp14:editId="0309317D">
            <wp:extent cx="5400040" cy="6101715"/>
            <wp:effectExtent l="0" t="0" r="0" b="0"/>
            <wp:docPr id="123531867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318677" name="Imagen 123531867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6101715"/>
                    </a:xfrm>
                    <a:prstGeom prst="rect">
                      <a:avLst/>
                    </a:prstGeom>
                  </pic:spPr>
                </pic:pic>
              </a:graphicData>
            </a:graphic>
          </wp:inline>
        </w:drawing>
      </w:r>
    </w:p>
    <w:p w14:paraId="5E190B62" w14:textId="4F0D7BDB" w:rsidR="005B7E6E" w:rsidRDefault="005B7E6E" w:rsidP="00E526DA">
      <w:pPr>
        <w:spacing w:line="360" w:lineRule="auto"/>
        <w:jc w:val="both"/>
        <w:rPr>
          <w:lang w:val="en-GB"/>
        </w:rPr>
      </w:pPr>
      <w:r w:rsidRPr="005B7E6E">
        <w:rPr>
          <w:lang w:val="en-GB"/>
        </w:rPr>
        <w:t>Fig</w:t>
      </w:r>
      <w:r w:rsidR="00AF4D82">
        <w:rPr>
          <w:lang w:val="en-GB"/>
        </w:rPr>
        <w:t>ure</w:t>
      </w:r>
      <w:r w:rsidRPr="005B7E6E">
        <w:rPr>
          <w:lang w:val="en-GB"/>
        </w:rPr>
        <w:t xml:space="preserve"> </w:t>
      </w:r>
      <w:r w:rsidR="009D6B7A">
        <w:rPr>
          <w:lang w:val="en-GB"/>
        </w:rPr>
        <w:t>2</w:t>
      </w:r>
      <w:r w:rsidR="00AF4D82">
        <w:rPr>
          <w:lang w:val="en-GB"/>
        </w:rPr>
        <w:t xml:space="preserve">. Local </w:t>
      </w:r>
      <w:r w:rsidR="002B4499">
        <w:rPr>
          <w:lang w:val="en-GB"/>
        </w:rPr>
        <w:t xml:space="preserve">species </w:t>
      </w:r>
      <w:r w:rsidR="00AF4D82">
        <w:rPr>
          <w:lang w:val="en-GB"/>
        </w:rPr>
        <w:t xml:space="preserve">oil content and </w:t>
      </w:r>
      <w:r w:rsidR="000D6E76">
        <w:rPr>
          <w:lang w:val="en-GB"/>
        </w:rPr>
        <w:t>composition data exploration (n</w:t>
      </w:r>
      <w:r w:rsidR="00AF4D82">
        <w:rPr>
          <w:lang w:val="en-GB"/>
        </w:rPr>
        <w:t xml:space="preserve">=47). A) Oil content (%) per species, colours representing </w:t>
      </w:r>
      <w:r w:rsidR="00787E65">
        <w:rPr>
          <w:lang w:val="en-GB"/>
        </w:rPr>
        <w:t>orders</w:t>
      </w:r>
      <w:r w:rsidR="00AF4D82">
        <w:rPr>
          <w:lang w:val="en-GB"/>
        </w:rPr>
        <w:t xml:space="preserve"> as panel D. B) Seed oil composition of </w:t>
      </w:r>
      <w:r w:rsidR="002C25C0">
        <w:rPr>
          <w:lang w:val="en-GB"/>
        </w:rPr>
        <w:t>fatty acids</w:t>
      </w:r>
      <w:r w:rsidR="00AF4D82">
        <w:rPr>
          <w:lang w:val="en-GB"/>
        </w:rPr>
        <w:t xml:space="preserve"> with more than 10% relative </w:t>
      </w:r>
      <w:r w:rsidR="00697D8D">
        <w:rPr>
          <w:lang w:val="en-GB"/>
        </w:rPr>
        <w:t>proportion</w:t>
      </w:r>
      <w:r w:rsidR="00AF4D82">
        <w:rPr>
          <w:lang w:val="en-GB"/>
        </w:rPr>
        <w:t xml:space="preserve"> </w:t>
      </w:r>
      <w:r w:rsidR="002B4499">
        <w:rPr>
          <w:lang w:val="en-GB"/>
        </w:rPr>
        <w:t>on</w:t>
      </w:r>
      <w:r w:rsidR="00AF4D82">
        <w:rPr>
          <w:lang w:val="en-GB"/>
        </w:rPr>
        <w:t xml:space="preserve"> average</w:t>
      </w:r>
      <w:r w:rsidR="00E72B11">
        <w:rPr>
          <w:lang w:val="en-GB"/>
        </w:rPr>
        <w:t xml:space="preserve"> across species</w:t>
      </w:r>
      <w:r w:rsidR="00AF4D82">
        <w:rPr>
          <w:lang w:val="en-GB"/>
        </w:rPr>
        <w:t xml:space="preserve">. C) Seed oil composition per species with </w:t>
      </w:r>
      <w:r w:rsidR="002C25C0">
        <w:rPr>
          <w:lang w:val="en-GB"/>
        </w:rPr>
        <w:t>fatty acids</w:t>
      </w:r>
      <w:r w:rsidR="00AF4D82">
        <w:rPr>
          <w:lang w:val="en-GB"/>
        </w:rPr>
        <w:t xml:space="preserve"> divided between Unsaturated Fatty Acids (UFA) and Saturated Fatty Acids (SFA). D) </w:t>
      </w:r>
      <w:r w:rsidR="004357B6">
        <w:rPr>
          <w:lang w:val="en-GB"/>
        </w:rPr>
        <w:t>Expl</w:t>
      </w:r>
      <w:r w:rsidR="00AF4D82">
        <w:rPr>
          <w:lang w:val="en-GB"/>
        </w:rPr>
        <w:t xml:space="preserve">oratory PCA </w:t>
      </w:r>
      <w:r w:rsidR="00E72B11">
        <w:rPr>
          <w:lang w:val="en-GB"/>
        </w:rPr>
        <w:t xml:space="preserve">with </w:t>
      </w:r>
      <w:r w:rsidR="00AF4D82">
        <w:rPr>
          <w:lang w:val="en-GB"/>
        </w:rPr>
        <w:t xml:space="preserve">species </w:t>
      </w:r>
      <w:r w:rsidR="001F0EEE">
        <w:rPr>
          <w:lang w:val="en-GB"/>
        </w:rPr>
        <w:t xml:space="preserve">as </w:t>
      </w:r>
      <w:r w:rsidR="00AF4D82">
        <w:rPr>
          <w:lang w:val="en-GB"/>
        </w:rPr>
        <w:t>points and E</w:t>
      </w:r>
      <w:r w:rsidR="004357B6">
        <w:rPr>
          <w:lang w:val="en-GB"/>
        </w:rPr>
        <w:t xml:space="preserve">) variables </w:t>
      </w:r>
      <w:r w:rsidR="00AF4D82">
        <w:rPr>
          <w:lang w:val="en-GB"/>
        </w:rPr>
        <w:t>directions and contributions.</w:t>
      </w:r>
    </w:p>
    <w:p w14:paraId="24CD1E2E" w14:textId="105D72A7" w:rsidR="003910A7" w:rsidRDefault="003910A7" w:rsidP="00D16A8C">
      <w:pPr>
        <w:spacing w:line="360" w:lineRule="auto"/>
        <w:jc w:val="both"/>
        <w:rPr>
          <w:lang w:val="en-GB"/>
        </w:rPr>
      </w:pPr>
      <w:r>
        <w:rPr>
          <w:lang w:val="en-GB"/>
        </w:rPr>
        <w:t>In our regional dataset with 80 species analy</w:t>
      </w:r>
      <w:r w:rsidR="00AE0C94">
        <w:rPr>
          <w:lang w:val="en-GB"/>
        </w:rPr>
        <w:t xml:space="preserve">sed (Figure 3A), we found no significant oil content differences between strict alpine, generalist and strict lowland species (model </w:t>
      </w:r>
      <w:r w:rsidR="00AE0C94" w:rsidRPr="00531865">
        <w:rPr>
          <w:lang w:val="en-GB"/>
        </w:rPr>
        <w:t xml:space="preserve">details in supplementary </w:t>
      </w:r>
      <w:r w:rsidR="00AE0C94">
        <w:rPr>
          <w:lang w:val="en-GB"/>
        </w:rPr>
        <w:t>Table S5)</w:t>
      </w:r>
      <w:r w:rsidR="00524427">
        <w:rPr>
          <w:lang w:val="en-GB"/>
        </w:rPr>
        <w:t xml:space="preserve">, although the relationship was significantly </w:t>
      </w:r>
      <w:r w:rsidR="00697906">
        <w:rPr>
          <w:lang w:val="en-GB"/>
        </w:rPr>
        <w:t xml:space="preserve">modulated </w:t>
      </w:r>
      <w:r w:rsidR="003C6727">
        <w:rPr>
          <w:lang w:val="en-GB"/>
        </w:rPr>
        <w:t>by phylogeny (</w:t>
      </w:r>
      <w:r w:rsidR="003C6727" w:rsidRPr="00C36A35">
        <w:rPr>
          <w:lang w:val="en-GB"/>
        </w:rPr>
        <w:t>posterior mean</w:t>
      </w:r>
      <w:r w:rsidR="003A683D">
        <w:rPr>
          <w:lang w:val="en-GB"/>
        </w:rPr>
        <w:t>= 0.86</w:t>
      </w:r>
      <w:r w:rsidR="003C6727">
        <w:rPr>
          <w:lang w:val="en-GB"/>
        </w:rPr>
        <w:t>, CI: [0.74</w:t>
      </w:r>
      <w:r w:rsidR="003A683D">
        <w:rPr>
          <w:lang w:val="en-GB"/>
        </w:rPr>
        <w:t>|</w:t>
      </w:r>
      <w:r w:rsidR="003C6727">
        <w:rPr>
          <w:lang w:val="en-GB"/>
        </w:rPr>
        <w:t>0.</w:t>
      </w:r>
      <w:r w:rsidR="003A683D">
        <w:rPr>
          <w:lang w:val="en-GB"/>
        </w:rPr>
        <w:t>97</w:t>
      </w:r>
      <w:r w:rsidR="003C6727">
        <w:rPr>
          <w:lang w:val="en-GB"/>
        </w:rPr>
        <w:t>])</w:t>
      </w:r>
      <w:r w:rsidR="002E7250">
        <w:rPr>
          <w:lang w:val="en-GB"/>
        </w:rPr>
        <w:t xml:space="preserve">, random factors model details in supplementary Table </w:t>
      </w:r>
      <w:r w:rsidR="002E7250">
        <w:rPr>
          <w:lang w:val="en-GB"/>
        </w:rPr>
        <w:lastRenderedPageBreak/>
        <w:t>S6</w:t>
      </w:r>
      <w:r w:rsidR="00AE0C94">
        <w:rPr>
          <w:lang w:val="en-GB"/>
        </w:rPr>
        <w:t xml:space="preserve">. Similarly to the patterns found </w:t>
      </w:r>
      <w:r w:rsidR="00355A9E">
        <w:rPr>
          <w:lang w:val="en-GB"/>
        </w:rPr>
        <w:t>in</w:t>
      </w:r>
      <w:r w:rsidR="00AE0C94">
        <w:rPr>
          <w:lang w:val="en-GB"/>
        </w:rPr>
        <w:t xml:space="preserve"> the local </w:t>
      </w:r>
      <w:r w:rsidR="00355A9E">
        <w:rPr>
          <w:lang w:val="en-GB"/>
        </w:rPr>
        <w:t>alpine species</w:t>
      </w:r>
      <w:r w:rsidR="00AE0C94">
        <w:rPr>
          <w:lang w:val="en-GB"/>
        </w:rPr>
        <w:t xml:space="preserve">, oil content values ranged from 1.19% to 38%, with a mean value of 11.5%. Additionally, we found </w:t>
      </w:r>
      <w:r w:rsidR="005809D4">
        <w:rPr>
          <w:lang w:val="en-GB"/>
        </w:rPr>
        <w:t xml:space="preserve">no </w:t>
      </w:r>
      <w:r w:rsidR="00AE0C94">
        <w:rPr>
          <w:lang w:val="en-GB"/>
        </w:rPr>
        <w:t xml:space="preserve">significant correlation between </w:t>
      </w:r>
      <w:r w:rsidR="00D32606">
        <w:rPr>
          <w:lang w:val="en-GB"/>
        </w:rPr>
        <w:t xml:space="preserve">seed mass (mg) and </w:t>
      </w:r>
      <w:r w:rsidR="00AE0C94">
        <w:rPr>
          <w:lang w:val="en-GB"/>
        </w:rPr>
        <w:t xml:space="preserve">oil content (%) </w:t>
      </w:r>
      <w:r w:rsidR="00AE0C94" w:rsidRPr="005809D4">
        <w:rPr>
          <w:lang w:val="en-GB"/>
        </w:rPr>
        <w:t>(posterior mean=</w:t>
      </w:r>
      <w:r w:rsidR="0007145E" w:rsidRPr="005809D4">
        <w:rPr>
          <w:lang w:val="en-GB"/>
        </w:rPr>
        <w:t>-0.02</w:t>
      </w:r>
      <w:r w:rsidR="009C0720" w:rsidRPr="005809D4">
        <w:rPr>
          <w:lang w:val="en-GB"/>
        </w:rPr>
        <w:t>, CI</w:t>
      </w:r>
      <w:r w:rsidR="009365C6" w:rsidRPr="005809D4">
        <w:rPr>
          <w:lang w:val="en-GB"/>
        </w:rPr>
        <w:t xml:space="preserve">: </w:t>
      </w:r>
      <w:r w:rsidR="009C0720" w:rsidRPr="005809D4">
        <w:rPr>
          <w:lang w:val="en-GB"/>
        </w:rPr>
        <w:t>[</w:t>
      </w:r>
      <w:r w:rsidR="008C619B" w:rsidRPr="005809D4">
        <w:rPr>
          <w:lang w:val="en-GB"/>
        </w:rPr>
        <w:t>-</w:t>
      </w:r>
      <w:r w:rsidR="009C0720" w:rsidRPr="005809D4">
        <w:rPr>
          <w:lang w:val="en-GB"/>
        </w:rPr>
        <w:t>0.</w:t>
      </w:r>
      <w:r w:rsidR="008C619B" w:rsidRPr="005809D4">
        <w:rPr>
          <w:lang w:val="en-GB"/>
        </w:rPr>
        <w:t>06</w:t>
      </w:r>
      <w:r w:rsidR="0061366B" w:rsidRPr="005809D4">
        <w:rPr>
          <w:lang w:val="en-GB"/>
        </w:rPr>
        <w:t>|</w:t>
      </w:r>
      <w:r w:rsidR="009C0720" w:rsidRPr="005809D4">
        <w:rPr>
          <w:lang w:val="en-GB"/>
        </w:rPr>
        <w:t>0.</w:t>
      </w:r>
      <w:r w:rsidR="00C22DB0" w:rsidRPr="005809D4">
        <w:rPr>
          <w:lang w:val="en-GB"/>
        </w:rPr>
        <w:t>01</w:t>
      </w:r>
      <w:r w:rsidR="009C0720" w:rsidRPr="005809D4">
        <w:rPr>
          <w:lang w:val="en-GB"/>
        </w:rPr>
        <w:t>]</w:t>
      </w:r>
      <w:r w:rsidR="00AE0C94" w:rsidRPr="005809D4">
        <w:rPr>
          <w:lang w:val="en-GB"/>
        </w:rPr>
        <w:t>)</w:t>
      </w:r>
      <w:r w:rsidR="00697906" w:rsidRPr="005809D4">
        <w:rPr>
          <w:lang w:val="en-GB"/>
        </w:rPr>
        <w:t>;</w:t>
      </w:r>
      <w:r w:rsidR="00697906">
        <w:rPr>
          <w:lang w:val="en-GB"/>
        </w:rPr>
        <w:t xml:space="preserve"> again</w:t>
      </w:r>
      <w:r w:rsidR="0061366B">
        <w:rPr>
          <w:lang w:val="en-GB"/>
        </w:rPr>
        <w:t>,</w:t>
      </w:r>
      <w:r w:rsidR="00697906">
        <w:rPr>
          <w:lang w:val="en-GB"/>
        </w:rPr>
        <w:t xml:space="preserve"> the relationship between both variables was significantly modulated by phylogeny</w:t>
      </w:r>
      <w:r w:rsidR="0061366B">
        <w:rPr>
          <w:lang w:val="en-GB"/>
        </w:rPr>
        <w:t xml:space="preserve"> (</w:t>
      </w:r>
      <w:r w:rsidR="0061366B" w:rsidRPr="00C36A35">
        <w:rPr>
          <w:lang w:val="en-GB"/>
        </w:rPr>
        <w:t>posterior mean=</w:t>
      </w:r>
      <w:r w:rsidR="00B2112E">
        <w:rPr>
          <w:lang w:val="en-GB"/>
        </w:rPr>
        <w:t>0.73</w:t>
      </w:r>
      <w:r w:rsidR="0061366B">
        <w:rPr>
          <w:lang w:val="en-GB"/>
        </w:rPr>
        <w:t>, CI: [0.5</w:t>
      </w:r>
      <w:r w:rsidR="009C60CA">
        <w:rPr>
          <w:lang w:val="en-GB"/>
        </w:rPr>
        <w:t>|</w:t>
      </w:r>
      <w:r w:rsidR="0061366B">
        <w:rPr>
          <w:lang w:val="en-GB"/>
        </w:rPr>
        <w:t>0.</w:t>
      </w:r>
      <w:r w:rsidR="0061374D">
        <w:rPr>
          <w:lang w:val="en-GB"/>
        </w:rPr>
        <w:t>93</w:t>
      </w:r>
      <w:r w:rsidR="0061366B">
        <w:rPr>
          <w:lang w:val="en-GB"/>
        </w:rPr>
        <w:t>])</w:t>
      </w:r>
      <w:r w:rsidR="00AE0C94">
        <w:rPr>
          <w:lang w:val="en-GB"/>
        </w:rPr>
        <w:t>. We observed a considerable variation of seed oil content in smaller seeds, while variation was reduced with increasing seed mass (Figure 3B). Seed mass values ranged from 0.64 mg to 335 mg, with a mean value of 51 mg. When we calculated the phylogenetic signal of both traits,</w:t>
      </w:r>
      <w:r w:rsidR="00D432EC">
        <w:rPr>
          <w:lang w:val="en-GB"/>
        </w:rPr>
        <w:t xml:space="preserve"> lambda values</w:t>
      </w:r>
      <w:r w:rsidR="00AE0C94">
        <w:rPr>
          <w:lang w:val="en-GB"/>
        </w:rPr>
        <w:t xml:space="preserve"> were 0.77 and 0.21 for seed oil content and seed mass</w:t>
      </w:r>
      <w:r w:rsidR="006171A4">
        <w:rPr>
          <w:lang w:val="en-GB"/>
        </w:rPr>
        <w:t>,</w:t>
      </w:r>
      <w:r w:rsidR="00AE0C94">
        <w:rPr>
          <w:lang w:val="en-GB"/>
        </w:rPr>
        <w:t xml:space="preserve"> respectively</w:t>
      </w:r>
      <w:r w:rsidR="006171A4">
        <w:rPr>
          <w:lang w:val="en-GB"/>
        </w:rPr>
        <w:t>, and significant only in seed oil content (p-value = 0.001).</w:t>
      </w:r>
    </w:p>
    <w:p w14:paraId="6C0B8993" w14:textId="0B1AF8D0" w:rsidR="003910A7" w:rsidRDefault="005F314C" w:rsidP="003910A7">
      <w:pPr>
        <w:autoSpaceDE w:val="0"/>
        <w:autoSpaceDN w:val="0"/>
        <w:adjustRightInd w:val="0"/>
        <w:spacing w:after="0" w:line="360" w:lineRule="auto"/>
        <w:jc w:val="both"/>
        <w:rPr>
          <w:lang w:val="en-GB"/>
        </w:rPr>
      </w:pPr>
      <w:r>
        <w:rPr>
          <w:noProof/>
          <w:lang w:val="en-GB"/>
        </w:rPr>
        <w:drawing>
          <wp:inline distT="0" distB="0" distL="0" distR="0" wp14:anchorId="24C80BA5" wp14:editId="7EE35B96">
            <wp:extent cx="5400040" cy="4010025"/>
            <wp:effectExtent l="0" t="0" r="0" b="9525"/>
            <wp:docPr id="1192384533" name="Imagen 1"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384533" name="Imagen 1" descr="Gráfico, Gráfico de dispersión&#10;&#10;El contenido generado por IA puede ser incorrecto."/>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00040" cy="4010025"/>
                    </a:xfrm>
                    <a:prstGeom prst="rect">
                      <a:avLst/>
                    </a:prstGeom>
                  </pic:spPr>
                </pic:pic>
              </a:graphicData>
            </a:graphic>
          </wp:inline>
        </w:drawing>
      </w:r>
    </w:p>
    <w:p w14:paraId="3697BC02" w14:textId="5CE86BA4" w:rsidR="003910A7" w:rsidRDefault="003910A7" w:rsidP="003910A7">
      <w:pPr>
        <w:spacing w:line="360" w:lineRule="auto"/>
        <w:jc w:val="both"/>
        <w:rPr>
          <w:lang w:val="en-GB"/>
        </w:rPr>
      </w:pPr>
      <w:r>
        <w:rPr>
          <w:lang w:val="en-GB"/>
        </w:rPr>
        <w:t xml:space="preserve">Figure </w:t>
      </w:r>
      <w:r w:rsidR="001F280F">
        <w:rPr>
          <w:lang w:val="en-GB"/>
        </w:rPr>
        <w:t>3</w:t>
      </w:r>
      <w:r>
        <w:rPr>
          <w:lang w:val="en-GB"/>
        </w:rPr>
        <w:t>. Regional oil content patterns (n=80 species). A) Seed oil content (%) between regional altitudinal distribution showed by different colours. B) Seed oil content (%) and seed mass (mg) non-significant relationship (</w:t>
      </w:r>
      <w:r w:rsidR="00181049">
        <w:rPr>
          <w:lang w:val="en-GB"/>
        </w:rPr>
        <w:t xml:space="preserve">from </w:t>
      </w:r>
      <w:r>
        <w:rPr>
          <w:lang w:val="en-GB"/>
        </w:rPr>
        <w:t>MCMC-GLMMs</w:t>
      </w:r>
      <w:r w:rsidR="00181049">
        <w:rPr>
          <w:lang w:val="en-GB"/>
        </w:rPr>
        <w:t xml:space="preserve"> models with gaussian family) showed by </w:t>
      </w:r>
      <w:r w:rsidR="00181049">
        <w:rPr>
          <w:lang w:val="en-GB"/>
        </w:rPr>
        <w:t>posterior mean (post. mean) and credible intervals (CI); if CI values do not overlap with 0, they indicate a significant relationship</w:t>
      </w:r>
    </w:p>
    <w:p w14:paraId="67D5EFD9" w14:textId="1E9C2A99" w:rsidR="005B7E6E" w:rsidRDefault="004001D6" w:rsidP="00E526DA">
      <w:pPr>
        <w:pStyle w:val="Ttulo3"/>
        <w:spacing w:line="360" w:lineRule="auto"/>
        <w:jc w:val="both"/>
        <w:rPr>
          <w:lang w:val="en-GB"/>
        </w:rPr>
      </w:pPr>
      <w:r>
        <w:rPr>
          <w:lang w:val="en-GB"/>
        </w:rPr>
        <w:t xml:space="preserve">Biological </w:t>
      </w:r>
      <w:r w:rsidR="00D546A9">
        <w:rPr>
          <w:lang w:val="en-GB"/>
        </w:rPr>
        <w:t>correlates</w:t>
      </w:r>
    </w:p>
    <w:p w14:paraId="42E2AFAB" w14:textId="025AE12A" w:rsidR="001F0EEE" w:rsidRPr="00E164ED" w:rsidRDefault="00193DC5" w:rsidP="00E526DA">
      <w:pPr>
        <w:spacing w:line="360" w:lineRule="auto"/>
        <w:jc w:val="both"/>
        <w:rPr>
          <w:highlight w:val="yellow"/>
          <w:lang w:val="en-GB"/>
        </w:rPr>
      </w:pPr>
      <w:r>
        <w:rPr>
          <w:lang w:val="en-GB"/>
        </w:rPr>
        <w:t>Seed mass values ranged from 0.6 mg (</w:t>
      </w:r>
      <w:r w:rsidRPr="00D16A8C">
        <w:rPr>
          <w:i/>
          <w:iCs/>
          <w:lang w:val="en-GB"/>
        </w:rPr>
        <w:t xml:space="preserve">Sedum </w:t>
      </w:r>
      <w:proofErr w:type="spellStart"/>
      <w:r w:rsidRPr="00D16A8C">
        <w:rPr>
          <w:i/>
          <w:iCs/>
          <w:lang w:val="en-GB"/>
        </w:rPr>
        <w:t>brevifolium</w:t>
      </w:r>
      <w:proofErr w:type="spellEnd"/>
      <w:r>
        <w:rPr>
          <w:lang w:val="en-GB"/>
        </w:rPr>
        <w:t>) to 268 mg (</w:t>
      </w:r>
      <w:proofErr w:type="spellStart"/>
      <w:r w:rsidRPr="00D16A8C">
        <w:rPr>
          <w:i/>
          <w:iCs/>
          <w:lang w:val="en-GB"/>
        </w:rPr>
        <w:t>Jurinea</w:t>
      </w:r>
      <w:proofErr w:type="spellEnd"/>
      <w:r w:rsidRPr="00D16A8C">
        <w:rPr>
          <w:i/>
          <w:iCs/>
          <w:lang w:val="en-GB"/>
        </w:rPr>
        <w:t xml:space="preserve"> humilis</w:t>
      </w:r>
      <w:r>
        <w:rPr>
          <w:lang w:val="en-GB"/>
        </w:rPr>
        <w:t xml:space="preserve">), with a mean of 45.4 mg (se=7.84). </w:t>
      </w:r>
      <w:r w:rsidR="00053538">
        <w:rPr>
          <w:lang w:val="en-GB"/>
        </w:rPr>
        <w:t xml:space="preserve">Although we </w:t>
      </w:r>
      <w:r>
        <w:rPr>
          <w:lang w:val="en-GB"/>
        </w:rPr>
        <w:t xml:space="preserve">observed a general trend </w:t>
      </w:r>
      <w:r w:rsidR="00053538">
        <w:rPr>
          <w:lang w:val="en-GB"/>
        </w:rPr>
        <w:t xml:space="preserve">of decreasing seed mass with </w:t>
      </w:r>
      <w:r w:rsidR="0063320C">
        <w:rPr>
          <w:lang w:val="en-GB"/>
        </w:rPr>
        <w:t xml:space="preserve">a </w:t>
      </w:r>
      <w:r w:rsidR="00053538">
        <w:rPr>
          <w:lang w:val="en-GB"/>
        </w:rPr>
        <w:t>higher proportion of seed oil content</w:t>
      </w:r>
      <w:r>
        <w:rPr>
          <w:lang w:val="en-GB"/>
        </w:rPr>
        <w:t xml:space="preserve">, the relationship was not significant </w:t>
      </w:r>
      <w:r w:rsidRPr="005809D4">
        <w:rPr>
          <w:lang w:val="en-GB"/>
        </w:rPr>
        <w:t>(</w:t>
      </w:r>
      <w:r w:rsidR="00442B3C" w:rsidRPr="005809D4">
        <w:rPr>
          <w:lang w:val="en-GB"/>
        </w:rPr>
        <w:t>posterior mean=-</w:t>
      </w:r>
      <w:r w:rsidR="00442B3C" w:rsidRPr="005809D4">
        <w:rPr>
          <w:lang w:val="en-GB"/>
        </w:rPr>
        <w:lastRenderedPageBreak/>
        <w:t>0.02, CI: [-0.06|0.0</w:t>
      </w:r>
      <w:r w:rsidR="00F87D9B" w:rsidRPr="005809D4">
        <w:rPr>
          <w:lang w:val="en-GB"/>
        </w:rPr>
        <w:t>2]</w:t>
      </w:r>
      <w:r w:rsidRPr="005809D4">
        <w:rPr>
          <w:lang w:val="en-GB"/>
        </w:rPr>
        <w:t>,</w:t>
      </w:r>
      <w:r>
        <w:rPr>
          <w:lang w:val="en-GB"/>
        </w:rPr>
        <w:t xml:space="preserve"> Figure 4A, left panel). </w:t>
      </w:r>
      <w:r w:rsidR="00053538">
        <w:rPr>
          <w:lang w:val="en-GB"/>
        </w:rPr>
        <w:t xml:space="preserve">Seed </w:t>
      </w:r>
      <w:r w:rsidR="000770F8">
        <w:rPr>
          <w:lang w:val="en-GB"/>
        </w:rPr>
        <w:t>o</w:t>
      </w:r>
      <w:r>
        <w:rPr>
          <w:lang w:val="en-GB"/>
        </w:rPr>
        <w:t>il composition</w:t>
      </w:r>
      <w:r w:rsidR="009B3491">
        <w:rPr>
          <w:lang w:val="en-GB"/>
        </w:rPr>
        <w:t>,</w:t>
      </w:r>
      <w:r>
        <w:rPr>
          <w:lang w:val="en-GB"/>
        </w:rPr>
        <w:t xml:space="preserve"> </w:t>
      </w:r>
      <w:r w:rsidR="00053538">
        <w:rPr>
          <w:lang w:val="en-GB"/>
        </w:rPr>
        <w:t>calculated as the</w:t>
      </w:r>
      <w:r>
        <w:rPr>
          <w:lang w:val="en-GB"/>
        </w:rPr>
        <w:t xml:space="preserve"> UFA/SFA ratio</w:t>
      </w:r>
      <w:r w:rsidR="009B3491">
        <w:rPr>
          <w:lang w:val="en-GB"/>
        </w:rPr>
        <w:t>, also</w:t>
      </w:r>
      <w:r w:rsidR="00053538">
        <w:rPr>
          <w:lang w:val="en-GB"/>
        </w:rPr>
        <w:t xml:space="preserve"> </w:t>
      </w:r>
      <w:r w:rsidR="00B0628F">
        <w:rPr>
          <w:lang w:val="en-GB"/>
        </w:rPr>
        <w:t xml:space="preserve">did </w:t>
      </w:r>
      <w:r w:rsidR="00927850">
        <w:rPr>
          <w:lang w:val="en-GB"/>
        </w:rPr>
        <w:t xml:space="preserve">not </w:t>
      </w:r>
      <w:r w:rsidR="009B3491">
        <w:rPr>
          <w:lang w:val="en-GB"/>
        </w:rPr>
        <w:t>significantly correlate</w:t>
      </w:r>
      <w:r w:rsidR="00053538">
        <w:rPr>
          <w:lang w:val="en-GB"/>
        </w:rPr>
        <w:t xml:space="preserve"> </w:t>
      </w:r>
      <w:r w:rsidR="00927850">
        <w:rPr>
          <w:lang w:val="en-GB"/>
        </w:rPr>
        <w:t>with seed mass</w:t>
      </w:r>
      <w:r w:rsidR="00053538">
        <w:rPr>
          <w:lang w:val="en-GB"/>
        </w:rPr>
        <w:t xml:space="preserve"> </w:t>
      </w:r>
      <w:r w:rsidR="000770F8" w:rsidRPr="005809D4">
        <w:rPr>
          <w:lang w:val="en-GB"/>
        </w:rPr>
        <w:t>(posterior mean=-0.01, CI: [-0.</w:t>
      </w:r>
      <w:r w:rsidR="00B6291B" w:rsidRPr="005809D4">
        <w:rPr>
          <w:lang w:val="en-GB"/>
        </w:rPr>
        <w:t>11</w:t>
      </w:r>
      <w:r w:rsidR="000770F8" w:rsidRPr="005809D4">
        <w:rPr>
          <w:lang w:val="en-GB"/>
        </w:rPr>
        <w:t>|0.0</w:t>
      </w:r>
      <w:r w:rsidR="00B6291B" w:rsidRPr="005809D4">
        <w:rPr>
          <w:lang w:val="en-GB"/>
        </w:rPr>
        <w:t>9</w:t>
      </w:r>
      <w:r w:rsidR="000770F8" w:rsidRPr="005809D4">
        <w:rPr>
          <w:lang w:val="en-GB"/>
        </w:rPr>
        <w:t>]</w:t>
      </w:r>
      <w:r w:rsidRPr="005809D4">
        <w:rPr>
          <w:lang w:val="en-GB"/>
        </w:rPr>
        <w:t>,</w:t>
      </w:r>
      <w:r>
        <w:rPr>
          <w:lang w:val="en-GB"/>
        </w:rPr>
        <w:t xml:space="preserve"> Figure 4A right panel). </w:t>
      </w:r>
      <w:r w:rsidR="005809D4">
        <w:rPr>
          <w:lang w:val="en-GB"/>
        </w:rPr>
        <w:t>However, in both cases</w:t>
      </w:r>
      <w:r w:rsidR="009B3491">
        <w:rPr>
          <w:lang w:val="en-GB"/>
        </w:rPr>
        <w:t>,</w:t>
      </w:r>
      <w:r w:rsidR="005809D4">
        <w:rPr>
          <w:lang w:val="en-GB"/>
        </w:rPr>
        <w:t xml:space="preserve"> the relationship between variables was significantly modulated by phylogeny (</w:t>
      </w:r>
      <w:r w:rsidR="005809D4" w:rsidRPr="00C36A35">
        <w:rPr>
          <w:lang w:val="en-GB"/>
        </w:rPr>
        <w:t>posterior mean=</w:t>
      </w:r>
      <w:r w:rsidR="005809D4">
        <w:rPr>
          <w:lang w:val="en-GB"/>
        </w:rPr>
        <w:t>0.94, CI: [0.84|0.99] for seed mass – oil content and posterior mean</w:t>
      </w:r>
      <w:r w:rsidR="005809D4" w:rsidRPr="00C36A35">
        <w:rPr>
          <w:lang w:val="en-GB"/>
        </w:rPr>
        <w:t>=</w:t>
      </w:r>
      <w:r w:rsidR="005809D4">
        <w:rPr>
          <w:lang w:val="en-GB"/>
        </w:rPr>
        <w:t>0.95, CI: [0.87|0.99]</w:t>
      </w:r>
      <w:r w:rsidR="00BA5B1E">
        <w:rPr>
          <w:lang w:val="en-GB"/>
        </w:rPr>
        <w:t xml:space="preserve"> for seed mass – oil composition</w:t>
      </w:r>
      <w:r w:rsidR="005809D4">
        <w:rPr>
          <w:lang w:val="en-GB"/>
        </w:rPr>
        <w:t>). Additionally, a</w:t>
      </w:r>
      <w:r w:rsidR="0043515F">
        <w:rPr>
          <w:lang w:val="en-GB"/>
        </w:rPr>
        <w:t xml:space="preserve">ll three seed traits </w:t>
      </w:r>
      <w:r w:rsidR="00DC738B">
        <w:rPr>
          <w:lang w:val="en-GB"/>
        </w:rPr>
        <w:t>had a high</w:t>
      </w:r>
      <w:r w:rsidR="00FC56A8">
        <w:rPr>
          <w:lang w:val="en-GB"/>
        </w:rPr>
        <w:t xml:space="preserve"> lambd</w:t>
      </w:r>
      <w:r w:rsidR="0043515F">
        <w:rPr>
          <w:lang w:val="en-GB"/>
        </w:rPr>
        <w:t>a</w:t>
      </w:r>
      <w:r w:rsidR="009B3491">
        <w:rPr>
          <w:lang w:val="en-GB"/>
        </w:rPr>
        <w:t xml:space="preserve"> for the local alpine species pool</w:t>
      </w:r>
      <w:r w:rsidR="0043515F">
        <w:rPr>
          <w:lang w:val="en-GB"/>
        </w:rPr>
        <w:t>:</w:t>
      </w:r>
      <w:r w:rsidR="00FC56A8">
        <w:rPr>
          <w:lang w:val="en-GB"/>
        </w:rPr>
        <w:t xml:space="preserve"> 0.8</w:t>
      </w:r>
      <w:r w:rsidR="002B0707">
        <w:rPr>
          <w:lang w:val="en-GB"/>
        </w:rPr>
        <w:t xml:space="preserve"> for seed mass, 0.71 for seed</w:t>
      </w:r>
      <w:r w:rsidR="00FC56A8">
        <w:rPr>
          <w:lang w:val="en-GB"/>
        </w:rPr>
        <w:t xml:space="preserve"> oil content and </w:t>
      </w:r>
      <w:r w:rsidR="002B0707">
        <w:rPr>
          <w:lang w:val="en-GB"/>
        </w:rPr>
        <w:t xml:space="preserve">0.62 for the </w:t>
      </w:r>
      <w:r w:rsidR="00E62CDD">
        <w:rPr>
          <w:lang w:val="en-GB"/>
        </w:rPr>
        <w:t>UFA/SFA ratio</w:t>
      </w:r>
      <w:r w:rsidR="00E1452D">
        <w:rPr>
          <w:lang w:val="en-GB"/>
        </w:rPr>
        <w:t>.</w:t>
      </w:r>
      <w:r w:rsidR="002B0707">
        <w:rPr>
          <w:lang w:val="en-GB"/>
        </w:rPr>
        <w:t xml:space="preserve"> </w:t>
      </w:r>
      <w:r w:rsidR="00E8375E">
        <w:rPr>
          <w:lang w:val="en-GB"/>
        </w:rPr>
        <w:t>The p</w:t>
      </w:r>
      <w:r w:rsidR="00C84D40">
        <w:rPr>
          <w:lang w:val="en-GB"/>
        </w:rPr>
        <w:t>50 values</w:t>
      </w:r>
      <w:r w:rsidR="003D5D08">
        <w:rPr>
          <w:lang w:val="en-GB"/>
        </w:rPr>
        <w:t xml:space="preserve"> ranged from </w:t>
      </w:r>
      <w:r w:rsidR="003D5D08" w:rsidRPr="00053997">
        <w:rPr>
          <w:lang w:val="en-GB"/>
        </w:rPr>
        <w:t>3</w:t>
      </w:r>
      <w:r w:rsidR="005E5948" w:rsidRPr="00053997">
        <w:rPr>
          <w:lang w:val="en-GB"/>
        </w:rPr>
        <w:t xml:space="preserve"> </w:t>
      </w:r>
      <w:r w:rsidR="003D5D08" w:rsidRPr="00053997">
        <w:rPr>
          <w:lang w:val="en-GB"/>
        </w:rPr>
        <w:t>to 4</w:t>
      </w:r>
      <w:r w:rsidR="00053997" w:rsidRPr="00053997">
        <w:rPr>
          <w:lang w:val="en-GB"/>
        </w:rPr>
        <w:t>7</w:t>
      </w:r>
      <w:r w:rsidR="003D5D08" w:rsidRPr="00053997">
        <w:rPr>
          <w:lang w:val="en-GB"/>
        </w:rPr>
        <w:t xml:space="preserve"> days</w:t>
      </w:r>
      <w:r w:rsidR="005E5948" w:rsidRPr="00053997">
        <w:rPr>
          <w:lang w:val="en-GB"/>
        </w:rPr>
        <w:t>,</w:t>
      </w:r>
      <w:r w:rsidR="005E5948">
        <w:rPr>
          <w:lang w:val="en-GB"/>
        </w:rPr>
        <w:t xml:space="preserve"> with a mean of </w:t>
      </w:r>
      <w:r w:rsidR="00053997" w:rsidRPr="00053997">
        <w:rPr>
          <w:lang w:val="en-GB"/>
        </w:rPr>
        <w:t>21</w:t>
      </w:r>
      <w:r w:rsidR="005E5948" w:rsidRPr="00053997">
        <w:rPr>
          <w:lang w:val="en-GB"/>
        </w:rPr>
        <w:t xml:space="preserve"> days (</w:t>
      </w:r>
      <w:r w:rsidR="00053997" w:rsidRPr="00053997">
        <w:rPr>
          <w:lang w:val="en-GB"/>
        </w:rPr>
        <w:t>se</w:t>
      </w:r>
      <w:r w:rsidR="005E5948" w:rsidRPr="00053997">
        <w:rPr>
          <w:lang w:val="en-GB"/>
        </w:rPr>
        <w:t>=</w:t>
      </w:r>
      <w:r w:rsidR="00053997" w:rsidRPr="00053997">
        <w:rPr>
          <w:lang w:val="en-GB"/>
        </w:rPr>
        <w:t>2</w:t>
      </w:r>
      <w:r w:rsidR="005E5948">
        <w:rPr>
          <w:lang w:val="en-GB"/>
        </w:rPr>
        <w:t xml:space="preserve">). </w:t>
      </w:r>
      <w:r w:rsidR="000C6B85">
        <w:rPr>
          <w:lang w:val="en-GB"/>
        </w:rPr>
        <w:t>H</w:t>
      </w:r>
      <w:r w:rsidR="00F620A9">
        <w:rPr>
          <w:lang w:val="en-GB"/>
        </w:rPr>
        <w:t xml:space="preserve">igher oil content </w:t>
      </w:r>
      <w:r w:rsidR="00AE49CF">
        <w:rPr>
          <w:lang w:val="en-GB"/>
        </w:rPr>
        <w:t xml:space="preserve">significantly </w:t>
      </w:r>
      <w:r w:rsidR="00F620A9">
        <w:rPr>
          <w:lang w:val="en-GB"/>
        </w:rPr>
        <w:t>reduced seed longevity (</w:t>
      </w:r>
      <w:r w:rsidR="009306C0">
        <w:rPr>
          <w:lang w:val="en-GB"/>
        </w:rPr>
        <w:t>posterior mean</w:t>
      </w:r>
      <w:r w:rsidR="009306C0" w:rsidRPr="00C36A35">
        <w:rPr>
          <w:lang w:val="en-GB"/>
        </w:rPr>
        <w:t>=</w:t>
      </w:r>
      <w:r w:rsidR="00012090">
        <w:rPr>
          <w:lang w:val="en-GB"/>
        </w:rPr>
        <w:t>-0.72</w:t>
      </w:r>
      <w:r w:rsidR="009306C0">
        <w:rPr>
          <w:lang w:val="en-GB"/>
        </w:rPr>
        <w:t>, CI: [</w:t>
      </w:r>
      <w:r w:rsidR="00012090">
        <w:rPr>
          <w:lang w:val="en-GB"/>
        </w:rPr>
        <w:t>-1.12</w:t>
      </w:r>
      <w:r w:rsidR="009306C0">
        <w:rPr>
          <w:lang w:val="en-GB"/>
        </w:rPr>
        <w:t>|</w:t>
      </w:r>
      <w:r w:rsidR="00012090">
        <w:rPr>
          <w:lang w:val="en-GB"/>
        </w:rPr>
        <w:t>-</w:t>
      </w:r>
      <w:r w:rsidR="009306C0">
        <w:rPr>
          <w:lang w:val="en-GB"/>
        </w:rPr>
        <w:t>0.</w:t>
      </w:r>
      <w:r w:rsidR="007F6BB5">
        <w:rPr>
          <w:lang w:val="en-GB"/>
        </w:rPr>
        <w:t>27</w:t>
      </w:r>
      <w:r w:rsidR="009306C0">
        <w:rPr>
          <w:lang w:val="en-GB"/>
        </w:rPr>
        <w:t>]</w:t>
      </w:r>
      <w:r w:rsidR="007464E1">
        <w:rPr>
          <w:lang w:val="en-GB"/>
        </w:rPr>
        <w:t xml:space="preserve">, </w:t>
      </w:r>
      <w:r w:rsidR="00053997">
        <w:rPr>
          <w:lang w:val="en-GB"/>
        </w:rPr>
        <w:t>Figure</w:t>
      </w:r>
      <w:r w:rsidR="003F56F8">
        <w:rPr>
          <w:lang w:val="en-GB"/>
        </w:rPr>
        <w:t xml:space="preserve"> 4B left panel</w:t>
      </w:r>
      <w:r w:rsidR="00F620A9">
        <w:rPr>
          <w:lang w:val="en-GB"/>
        </w:rPr>
        <w:t>)</w:t>
      </w:r>
      <w:r w:rsidR="001F0EEE">
        <w:rPr>
          <w:lang w:val="en-GB"/>
        </w:rPr>
        <w:t xml:space="preserve">. The </w:t>
      </w:r>
      <w:r w:rsidR="00E8375E">
        <w:rPr>
          <w:lang w:val="en-GB"/>
        </w:rPr>
        <w:t>relationship</w:t>
      </w:r>
      <w:r w:rsidR="001F0EEE">
        <w:rPr>
          <w:lang w:val="en-GB"/>
        </w:rPr>
        <w:t xml:space="preserve"> </w:t>
      </w:r>
      <w:r w:rsidR="005A054A">
        <w:rPr>
          <w:lang w:val="en-GB"/>
        </w:rPr>
        <w:t>with</w:t>
      </w:r>
      <w:r w:rsidR="001F0EEE">
        <w:rPr>
          <w:lang w:val="en-GB"/>
        </w:rPr>
        <w:t xml:space="preserve"> </w:t>
      </w:r>
      <w:r w:rsidR="00D81FA2">
        <w:rPr>
          <w:lang w:val="en-GB"/>
        </w:rPr>
        <w:t xml:space="preserve">the </w:t>
      </w:r>
      <w:r w:rsidR="001F0EEE">
        <w:rPr>
          <w:lang w:val="en-GB"/>
        </w:rPr>
        <w:t xml:space="preserve">ratio was </w:t>
      </w:r>
      <w:r w:rsidR="00C377C0">
        <w:rPr>
          <w:lang w:val="en-GB"/>
        </w:rPr>
        <w:t xml:space="preserve">less </w:t>
      </w:r>
      <w:r w:rsidR="00FE021F">
        <w:rPr>
          <w:lang w:val="en-GB"/>
        </w:rPr>
        <w:t>noticeable</w:t>
      </w:r>
      <w:r w:rsidR="00E8375E">
        <w:rPr>
          <w:lang w:val="en-GB"/>
        </w:rPr>
        <w:t>; seeds</w:t>
      </w:r>
      <w:r w:rsidR="001F0EEE">
        <w:rPr>
          <w:lang w:val="en-GB"/>
        </w:rPr>
        <w:t xml:space="preserve"> with </w:t>
      </w:r>
      <w:r w:rsidR="00D81FA2">
        <w:rPr>
          <w:lang w:val="en-GB"/>
        </w:rPr>
        <w:t xml:space="preserve">a </w:t>
      </w:r>
      <w:r w:rsidR="00AE49CF">
        <w:rPr>
          <w:lang w:val="en-GB"/>
        </w:rPr>
        <w:t>higher UFA/SFA ratio (i.e. more unsaturated fatty acids</w:t>
      </w:r>
      <w:r w:rsidR="00053997">
        <w:rPr>
          <w:lang w:val="en-GB"/>
        </w:rPr>
        <w:t xml:space="preserve">) </w:t>
      </w:r>
      <w:r w:rsidR="001F0EEE">
        <w:rPr>
          <w:lang w:val="en-GB"/>
        </w:rPr>
        <w:t>showed a</w:t>
      </w:r>
      <w:r w:rsidR="00053997">
        <w:rPr>
          <w:lang w:val="en-GB"/>
        </w:rPr>
        <w:t xml:space="preserve"> </w:t>
      </w:r>
      <w:r w:rsidR="007F6BB5">
        <w:rPr>
          <w:lang w:val="en-GB"/>
        </w:rPr>
        <w:t xml:space="preserve">trend of </w:t>
      </w:r>
      <w:r w:rsidR="001F0EEE">
        <w:rPr>
          <w:lang w:val="en-GB"/>
        </w:rPr>
        <w:t>decrease in</w:t>
      </w:r>
      <w:r w:rsidR="001B05B7">
        <w:rPr>
          <w:lang w:val="en-GB"/>
        </w:rPr>
        <w:t xml:space="preserve"> longevity</w:t>
      </w:r>
      <w:r w:rsidR="007F6BB5">
        <w:rPr>
          <w:lang w:val="en-GB"/>
        </w:rPr>
        <w:t>, but it was not significant</w:t>
      </w:r>
      <w:r w:rsidR="001B05B7">
        <w:rPr>
          <w:lang w:val="en-GB"/>
        </w:rPr>
        <w:t xml:space="preserve"> (</w:t>
      </w:r>
      <w:r w:rsidR="00C377C0">
        <w:rPr>
          <w:lang w:val="en-GB"/>
        </w:rPr>
        <w:t>posterior mean</w:t>
      </w:r>
      <w:r w:rsidR="00C377C0" w:rsidRPr="00C36A35">
        <w:rPr>
          <w:lang w:val="en-GB"/>
        </w:rPr>
        <w:t>=</w:t>
      </w:r>
      <w:r w:rsidR="00C377C0">
        <w:rPr>
          <w:lang w:val="en-GB"/>
        </w:rPr>
        <w:t>-0.96, CI: [-</w:t>
      </w:r>
      <w:r w:rsidR="007F017E">
        <w:rPr>
          <w:lang w:val="en-GB"/>
        </w:rPr>
        <w:t>2.52</w:t>
      </w:r>
      <w:r w:rsidR="00C377C0">
        <w:rPr>
          <w:lang w:val="en-GB"/>
        </w:rPr>
        <w:t>|0.</w:t>
      </w:r>
      <w:r w:rsidR="007F017E">
        <w:rPr>
          <w:lang w:val="en-GB"/>
        </w:rPr>
        <w:t>79</w:t>
      </w:r>
      <w:r w:rsidR="00C377C0">
        <w:rPr>
          <w:lang w:val="en-GB"/>
        </w:rPr>
        <w:t>]</w:t>
      </w:r>
      <w:r w:rsidR="00D81FA2">
        <w:rPr>
          <w:lang w:val="en-GB"/>
        </w:rPr>
        <w:t xml:space="preserve">, </w:t>
      </w:r>
      <w:r w:rsidR="001017F1">
        <w:rPr>
          <w:lang w:val="en-GB"/>
        </w:rPr>
        <w:t>Figure</w:t>
      </w:r>
      <w:r w:rsidR="003F56F8">
        <w:rPr>
          <w:lang w:val="en-GB"/>
        </w:rPr>
        <w:t xml:space="preserve"> 4B right panel</w:t>
      </w:r>
      <w:r w:rsidR="00BA1302">
        <w:rPr>
          <w:lang w:val="en-GB"/>
        </w:rPr>
        <w:t>)</w:t>
      </w:r>
      <w:r w:rsidR="00FE021F">
        <w:rPr>
          <w:lang w:val="en-GB"/>
        </w:rPr>
        <w:t xml:space="preserve">. </w:t>
      </w:r>
      <w:r w:rsidR="00BF549B">
        <w:rPr>
          <w:lang w:val="en-GB"/>
        </w:rPr>
        <w:t>Interestingly</w:t>
      </w:r>
      <w:r w:rsidR="00C53F19">
        <w:rPr>
          <w:lang w:val="en-GB"/>
        </w:rPr>
        <w:t>, here, phylogeny does not appear to have a significant effect either</w:t>
      </w:r>
      <w:r w:rsidR="007123B5">
        <w:rPr>
          <w:lang w:val="en-GB"/>
        </w:rPr>
        <w:t xml:space="preserve"> in the trait </w:t>
      </w:r>
      <w:r w:rsidR="00985591">
        <w:rPr>
          <w:lang w:val="en-GB"/>
        </w:rPr>
        <w:t>p50</w:t>
      </w:r>
      <w:r w:rsidR="007123B5">
        <w:rPr>
          <w:lang w:val="en-GB"/>
        </w:rPr>
        <w:t xml:space="preserve"> (</w:t>
      </w:r>
      <w:r w:rsidR="00C53F19">
        <w:rPr>
          <w:lang w:val="en-GB"/>
        </w:rPr>
        <w:t>lambda =</w:t>
      </w:r>
      <w:r w:rsidR="00E36B9B">
        <w:rPr>
          <w:lang w:val="en-GB"/>
        </w:rPr>
        <w:t xml:space="preserve"> 0.000</w:t>
      </w:r>
      <w:r w:rsidR="00385DD0">
        <w:rPr>
          <w:lang w:val="en-GB"/>
        </w:rPr>
        <w:t>6</w:t>
      </w:r>
      <w:r w:rsidR="007123B5">
        <w:rPr>
          <w:lang w:val="en-GB"/>
        </w:rPr>
        <w:t xml:space="preserve">) or in the </w:t>
      </w:r>
      <w:r w:rsidR="00BF549B">
        <w:rPr>
          <w:lang w:val="en-GB"/>
        </w:rPr>
        <w:t xml:space="preserve">relationship between variables </w:t>
      </w:r>
      <w:r w:rsidR="00BF549B" w:rsidRPr="00F93F29">
        <w:rPr>
          <w:lang w:val="en-GB"/>
        </w:rPr>
        <w:t>(posterior mean=0.</w:t>
      </w:r>
      <w:r w:rsidR="00E376BA" w:rsidRPr="00F93F29">
        <w:rPr>
          <w:lang w:val="en-GB"/>
        </w:rPr>
        <w:t>1</w:t>
      </w:r>
      <w:r w:rsidR="00BF549B" w:rsidRPr="00F93F29">
        <w:rPr>
          <w:lang w:val="en-GB"/>
        </w:rPr>
        <w:t>, CI: [0|0.</w:t>
      </w:r>
      <w:r w:rsidR="00E376BA" w:rsidRPr="00F93F29">
        <w:rPr>
          <w:lang w:val="en-GB"/>
        </w:rPr>
        <w:t>41</w:t>
      </w:r>
      <w:r w:rsidR="00BF549B" w:rsidRPr="00F93F29">
        <w:rPr>
          <w:lang w:val="en-GB"/>
        </w:rPr>
        <w:t xml:space="preserve">] for </w:t>
      </w:r>
      <w:r w:rsidR="00371FE2" w:rsidRPr="00F93F29">
        <w:rPr>
          <w:lang w:val="en-GB"/>
        </w:rPr>
        <w:t>p50</w:t>
      </w:r>
      <w:r w:rsidR="00BF549B" w:rsidRPr="00F93F29">
        <w:rPr>
          <w:lang w:val="en-GB"/>
        </w:rPr>
        <w:t xml:space="preserve"> – oil content and posterior mean=0.</w:t>
      </w:r>
      <w:r w:rsidR="00E376BA" w:rsidRPr="00F93F29">
        <w:rPr>
          <w:lang w:val="en-GB"/>
        </w:rPr>
        <w:t>23</w:t>
      </w:r>
      <w:r w:rsidR="00BF549B" w:rsidRPr="00F93F29">
        <w:rPr>
          <w:lang w:val="en-GB"/>
        </w:rPr>
        <w:t>, CI: [0|0.</w:t>
      </w:r>
      <w:r w:rsidR="00E376BA" w:rsidRPr="00F93F29">
        <w:rPr>
          <w:lang w:val="en-GB"/>
        </w:rPr>
        <w:t>82</w:t>
      </w:r>
      <w:r w:rsidR="00BF549B" w:rsidRPr="00F93F29">
        <w:rPr>
          <w:lang w:val="en-GB"/>
        </w:rPr>
        <w:t>]</w:t>
      </w:r>
      <w:r w:rsidR="00BA5B1E" w:rsidRPr="00F93F29">
        <w:rPr>
          <w:lang w:val="en-GB"/>
        </w:rPr>
        <w:t xml:space="preserve"> for p50 – oil composition</w:t>
      </w:r>
      <w:r w:rsidR="00BF549B" w:rsidRPr="00F93F29">
        <w:rPr>
          <w:lang w:val="en-GB"/>
        </w:rPr>
        <w:t>)</w:t>
      </w:r>
      <w:r w:rsidR="00BA1302" w:rsidRPr="00F93F29">
        <w:rPr>
          <w:lang w:val="en-GB"/>
        </w:rPr>
        <w:t>.</w:t>
      </w:r>
      <w:r w:rsidR="004A28CB">
        <w:rPr>
          <w:lang w:val="en-GB"/>
        </w:rPr>
        <w:t xml:space="preserve"> </w:t>
      </w:r>
      <w:r w:rsidR="00D57535">
        <w:rPr>
          <w:lang w:val="en-GB"/>
        </w:rPr>
        <w:t>Germination timing</w:t>
      </w:r>
      <w:r w:rsidR="00B06D2C">
        <w:rPr>
          <w:lang w:val="en-GB"/>
        </w:rPr>
        <w:t xml:space="preserve">, </w:t>
      </w:r>
      <w:r w:rsidR="00B06D2C" w:rsidRPr="00256223">
        <w:rPr>
          <w:lang w:val="en-GB"/>
        </w:rPr>
        <w:t xml:space="preserve">estimated as </w:t>
      </w:r>
      <w:r w:rsidR="001017F1" w:rsidRPr="00256223">
        <w:rPr>
          <w:lang w:val="en-GB"/>
        </w:rPr>
        <w:t>EHS</w:t>
      </w:r>
      <w:r w:rsidR="00B06D2C" w:rsidRPr="00256223">
        <w:rPr>
          <w:lang w:val="en-GB"/>
        </w:rPr>
        <w:t xml:space="preserve">, </w:t>
      </w:r>
      <w:r w:rsidR="009C73B7" w:rsidRPr="00256223">
        <w:rPr>
          <w:lang w:val="en-GB"/>
        </w:rPr>
        <w:t xml:space="preserve">ranged from </w:t>
      </w:r>
      <w:r w:rsidR="00A73DF4" w:rsidRPr="00256223">
        <w:rPr>
          <w:lang w:val="en-GB"/>
        </w:rPr>
        <w:t>63.2</w:t>
      </w:r>
      <w:r w:rsidR="00B304A7" w:rsidRPr="00256223">
        <w:rPr>
          <w:lang w:val="en-GB"/>
        </w:rPr>
        <w:t xml:space="preserve"> to </w:t>
      </w:r>
      <w:r w:rsidR="00A73DF4" w:rsidRPr="00256223">
        <w:rPr>
          <w:lang w:val="en-GB"/>
        </w:rPr>
        <w:t>1245 degrees Celsius</w:t>
      </w:r>
      <w:r w:rsidR="00E164ED" w:rsidRPr="00256223">
        <w:rPr>
          <w:lang w:val="en-GB"/>
        </w:rPr>
        <w:t>, w</w:t>
      </w:r>
      <w:r w:rsidR="00B30E6F" w:rsidRPr="00256223">
        <w:rPr>
          <w:lang w:val="en-GB"/>
        </w:rPr>
        <w:t xml:space="preserve">ith a mean of </w:t>
      </w:r>
      <w:r w:rsidR="00E164ED" w:rsidRPr="00256223">
        <w:rPr>
          <w:lang w:val="en-GB"/>
        </w:rPr>
        <w:t>430°C</w:t>
      </w:r>
      <w:r w:rsidR="00B30E6F" w:rsidRPr="00256223">
        <w:rPr>
          <w:lang w:val="en-GB"/>
        </w:rPr>
        <w:t xml:space="preserve"> (se=</w:t>
      </w:r>
      <w:r w:rsidR="00E164ED" w:rsidRPr="00256223">
        <w:rPr>
          <w:lang w:val="en-GB"/>
        </w:rPr>
        <w:t>48.9</w:t>
      </w:r>
      <w:r w:rsidR="00B30E6F" w:rsidRPr="00256223">
        <w:rPr>
          <w:lang w:val="en-GB"/>
        </w:rPr>
        <w:t>).</w:t>
      </w:r>
      <w:r w:rsidR="00B30E6F">
        <w:rPr>
          <w:lang w:val="en-GB"/>
        </w:rPr>
        <w:t xml:space="preserve"> </w:t>
      </w:r>
      <w:r w:rsidR="007F017E">
        <w:rPr>
          <w:lang w:val="en-GB"/>
        </w:rPr>
        <w:t xml:space="preserve">We observed </w:t>
      </w:r>
      <w:r w:rsidR="005A054A">
        <w:rPr>
          <w:lang w:val="en-GB"/>
        </w:rPr>
        <w:t>no clear</w:t>
      </w:r>
      <w:r w:rsidR="007F017E">
        <w:rPr>
          <w:lang w:val="en-GB"/>
        </w:rPr>
        <w:t xml:space="preserve"> trend</w:t>
      </w:r>
      <w:r w:rsidR="005A054A">
        <w:rPr>
          <w:lang w:val="en-GB"/>
        </w:rPr>
        <w:t>s</w:t>
      </w:r>
      <w:r w:rsidR="007F017E">
        <w:rPr>
          <w:lang w:val="en-GB"/>
        </w:rPr>
        <w:t xml:space="preserve"> </w:t>
      </w:r>
      <w:r w:rsidR="005A054A">
        <w:rPr>
          <w:lang w:val="en-GB"/>
        </w:rPr>
        <w:t>between</w:t>
      </w:r>
      <w:r w:rsidR="007F017E">
        <w:rPr>
          <w:lang w:val="en-GB"/>
        </w:rPr>
        <w:t xml:space="preserve"> oil content</w:t>
      </w:r>
      <w:r w:rsidR="00CA21A4">
        <w:rPr>
          <w:lang w:val="en-GB"/>
        </w:rPr>
        <w:t xml:space="preserve"> or</w:t>
      </w:r>
      <w:r w:rsidR="007F017E">
        <w:rPr>
          <w:lang w:val="en-GB"/>
        </w:rPr>
        <w:t xml:space="preserve"> UFA/SFA ratio </w:t>
      </w:r>
      <w:r w:rsidR="00FC748E">
        <w:rPr>
          <w:lang w:val="en-GB"/>
        </w:rPr>
        <w:t xml:space="preserve">and germination timing and </w:t>
      </w:r>
      <w:r w:rsidR="007F017E">
        <w:rPr>
          <w:lang w:val="en-GB"/>
        </w:rPr>
        <w:t xml:space="preserve">the </w:t>
      </w:r>
      <w:r w:rsidR="00B30E6F">
        <w:rPr>
          <w:lang w:val="en-GB"/>
        </w:rPr>
        <w:t>relationship</w:t>
      </w:r>
      <w:r w:rsidR="007F017E">
        <w:rPr>
          <w:lang w:val="en-GB"/>
        </w:rPr>
        <w:t>s</w:t>
      </w:r>
      <w:r w:rsidR="00B30E6F">
        <w:rPr>
          <w:lang w:val="en-GB"/>
        </w:rPr>
        <w:t xml:space="preserve"> </w:t>
      </w:r>
      <w:r w:rsidR="007F017E">
        <w:rPr>
          <w:lang w:val="en-GB"/>
        </w:rPr>
        <w:t>were not significant</w:t>
      </w:r>
      <w:r w:rsidR="00B30E6F">
        <w:rPr>
          <w:lang w:val="en-GB"/>
        </w:rPr>
        <w:t xml:space="preserve"> (</w:t>
      </w:r>
      <w:r w:rsidR="007F017E">
        <w:rPr>
          <w:lang w:val="en-GB"/>
        </w:rPr>
        <w:t>for oil content posterior mean</w:t>
      </w:r>
      <w:r w:rsidR="007F017E" w:rsidRPr="00C36A35">
        <w:rPr>
          <w:lang w:val="en-GB"/>
        </w:rPr>
        <w:t>=</w:t>
      </w:r>
      <w:r w:rsidR="00DD4B39">
        <w:rPr>
          <w:lang w:val="en-GB"/>
        </w:rPr>
        <w:t>0.02</w:t>
      </w:r>
      <w:r w:rsidR="007F017E">
        <w:rPr>
          <w:lang w:val="en-GB"/>
        </w:rPr>
        <w:t>, CI: [-</w:t>
      </w:r>
      <w:r w:rsidR="00DD4B39">
        <w:rPr>
          <w:lang w:val="en-GB"/>
        </w:rPr>
        <w:t>0.01</w:t>
      </w:r>
      <w:r w:rsidR="007F017E">
        <w:rPr>
          <w:lang w:val="en-GB"/>
        </w:rPr>
        <w:t>|0.</w:t>
      </w:r>
      <w:r w:rsidR="00DD4B39">
        <w:rPr>
          <w:lang w:val="en-GB"/>
        </w:rPr>
        <w:t>05</w:t>
      </w:r>
      <w:r w:rsidR="007F017E">
        <w:rPr>
          <w:lang w:val="en-GB"/>
        </w:rPr>
        <w:t>] and for UFA/SFA ratio posterior mean</w:t>
      </w:r>
      <w:r w:rsidR="007F017E" w:rsidRPr="00C36A35">
        <w:rPr>
          <w:lang w:val="en-GB"/>
        </w:rPr>
        <w:t>=</w:t>
      </w:r>
      <w:r w:rsidR="007F017E">
        <w:rPr>
          <w:lang w:val="en-GB"/>
        </w:rPr>
        <w:t>-</w:t>
      </w:r>
      <w:r w:rsidR="00DD4B39">
        <w:rPr>
          <w:lang w:val="en-GB"/>
        </w:rPr>
        <w:t>0.04</w:t>
      </w:r>
      <w:r w:rsidR="007F017E">
        <w:rPr>
          <w:lang w:val="en-GB"/>
        </w:rPr>
        <w:t>, CI: [-</w:t>
      </w:r>
      <w:r w:rsidR="00DD4B39">
        <w:rPr>
          <w:lang w:val="en-GB"/>
        </w:rPr>
        <w:t>0.03</w:t>
      </w:r>
      <w:r w:rsidR="007F017E">
        <w:rPr>
          <w:lang w:val="en-GB"/>
        </w:rPr>
        <w:t>|0.</w:t>
      </w:r>
      <w:r w:rsidR="00DD4B39">
        <w:rPr>
          <w:lang w:val="en-GB"/>
        </w:rPr>
        <w:t>14</w:t>
      </w:r>
      <w:r w:rsidR="007F017E">
        <w:rPr>
          <w:lang w:val="en-GB"/>
        </w:rPr>
        <w:t>]</w:t>
      </w:r>
      <w:r w:rsidR="00B30E6F">
        <w:rPr>
          <w:lang w:val="en-GB"/>
        </w:rPr>
        <w:t>, Figure 4C)</w:t>
      </w:r>
      <w:r w:rsidR="001F0EEE">
        <w:rPr>
          <w:lang w:val="en-GB"/>
        </w:rPr>
        <w:t xml:space="preserve">. </w:t>
      </w:r>
      <w:r w:rsidR="00BF549B">
        <w:rPr>
          <w:lang w:val="en-GB"/>
        </w:rPr>
        <w:t>Here again</w:t>
      </w:r>
      <w:r w:rsidR="00985591">
        <w:rPr>
          <w:lang w:val="en-GB"/>
        </w:rPr>
        <w:t>,</w:t>
      </w:r>
      <w:r w:rsidR="00BF549B">
        <w:rPr>
          <w:lang w:val="en-GB"/>
        </w:rPr>
        <w:t xml:space="preserve"> we observed a lack of phylogeny constraints in the relationship between the variables </w:t>
      </w:r>
      <w:r w:rsidR="00BF549B" w:rsidRPr="00F93F29">
        <w:rPr>
          <w:lang w:val="en-GB"/>
        </w:rPr>
        <w:t>(posterior mean=0.</w:t>
      </w:r>
      <w:r w:rsidR="00F93F29" w:rsidRPr="00F93F29">
        <w:rPr>
          <w:lang w:val="en-GB"/>
        </w:rPr>
        <w:t>12</w:t>
      </w:r>
      <w:r w:rsidR="00BF549B" w:rsidRPr="00F93F29">
        <w:rPr>
          <w:lang w:val="en-GB"/>
        </w:rPr>
        <w:t>, CI: [0|0.</w:t>
      </w:r>
      <w:r w:rsidR="00F93F29" w:rsidRPr="00F93F29">
        <w:rPr>
          <w:lang w:val="en-GB"/>
        </w:rPr>
        <w:t>41</w:t>
      </w:r>
      <w:r w:rsidR="00BF549B" w:rsidRPr="00F93F29">
        <w:rPr>
          <w:lang w:val="en-GB"/>
        </w:rPr>
        <w:t>] for seed mass – oil content and posterior mean=0.</w:t>
      </w:r>
      <w:r w:rsidR="00F93F29" w:rsidRPr="00F93F29">
        <w:rPr>
          <w:lang w:val="en-GB"/>
        </w:rPr>
        <w:t>11</w:t>
      </w:r>
      <w:r w:rsidR="00BF549B" w:rsidRPr="00F93F29">
        <w:rPr>
          <w:lang w:val="en-GB"/>
        </w:rPr>
        <w:t>, CI: [0|0.</w:t>
      </w:r>
      <w:r w:rsidR="00F93F29" w:rsidRPr="00F93F29">
        <w:rPr>
          <w:lang w:val="en-GB"/>
        </w:rPr>
        <w:t>4</w:t>
      </w:r>
      <w:r w:rsidR="00BF549B" w:rsidRPr="00F93F29">
        <w:rPr>
          <w:lang w:val="en-GB"/>
        </w:rPr>
        <w:t>])</w:t>
      </w:r>
      <w:r w:rsidR="00BF549B">
        <w:rPr>
          <w:lang w:val="en-GB"/>
        </w:rPr>
        <w:t xml:space="preserve"> or in the trait </w:t>
      </w:r>
      <w:r w:rsidR="00985591">
        <w:rPr>
          <w:lang w:val="en-GB"/>
        </w:rPr>
        <w:t xml:space="preserve">EHS </w:t>
      </w:r>
      <w:r w:rsidR="00BF549B">
        <w:rPr>
          <w:lang w:val="en-GB"/>
        </w:rPr>
        <w:t>(</w:t>
      </w:r>
      <w:r w:rsidR="0018279C">
        <w:rPr>
          <w:lang w:val="en-GB"/>
        </w:rPr>
        <w:t>lambda= 0.0007</w:t>
      </w:r>
      <w:r w:rsidR="00BF549B">
        <w:rPr>
          <w:lang w:val="en-GB"/>
        </w:rPr>
        <w:t>).</w:t>
      </w:r>
    </w:p>
    <w:p w14:paraId="54967740" w14:textId="67EF50AF" w:rsidR="00BA798C" w:rsidRPr="00FD6841" w:rsidRDefault="005F314C" w:rsidP="00E526DA">
      <w:pPr>
        <w:spacing w:line="360" w:lineRule="auto"/>
        <w:jc w:val="both"/>
        <w:rPr>
          <w:lang w:val="en-GB"/>
        </w:rPr>
      </w:pPr>
      <w:r>
        <w:rPr>
          <w:noProof/>
          <w:lang w:val="en-GB"/>
        </w:rPr>
        <w:lastRenderedPageBreak/>
        <w:drawing>
          <wp:inline distT="0" distB="0" distL="0" distR="0" wp14:anchorId="62F7328C" wp14:editId="571FED67">
            <wp:extent cx="5400040" cy="7740015"/>
            <wp:effectExtent l="0" t="0" r="0" b="0"/>
            <wp:docPr id="13436028" name="Imagen 2"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6028" name="Imagen 2" descr="Gráfico, Gráfico de dispersión&#10;&#10;El contenido generado por IA puede ser incorrecto."/>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00040" cy="7740015"/>
                    </a:xfrm>
                    <a:prstGeom prst="rect">
                      <a:avLst/>
                    </a:prstGeom>
                  </pic:spPr>
                </pic:pic>
              </a:graphicData>
            </a:graphic>
          </wp:inline>
        </w:drawing>
      </w:r>
    </w:p>
    <w:p w14:paraId="633E5424" w14:textId="585C0879" w:rsidR="003A2D91" w:rsidRPr="00BC5462" w:rsidRDefault="00F34457" w:rsidP="00E526DA">
      <w:pPr>
        <w:spacing w:line="360" w:lineRule="auto"/>
        <w:jc w:val="both"/>
        <w:rPr>
          <w:lang w:val="en-GB"/>
        </w:rPr>
      </w:pPr>
      <w:r>
        <w:rPr>
          <w:lang w:val="en-GB"/>
        </w:rPr>
        <w:t xml:space="preserve">Figure 4. Seed oil content and ratio UFA/SFA biological </w:t>
      </w:r>
      <w:r w:rsidR="00855219">
        <w:rPr>
          <w:lang w:val="en-GB"/>
        </w:rPr>
        <w:t>correlates, significances from MCMC-GLMM models (Gaussian family)</w:t>
      </w:r>
      <w:r w:rsidR="0049614C">
        <w:rPr>
          <w:lang w:val="en-GB"/>
        </w:rPr>
        <w:t xml:space="preserve"> showed by </w:t>
      </w:r>
      <w:r w:rsidR="00273142">
        <w:rPr>
          <w:lang w:val="en-GB"/>
        </w:rPr>
        <w:t>posterior mean</w:t>
      </w:r>
      <w:r w:rsidR="009B19AB">
        <w:rPr>
          <w:lang w:val="en-GB"/>
        </w:rPr>
        <w:t xml:space="preserve"> (post. mean)</w:t>
      </w:r>
      <w:r w:rsidR="00273142">
        <w:rPr>
          <w:lang w:val="en-GB"/>
        </w:rPr>
        <w:t xml:space="preserve"> and credi</w:t>
      </w:r>
      <w:r w:rsidR="0049614C">
        <w:rPr>
          <w:lang w:val="en-GB"/>
        </w:rPr>
        <w:t>ble intervals (CI)</w:t>
      </w:r>
      <w:r w:rsidR="00105ACE">
        <w:rPr>
          <w:lang w:val="en-GB"/>
        </w:rPr>
        <w:t>;</w:t>
      </w:r>
      <w:r w:rsidR="0049614C">
        <w:rPr>
          <w:lang w:val="en-GB"/>
        </w:rPr>
        <w:t xml:space="preserve"> if CI </w:t>
      </w:r>
      <w:r w:rsidR="00AA0722">
        <w:rPr>
          <w:lang w:val="en-GB"/>
        </w:rPr>
        <w:t xml:space="preserve">values </w:t>
      </w:r>
      <w:r w:rsidR="00985591">
        <w:rPr>
          <w:lang w:val="en-GB"/>
        </w:rPr>
        <w:t>do not overlap with 0, they</w:t>
      </w:r>
      <w:r w:rsidR="0049614C">
        <w:rPr>
          <w:lang w:val="en-GB"/>
        </w:rPr>
        <w:t xml:space="preserve"> </w:t>
      </w:r>
      <w:r w:rsidR="00105ACE">
        <w:rPr>
          <w:lang w:val="en-GB"/>
        </w:rPr>
        <w:t>indicate a significant relationship</w:t>
      </w:r>
      <w:r>
        <w:rPr>
          <w:lang w:val="en-GB"/>
        </w:rPr>
        <w:t xml:space="preserve">. A) Correlation between seed mass, oil content, and </w:t>
      </w:r>
      <w:r w:rsidR="00543B8E">
        <w:rPr>
          <w:lang w:val="en-GB"/>
        </w:rPr>
        <w:t xml:space="preserve">UFA/SFA </w:t>
      </w:r>
      <w:r>
        <w:rPr>
          <w:lang w:val="en-GB"/>
        </w:rPr>
        <w:t xml:space="preserve">ratio. B) </w:t>
      </w:r>
      <w:r w:rsidR="004751FB">
        <w:rPr>
          <w:lang w:val="en-GB"/>
        </w:rPr>
        <w:t xml:space="preserve">Correlation between </w:t>
      </w:r>
      <w:r w:rsidR="00543B8E">
        <w:rPr>
          <w:lang w:val="en-GB"/>
        </w:rPr>
        <w:t>seed longevity (</w:t>
      </w:r>
      <w:r>
        <w:rPr>
          <w:lang w:val="en-GB"/>
        </w:rPr>
        <w:t>P50</w:t>
      </w:r>
      <w:r w:rsidR="00543B8E">
        <w:rPr>
          <w:lang w:val="en-GB"/>
        </w:rPr>
        <w:t xml:space="preserve">, </w:t>
      </w:r>
      <w:r w:rsidR="004751FB">
        <w:rPr>
          <w:lang w:val="en-GB"/>
        </w:rPr>
        <w:lastRenderedPageBreak/>
        <w:t>from GENSTAT</w:t>
      </w:r>
      <w:r>
        <w:rPr>
          <w:lang w:val="en-GB"/>
        </w:rPr>
        <w:t xml:space="preserve"> probit analysis)</w:t>
      </w:r>
      <w:r w:rsidR="00543B8E">
        <w:rPr>
          <w:lang w:val="en-GB"/>
        </w:rPr>
        <w:t>, oil content, and UFA/SFA ratio</w:t>
      </w:r>
      <w:r>
        <w:rPr>
          <w:lang w:val="en-GB"/>
        </w:rPr>
        <w:t xml:space="preserve">. C) </w:t>
      </w:r>
      <w:r w:rsidR="00543B8E">
        <w:rPr>
          <w:lang w:val="en-GB"/>
        </w:rPr>
        <w:t xml:space="preserve">Correlation between </w:t>
      </w:r>
      <w:r w:rsidR="00D57535">
        <w:rPr>
          <w:lang w:val="en-GB"/>
        </w:rPr>
        <w:t>germination timing</w:t>
      </w:r>
      <w:r>
        <w:rPr>
          <w:lang w:val="en-GB"/>
        </w:rPr>
        <w:t xml:space="preserve"> </w:t>
      </w:r>
      <w:r w:rsidR="00543B8E">
        <w:rPr>
          <w:lang w:val="en-GB"/>
        </w:rPr>
        <w:t>(</w:t>
      </w:r>
      <w:r w:rsidR="00DA6022">
        <w:rPr>
          <w:lang w:val="en-GB"/>
        </w:rPr>
        <w:t>EHS</w:t>
      </w:r>
      <w:r w:rsidR="00543B8E">
        <w:rPr>
          <w:lang w:val="en-GB"/>
        </w:rPr>
        <w:t xml:space="preserve">, from </w:t>
      </w:r>
      <w:r w:rsidR="00985591">
        <w:rPr>
          <w:lang w:val="en-GB"/>
        </w:rPr>
        <w:fldChar w:fldCharType="begin" w:fldLock="1"/>
      </w:r>
      <w:r w:rsidR="00CA745F">
        <w:rPr>
          <w:lang w:val="en-GB"/>
        </w:rPr>
        <w:instrText>ADDIN CSL_CITATION {"citationItems":[{"id":"ITEM-1","itemData":{"DOI":"10.1111/1365-2745.14461","ISSN":"13652745","abstract":"For most terrestrial plants, regeneration depends on the ability of seeds to germinate in the most favourable climatic conditions. Understanding seed germination phenology is thus crucial for predicting plant responses to environmental changes. However, a substantial gap persists regarding how microclimatic conditions influence germination in seasonal ecosystems. Here, we investigate the germination phenology of alpine plants in snow-related microclimates as a tool for predicting the resilience of plant communities to climate change. We conducted a continuous seasonal experiment with fresh seeds to investigate germination phenology in 54 co-occurring species from temperate and Mediterranean alpine communities. Using long-term field microclimatic data series, we precisely mimicked two contrasting microclimatic regimes in growth chambers: (1) windy exposed edges with a snow-free period in winter and warmer temperatures in summer (‘fellfield’) and (2) sheltered areas with lengthy snow cover and cooler temperatures (‘snowbed’). We validated the laboratory results with field sowing experiments to provide a complete picture of germination phenology. The analysis of phenology traits demonstrated that both communities displayed similar responses to microclimatic variation. Small microclimatic differences of 2–3°C a week, accumulated across a whole year in the laboratory, resulted in a quantifiable germination phenology delay in snowbed regime, with an average of 60 and 45 days for temperate and Mediterranean alpine respectively. The results from climatic chambers under realistic microclimatic regimes were consistent with the germination phenology registered from field experiments. We also observed macroclimatic effects manifested as reduced dormancy and increased autumn germination in Mediterranean alpine species. Synthesis. This study combines novel laboratory and field experimentation to tackle the understudied topic of germination phenology in habitats with sharp microclimatic gradients. Specifically, our findings suggest a predictable phenological shift in the germination of alpine plants along microclimatic gradients. In warmer conditions with reduced snow cover, alpine species are expected to advance germination 52 days on average, with potential disrupting effects on cold-adapted species with strict germination requirements. This highlights the role of germination phenology to determine plant-environmental relationships in mid-latitude ecosystems, with s…","author":[{"dropping-particle":"","family":"Espinosa del Alba","given":"C.","non-dropping-particle":"","parse-names":false,"suffix":""},{"dropping-particle":"","family":"Fernández-Pascual","given":"E.","non-dropping-particle":"","parse-names":false,"suffix":""},{"dropping-particle":"","family":"Jiménez-Alfaro","given":"B.","non-dropping-particle":"","parse-names":false,"suffix":""}],"container-title":"Journal of Ecology","id":"ITEM-1","issue":"November","issued":{"date-parts":[["2024"]]},"page":"1-14","title":"Microclimatic variation regulates seed germination phenology in alpine plant communities","type":"article-journal"},"uris":["http://www.mendeley.com/documents/?uuid=ab494808-3750-46f7-b429-39c2731e2a14"]}],"mendeley":{"formattedCitation":"(Espinosa del Alba, Fernández-Pascual and Jiménez-Alfaro, 2024)","manualFormatting":"Espinosa del Alba, Fernández-Pascual and Jiménez-Alfaro, (2024)","plainTextFormattedCitation":"(Espinosa del Alba, Fernández-Pascual and Jiménez-Alfaro, 2024)","previouslyFormattedCitation":"(Espinosa del Alba, Fernández-Pascual and Jiménez-Alfaro, 2024)"},"properties":{"noteIndex":0},"schema":"https://github.com/citation-style-language/schema/raw/master/csl-citation.json"}</w:instrText>
      </w:r>
      <w:r w:rsidR="00985591">
        <w:rPr>
          <w:lang w:val="en-GB"/>
        </w:rPr>
        <w:fldChar w:fldCharType="separate"/>
      </w:r>
      <w:r w:rsidR="00985591" w:rsidRPr="00985591">
        <w:rPr>
          <w:noProof/>
          <w:lang w:val="en-GB"/>
        </w:rPr>
        <w:t xml:space="preserve">Espinosa del Alba, Fernández-Pascual and Jiménez-Alfaro, </w:t>
      </w:r>
      <w:r w:rsidR="00D837DB">
        <w:rPr>
          <w:noProof/>
          <w:lang w:val="en-GB"/>
        </w:rPr>
        <w:t>(</w:t>
      </w:r>
      <w:r w:rsidR="00985591" w:rsidRPr="00985591">
        <w:rPr>
          <w:noProof/>
          <w:lang w:val="en-GB"/>
        </w:rPr>
        <w:t>2024)</w:t>
      </w:r>
      <w:r w:rsidR="00985591">
        <w:rPr>
          <w:lang w:val="en-GB"/>
        </w:rPr>
        <w:fldChar w:fldCharType="end"/>
      </w:r>
      <w:r w:rsidR="00273142">
        <w:rPr>
          <w:lang w:val="en-GB"/>
        </w:rPr>
        <w:t>, oil content and UFA/SFA ratio</w:t>
      </w:r>
      <w:r>
        <w:rPr>
          <w:lang w:val="en-GB"/>
        </w:rPr>
        <w:t xml:space="preserve">. Colours represent the different </w:t>
      </w:r>
      <w:r w:rsidR="00273142">
        <w:rPr>
          <w:lang w:val="en-GB"/>
        </w:rPr>
        <w:t>plant orders</w:t>
      </w:r>
      <w:r>
        <w:rPr>
          <w:lang w:val="en-GB"/>
        </w:rPr>
        <w:t>.</w:t>
      </w:r>
    </w:p>
    <w:p w14:paraId="6BF2FEBD" w14:textId="606C353A" w:rsidR="00870A76" w:rsidRDefault="008A4BED" w:rsidP="00E526DA">
      <w:pPr>
        <w:pStyle w:val="Ttulo3"/>
        <w:spacing w:line="360" w:lineRule="auto"/>
        <w:jc w:val="both"/>
        <w:rPr>
          <w:lang w:val="en-GB"/>
        </w:rPr>
      </w:pPr>
      <w:r>
        <w:rPr>
          <w:lang w:val="en-GB"/>
        </w:rPr>
        <w:t>Local e</w:t>
      </w:r>
      <w:r w:rsidR="00B06D2C">
        <w:rPr>
          <w:lang w:val="en-GB"/>
        </w:rPr>
        <w:t>cological drivers</w:t>
      </w:r>
    </w:p>
    <w:p w14:paraId="05BA3BDB" w14:textId="3CFA1078" w:rsidR="007B238F" w:rsidRDefault="007B0357" w:rsidP="00E526DA">
      <w:pPr>
        <w:spacing w:line="360" w:lineRule="auto"/>
        <w:jc w:val="both"/>
        <w:rPr>
          <w:lang w:val="en-GB"/>
        </w:rPr>
      </w:pPr>
      <w:r>
        <w:rPr>
          <w:lang w:val="en-GB"/>
        </w:rPr>
        <w:t>GDD values ranged from 650 to 2295 °C, averaging 1421 °C (se = 67.9), while FDD values ranged from 0.05 to 170 °C, with a mean of 31.8 °C (se = 4.7). We found a general trend of species with lower oil content and a lower UFA/SFA ratio placed in warmer conditions (high GDD and low FDD) along local microclimatic gradients</w:t>
      </w:r>
      <w:r w:rsidRPr="007B0357">
        <w:rPr>
          <w:lang w:val="en-GB"/>
        </w:rPr>
        <w:t xml:space="preserve"> </w:t>
      </w:r>
      <w:r>
        <w:rPr>
          <w:lang w:val="en-GB"/>
        </w:rPr>
        <w:t>(Figure 5), although these effects were no</w:t>
      </w:r>
      <w:r w:rsidR="00751160">
        <w:rPr>
          <w:lang w:val="en-GB"/>
        </w:rPr>
        <w:t>t</w:t>
      </w:r>
      <w:r>
        <w:rPr>
          <w:lang w:val="en-GB"/>
        </w:rPr>
        <w:t xml:space="preserve"> significant</w:t>
      </w:r>
      <w:r w:rsidR="00327723">
        <w:rPr>
          <w:lang w:val="en-GB"/>
        </w:rPr>
        <w:t xml:space="preserve">. </w:t>
      </w:r>
      <w:r>
        <w:rPr>
          <w:lang w:val="en-GB"/>
        </w:rPr>
        <w:t xml:space="preserve">The trends were more consistent for GDD, since the effect of FDD was mainly </w:t>
      </w:r>
      <w:r w:rsidR="009416D4">
        <w:rPr>
          <w:lang w:val="en-GB"/>
        </w:rPr>
        <w:t xml:space="preserve">driven by a few species with more extreme oil content and composition values. </w:t>
      </w:r>
      <w:r>
        <w:rPr>
          <w:lang w:val="en-GB"/>
        </w:rPr>
        <w:t>In addition, s</w:t>
      </w:r>
      <w:r w:rsidR="009416D4">
        <w:rPr>
          <w:lang w:val="en-GB"/>
        </w:rPr>
        <w:t xml:space="preserve">now values ranged from 3 to 157 days, with an average of 62 days </w:t>
      </w:r>
      <w:r w:rsidR="00E83279">
        <w:rPr>
          <w:lang w:val="en-GB"/>
        </w:rPr>
        <w:t>of</w:t>
      </w:r>
      <w:r w:rsidR="009416D4">
        <w:rPr>
          <w:lang w:val="en-GB"/>
        </w:rPr>
        <w:t xml:space="preserve"> snow</w:t>
      </w:r>
      <w:r>
        <w:rPr>
          <w:lang w:val="en-GB"/>
        </w:rPr>
        <w:t xml:space="preserve"> per year.</w:t>
      </w:r>
      <w:r w:rsidR="00CC4522">
        <w:rPr>
          <w:lang w:val="en-GB"/>
        </w:rPr>
        <w:t xml:space="preserve"> The data showed a</w:t>
      </w:r>
      <w:r>
        <w:rPr>
          <w:lang w:val="en-GB"/>
        </w:rPr>
        <w:t xml:space="preserve"> </w:t>
      </w:r>
      <w:r w:rsidR="009416D4">
        <w:rPr>
          <w:lang w:val="en-GB"/>
        </w:rPr>
        <w:t xml:space="preserve">trend where species </w:t>
      </w:r>
      <w:r w:rsidR="00E83279">
        <w:rPr>
          <w:lang w:val="en-GB"/>
        </w:rPr>
        <w:t>that preferred</w:t>
      </w:r>
      <w:r w:rsidR="009416D4">
        <w:rPr>
          <w:lang w:val="en-GB"/>
        </w:rPr>
        <w:t xml:space="preserve"> snowier sites showed higher oil content and UFA/SFA ratios</w:t>
      </w:r>
      <w:r w:rsidR="00CC4522">
        <w:rPr>
          <w:lang w:val="en-GB"/>
        </w:rPr>
        <w:t xml:space="preserve"> but with no significant effects</w:t>
      </w:r>
      <w:r w:rsidR="009416D4">
        <w:rPr>
          <w:lang w:val="en-GB"/>
        </w:rPr>
        <w:t xml:space="preserve">. </w:t>
      </w:r>
      <w:r w:rsidR="00CC4522">
        <w:rPr>
          <w:lang w:val="en-GB"/>
        </w:rPr>
        <w:t>Details</w:t>
      </w:r>
      <w:r w:rsidR="009416D4">
        <w:rPr>
          <w:lang w:val="en-GB"/>
        </w:rPr>
        <w:t xml:space="preserve"> of the model results </w:t>
      </w:r>
      <w:r w:rsidR="00CC4522">
        <w:rPr>
          <w:lang w:val="en-GB"/>
        </w:rPr>
        <w:t>are shown</w:t>
      </w:r>
      <w:r w:rsidR="009416D4">
        <w:rPr>
          <w:lang w:val="en-GB"/>
        </w:rPr>
        <w:t xml:space="preserve"> in supplementary Table S4.</w:t>
      </w:r>
    </w:p>
    <w:p w14:paraId="6830C07F" w14:textId="5EA60D41" w:rsidR="007612DD" w:rsidRDefault="005F314C" w:rsidP="00E526DA">
      <w:pPr>
        <w:spacing w:line="360" w:lineRule="auto"/>
        <w:jc w:val="both"/>
        <w:rPr>
          <w:lang w:val="en-GB"/>
        </w:rPr>
      </w:pPr>
      <w:r>
        <w:rPr>
          <w:noProof/>
          <w:lang w:val="en-GB"/>
        </w:rPr>
        <w:lastRenderedPageBreak/>
        <w:drawing>
          <wp:inline distT="0" distB="0" distL="0" distR="0" wp14:anchorId="23576210" wp14:editId="16FBDB7C">
            <wp:extent cx="5400040" cy="7740015"/>
            <wp:effectExtent l="0" t="0" r="0" b="0"/>
            <wp:docPr id="2125445427" name="Imagen 3" descr="Gráfico, Gráfico de dispers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445427" name="Imagen 3" descr="Gráfico, Gráfico de dispersión&#10;&#10;El contenido generado por IA puede ser incorrecto."/>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7740015"/>
                    </a:xfrm>
                    <a:prstGeom prst="rect">
                      <a:avLst/>
                    </a:prstGeom>
                  </pic:spPr>
                </pic:pic>
              </a:graphicData>
            </a:graphic>
          </wp:inline>
        </w:drawing>
      </w:r>
    </w:p>
    <w:p w14:paraId="2FB67709" w14:textId="1375D9C2" w:rsidR="00A24DA6" w:rsidRPr="00BC5462" w:rsidRDefault="00A24DA6" w:rsidP="00E526DA">
      <w:pPr>
        <w:spacing w:line="360" w:lineRule="auto"/>
        <w:jc w:val="both"/>
        <w:rPr>
          <w:lang w:val="en-GB"/>
        </w:rPr>
      </w:pPr>
      <w:r>
        <w:rPr>
          <w:lang w:val="en-GB"/>
        </w:rPr>
        <w:t>Fig</w:t>
      </w:r>
      <w:r w:rsidR="00640BEF">
        <w:rPr>
          <w:lang w:val="en-GB"/>
        </w:rPr>
        <w:t>ure</w:t>
      </w:r>
      <w:r>
        <w:rPr>
          <w:lang w:val="en-GB"/>
        </w:rPr>
        <w:t xml:space="preserve"> 5. Seed oil content ecological trade-offs</w:t>
      </w:r>
      <w:r w:rsidR="007B238F">
        <w:rPr>
          <w:lang w:val="en-GB"/>
        </w:rPr>
        <w:t>, oil content and ratio U</w:t>
      </w:r>
      <w:r w:rsidR="00E81CD6">
        <w:rPr>
          <w:lang w:val="en-GB"/>
        </w:rPr>
        <w:t>FA</w:t>
      </w:r>
      <w:r w:rsidR="007B238F">
        <w:rPr>
          <w:lang w:val="en-GB"/>
        </w:rPr>
        <w:t xml:space="preserve">/SFA </w:t>
      </w:r>
      <w:r w:rsidR="001C05BD">
        <w:rPr>
          <w:lang w:val="en-GB"/>
        </w:rPr>
        <w:t>log-transformed</w:t>
      </w:r>
      <w:r w:rsidR="007B238F">
        <w:rPr>
          <w:lang w:val="en-GB"/>
        </w:rPr>
        <w:t xml:space="preserve"> for MCMC-GLMM models</w:t>
      </w:r>
      <w:r w:rsidR="007464E1">
        <w:rPr>
          <w:lang w:val="en-GB"/>
        </w:rPr>
        <w:t xml:space="preserve"> (family=Gaussian, n=</w:t>
      </w:r>
      <w:r w:rsidR="007612DD">
        <w:rPr>
          <w:lang w:val="en-GB"/>
        </w:rPr>
        <w:t>4</w:t>
      </w:r>
      <w:r w:rsidR="00E02375">
        <w:rPr>
          <w:lang w:val="en-GB"/>
        </w:rPr>
        <w:t>6</w:t>
      </w:r>
      <w:r w:rsidR="007612DD">
        <w:rPr>
          <w:lang w:val="en-GB"/>
        </w:rPr>
        <w:t>)</w:t>
      </w:r>
      <w:r w:rsidR="00E02375">
        <w:rPr>
          <w:lang w:val="en-GB"/>
        </w:rPr>
        <w:t xml:space="preserve">, </w:t>
      </w:r>
      <w:r w:rsidR="00AA0722">
        <w:rPr>
          <w:lang w:val="en-GB"/>
        </w:rPr>
        <w:t xml:space="preserve">significances </w:t>
      </w:r>
      <w:r w:rsidR="00E02375">
        <w:rPr>
          <w:lang w:val="en-GB"/>
        </w:rPr>
        <w:t xml:space="preserve">showed by posterior mean and credible intervals (CI); if CI </w:t>
      </w:r>
      <w:r w:rsidR="00AA0722">
        <w:rPr>
          <w:lang w:val="en-GB"/>
        </w:rPr>
        <w:t xml:space="preserve">values </w:t>
      </w:r>
      <w:r w:rsidR="00E02375">
        <w:rPr>
          <w:lang w:val="en-GB"/>
        </w:rPr>
        <w:t>does not overlap with 0 indicate a significant relationship</w:t>
      </w:r>
      <w:r w:rsidR="00B91162">
        <w:rPr>
          <w:lang w:val="en-GB"/>
        </w:rPr>
        <w:t>.</w:t>
      </w:r>
      <w:r w:rsidR="007612DD">
        <w:rPr>
          <w:lang w:val="en-GB"/>
        </w:rPr>
        <w:t xml:space="preserve"> A</w:t>
      </w:r>
      <w:r w:rsidR="00E62A6C">
        <w:rPr>
          <w:lang w:val="en-GB"/>
        </w:rPr>
        <w:t>)</w:t>
      </w:r>
      <w:r w:rsidR="00F51752">
        <w:rPr>
          <w:lang w:val="en-GB"/>
        </w:rPr>
        <w:t xml:space="preserve"> </w:t>
      </w:r>
      <w:r w:rsidR="00F51752">
        <w:rPr>
          <w:lang w:val="en-GB"/>
        </w:rPr>
        <w:lastRenderedPageBreak/>
        <w:t xml:space="preserve">Relationship </w:t>
      </w:r>
      <w:r w:rsidR="007612DD">
        <w:rPr>
          <w:lang w:val="en-GB"/>
        </w:rPr>
        <w:t>with</w:t>
      </w:r>
      <w:r w:rsidR="00F51752">
        <w:rPr>
          <w:lang w:val="en-GB"/>
        </w:rPr>
        <w:t xml:space="preserve"> GDD</w:t>
      </w:r>
      <w:r w:rsidR="00006DE6">
        <w:rPr>
          <w:lang w:val="en-GB"/>
        </w:rPr>
        <w:t xml:space="preserve"> </w:t>
      </w:r>
      <w:r w:rsidR="00F51752">
        <w:rPr>
          <w:lang w:val="en-GB"/>
        </w:rPr>
        <w:t>(Growing Degree Days</w:t>
      </w:r>
      <w:r w:rsidR="00B5590A">
        <w:rPr>
          <w:lang w:val="en-GB"/>
        </w:rPr>
        <w:t xml:space="preserve"> </w:t>
      </w:r>
      <w:r w:rsidR="0089057C" w:rsidRPr="0089057C">
        <w:rPr>
          <w:noProof/>
          <w:lang w:val="en-GB"/>
        </w:rPr>
        <w:t>°C</w:t>
      </w:r>
      <w:r w:rsidR="00F51752">
        <w:rPr>
          <w:lang w:val="en-GB"/>
        </w:rPr>
        <w:t>)</w:t>
      </w:r>
      <w:r w:rsidR="007612DD">
        <w:rPr>
          <w:lang w:val="en-GB"/>
        </w:rPr>
        <w:t>;</w:t>
      </w:r>
      <w:r w:rsidR="00F51752">
        <w:rPr>
          <w:lang w:val="en-GB"/>
        </w:rPr>
        <w:t xml:space="preserve"> </w:t>
      </w:r>
      <w:r w:rsidR="007612DD">
        <w:rPr>
          <w:lang w:val="en-GB"/>
        </w:rPr>
        <w:t>B</w:t>
      </w:r>
      <w:r w:rsidR="00006DE6">
        <w:rPr>
          <w:lang w:val="en-GB"/>
        </w:rPr>
        <w:t xml:space="preserve">) Relationship </w:t>
      </w:r>
      <w:r w:rsidR="007612DD">
        <w:rPr>
          <w:lang w:val="en-GB"/>
        </w:rPr>
        <w:t>with</w:t>
      </w:r>
      <w:r w:rsidR="00006DE6">
        <w:rPr>
          <w:lang w:val="en-GB"/>
        </w:rPr>
        <w:t xml:space="preserve"> FDD (Freezing Degree Days</w:t>
      </w:r>
      <w:r w:rsidR="00B5590A">
        <w:rPr>
          <w:lang w:val="en-GB"/>
        </w:rPr>
        <w:t xml:space="preserve"> </w:t>
      </w:r>
      <w:r w:rsidR="0089057C" w:rsidRPr="0089057C">
        <w:rPr>
          <w:noProof/>
          <w:lang w:val="en-GB"/>
        </w:rPr>
        <w:t>°C</w:t>
      </w:r>
      <w:r w:rsidR="00F72E3C">
        <w:rPr>
          <w:lang w:val="en-GB"/>
        </w:rPr>
        <w:t xml:space="preserve">) and </w:t>
      </w:r>
      <w:r w:rsidR="00B5590A">
        <w:rPr>
          <w:lang w:val="en-GB"/>
        </w:rPr>
        <w:t xml:space="preserve">C) </w:t>
      </w:r>
      <w:r w:rsidR="001C05BD">
        <w:rPr>
          <w:lang w:val="en-GB"/>
        </w:rPr>
        <w:t>Relationship</w:t>
      </w:r>
      <w:r w:rsidR="00B5590A">
        <w:rPr>
          <w:lang w:val="en-GB"/>
        </w:rPr>
        <w:t xml:space="preserve"> with S</w:t>
      </w:r>
      <w:r w:rsidR="007612DD">
        <w:rPr>
          <w:lang w:val="en-GB"/>
        </w:rPr>
        <w:t xml:space="preserve">now days. </w:t>
      </w:r>
    </w:p>
    <w:p w14:paraId="35B9E917" w14:textId="7C8324EB" w:rsidR="00245655" w:rsidRDefault="000251A7" w:rsidP="00E526DA">
      <w:pPr>
        <w:pStyle w:val="Ttulo2"/>
        <w:spacing w:line="360" w:lineRule="auto"/>
        <w:jc w:val="both"/>
        <w:rPr>
          <w:lang w:val="en-GB"/>
        </w:rPr>
      </w:pPr>
      <w:r>
        <w:rPr>
          <w:lang w:val="en-GB"/>
        </w:rPr>
        <w:t>4.</w:t>
      </w:r>
      <w:r w:rsidR="0048542B">
        <w:rPr>
          <w:lang w:val="en-GB"/>
        </w:rPr>
        <w:t xml:space="preserve"> </w:t>
      </w:r>
      <w:r w:rsidR="00245655">
        <w:rPr>
          <w:lang w:val="en-GB"/>
        </w:rPr>
        <w:t>Discussion</w:t>
      </w:r>
      <w:r w:rsidR="00A635D1">
        <w:rPr>
          <w:lang w:val="en-GB"/>
        </w:rPr>
        <w:t xml:space="preserve"> (</w:t>
      </w:r>
      <w:r w:rsidR="00EA3B4A">
        <w:rPr>
          <w:lang w:val="en-GB"/>
        </w:rPr>
        <w:t>1</w:t>
      </w:r>
      <w:r w:rsidR="0077046C">
        <w:rPr>
          <w:lang w:val="en-GB"/>
        </w:rPr>
        <w:t>515</w:t>
      </w:r>
      <w:r w:rsidR="00A635D1">
        <w:rPr>
          <w:lang w:val="en-GB"/>
        </w:rPr>
        <w:t>words</w:t>
      </w:r>
      <w:r w:rsidR="00AE144F">
        <w:rPr>
          <w:lang w:val="en-GB"/>
        </w:rPr>
        <w:t xml:space="preserve"> main text</w:t>
      </w:r>
      <w:r w:rsidR="00A635D1">
        <w:rPr>
          <w:lang w:val="en-GB"/>
        </w:rPr>
        <w:t>)</w:t>
      </w:r>
    </w:p>
    <w:p w14:paraId="18EE9077" w14:textId="77EDD1C5" w:rsidR="00E526DA" w:rsidRDefault="00CC4522" w:rsidP="00E526DA">
      <w:pPr>
        <w:spacing w:line="360" w:lineRule="auto"/>
        <w:jc w:val="both"/>
        <w:rPr>
          <w:lang w:val="en-GB"/>
        </w:rPr>
      </w:pPr>
      <w:r>
        <w:rPr>
          <w:lang w:val="en-GB"/>
        </w:rPr>
        <w:t xml:space="preserve">This </w:t>
      </w:r>
      <w:r w:rsidR="008F3C77">
        <w:rPr>
          <w:lang w:val="en-GB"/>
        </w:rPr>
        <w:t xml:space="preserve">study </w:t>
      </w:r>
      <w:r w:rsidR="00113B07">
        <w:rPr>
          <w:lang w:val="en-GB"/>
        </w:rPr>
        <w:t xml:space="preserve">aimed </w:t>
      </w:r>
      <w:r w:rsidR="008F3C77">
        <w:rPr>
          <w:lang w:val="en-GB"/>
        </w:rPr>
        <w:t xml:space="preserve">to explore biological </w:t>
      </w:r>
      <w:r>
        <w:rPr>
          <w:lang w:val="en-GB"/>
        </w:rPr>
        <w:t xml:space="preserve">correlates </w:t>
      </w:r>
      <w:r w:rsidR="008F3C77">
        <w:rPr>
          <w:lang w:val="en-GB"/>
        </w:rPr>
        <w:t xml:space="preserve">and ecological </w:t>
      </w:r>
      <w:r>
        <w:rPr>
          <w:lang w:val="en-GB"/>
        </w:rPr>
        <w:t xml:space="preserve">drivers </w:t>
      </w:r>
      <w:r w:rsidR="008F3C77">
        <w:rPr>
          <w:lang w:val="en-GB"/>
        </w:rPr>
        <w:t xml:space="preserve">of seed oil content and seed oil composition </w:t>
      </w:r>
      <w:r>
        <w:rPr>
          <w:lang w:val="en-GB"/>
        </w:rPr>
        <w:t xml:space="preserve">in a </w:t>
      </w:r>
      <w:r w:rsidR="00F570FA">
        <w:rPr>
          <w:lang w:val="en-GB"/>
        </w:rPr>
        <w:t>local</w:t>
      </w:r>
      <w:r>
        <w:rPr>
          <w:lang w:val="en-GB"/>
        </w:rPr>
        <w:t xml:space="preserve"> pool of</w:t>
      </w:r>
      <w:r w:rsidR="008F3C77">
        <w:rPr>
          <w:lang w:val="en-GB"/>
        </w:rPr>
        <w:t xml:space="preserve"> 47 alpine species. </w:t>
      </w:r>
      <w:r w:rsidR="00322584">
        <w:rPr>
          <w:lang w:val="en-GB"/>
        </w:rPr>
        <w:t>We</w:t>
      </w:r>
      <w:r w:rsidR="008F3C77">
        <w:rPr>
          <w:lang w:val="en-GB"/>
        </w:rPr>
        <w:t xml:space="preserve"> </w:t>
      </w:r>
      <w:r>
        <w:rPr>
          <w:lang w:val="en-GB"/>
        </w:rPr>
        <w:t>found</w:t>
      </w:r>
      <w:r w:rsidR="008F3C77">
        <w:rPr>
          <w:lang w:val="en-GB"/>
        </w:rPr>
        <w:t xml:space="preserve"> strong indications that seed oil content significantly </w:t>
      </w:r>
      <w:r w:rsidR="003C3507">
        <w:rPr>
          <w:lang w:val="en-GB"/>
        </w:rPr>
        <w:t>influences</w:t>
      </w:r>
      <w:r w:rsidR="008F3C77">
        <w:rPr>
          <w:lang w:val="en-GB"/>
        </w:rPr>
        <w:t xml:space="preserve"> seed longevity, </w:t>
      </w:r>
      <w:r w:rsidR="0048542B">
        <w:rPr>
          <w:lang w:val="en-GB"/>
        </w:rPr>
        <w:t>potentially impacting</w:t>
      </w:r>
      <w:r w:rsidR="008F3C77">
        <w:rPr>
          <w:lang w:val="en-GB"/>
        </w:rPr>
        <w:t xml:space="preserve"> soil seed banks and conservation strategies for seed bank managers or restoration programmes. </w:t>
      </w:r>
      <w:r w:rsidR="00322584">
        <w:rPr>
          <w:lang w:val="en-GB"/>
        </w:rPr>
        <w:t xml:space="preserve">Interestingly, we found little evidence of temperature-related patterns pointing to macroevolutionary processes driving seed oil content and composition at the regional or local </w:t>
      </w:r>
      <w:r w:rsidR="00AE144F">
        <w:rPr>
          <w:lang w:val="en-GB"/>
        </w:rPr>
        <w:t xml:space="preserve">alpine </w:t>
      </w:r>
      <w:r w:rsidR="00322584">
        <w:rPr>
          <w:lang w:val="en-GB"/>
        </w:rPr>
        <w:t xml:space="preserve">scales. </w:t>
      </w:r>
    </w:p>
    <w:p w14:paraId="21D27B2C" w14:textId="785BE54E" w:rsidR="00003B3D" w:rsidRDefault="00D46168" w:rsidP="00003B3D">
      <w:pPr>
        <w:autoSpaceDE w:val="0"/>
        <w:autoSpaceDN w:val="0"/>
        <w:adjustRightInd w:val="0"/>
        <w:spacing w:after="0" w:line="360" w:lineRule="auto"/>
        <w:ind w:firstLine="720"/>
        <w:jc w:val="both"/>
        <w:rPr>
          <w:lang w:val="en-GB"/>
        </w:rPr>
      </w:pPr>
      <w:r>
        <w:rPr>
          <w:lang w:val="en-GB"/>
        </w:rPr>
        <w:t xml:space="preserve">While oil content is known to vary </w:t>
      </w:r>
      <w:r w:rsidR="00322584">
        <w:rPr>
          <w:lang w:val="en-GB"/>
        </w:rPr>
        <w:t xml:space="preserve">globally </w:t>
      </w:r>
      <w:r>
        <w:rPr>
          <w:lang w:val="en-GB"/>
        </w:rPr>
        <w:t xml:space="preserve">from 1% in </w:t>
      </w:r>
      <w:r w:rsidRPr="00D62521">
        <w:rPr>
          <w:i/>
          <w:iCs/>
          <w:lang w:val="en-GB"/>
        </w:rPr>
        <w:t>Musa paradisiaca</w:t>
      </w:r>
      <w:r>
        <w:rPr>
          <w:lang w:val="en-GB"/>
        </w:rPr>
        <w:t xml:space="preserve"> to 76% in </w:t>
      </w:r>
      <w:proofErr w:type="spellStart"/>
      <w:r w:rsidRPr="00D62521">
        <w:rPr>
          <w:i/>
          <w:iCs/>
          <w:lang w:val="en-GB"/>
        </w:rPr>
        <w:t>Chrysobalanus</w:t>
      </w:r>
      <w:proofErr w:type="spellEnd"/>
      <w:r w:rsidRPr="00D62521">
        <w:rPr>
          <w:i/>
          <w:iCs/>
          <w:lang w:val="en-GB"/>
        </w:rPr>
        <w:t xml:space="preserve"> </w:t>
      </w:r>
      <w:proofErr w:type="spellStart"/>
      <w:r w:rsidRPr="00D62521">
        <w:rPr>
          <w:i/>
          <w:iCs/>
          <w:lang w:val="en-GB"/>
        </w:rPr>
        <w:t>icaco</w:t>
      </w:r>
      <w:proofErr w:type="spellEnd"/>
      <w:r>
        <w:rPr>
          <w:lang w:val="en-GB"/>
        </w:rPr>
        <w:t xml:space="preserve"> </w:t>
      </w:r>
      <w:r w:rsidR="0049083C">
        <w:rPr>
          <w:lang w:val="en-GB"/>
        </w:rPr>
        <w:fldChar w:fldCharType="begin" w:fldLock="1"/>
      </w:r>
      <w:r w:rsidR="002C1933">
        <w:rPr>
          <w:lang w:val="en-GB"/>
        </w:rPr>
        <w:instrText>ADDIN CSL_CITATION {"citationItems":[{"id":"ITEM-1","itemData":{"DOI":"10.1002/lite.201200227","ISSN":"0956666X","abstract":"After more than three years the internet-based database \"Seed Oil Fatty Acids\" (SOFA) is available again (http://sofa.mri.bund.de) free of charge after registration. This database is a unique collection of information about the fatty acid composition of wild plant seeds. The data were collected from the appropriate pharmaceutical, botanical and chemical literature over a period of more than 40 years. With financial assistance from the German Federal Ministry of Food, Agriculture and Consumer Protection via the lead partner Agency for Renewable Resources (FNR) the new database system based on mySQL and PHP as source language was created. Currently more than 18.000 different tables with about 130.000 individual data sets are searchable from the database. Additionally the database contains about 600 different fatty acids with more than 2.500 synonyms. The search for a defined (e. g. unusual or technically interesting) fatty acid or plant (family, genus, species) which contains this fatty acid is possible online. This search can be done by use of synonyms for the fatty acid (trivial name, systematic name) but also by using substructures of the fatty acid defined by an alpha-numeric delta-notation. It is possible to combine the search for different fatty acids by Boolean operators such as \"AND\" and \"OR\". This paper gives an overview about the application of the different search forms and provides search examples. © 2012 WILEY-VCH Verlag GmbH &amp; Co. KGaA, Weinheim.","author":[{"dropping-particle":"","family":"Matthäus","given":"Bertrand","non-dropping-particle":"","parse-names":false,"suffix":""}],"container-title":"Lipid Technology","id":"ITEM-1","issue":"10","issued":{"date-parts":[["2012"]]},"page":"230-234","title":"The new database Seed Oil Fatty Acids (SOFA)","type":"article-journal","volume":"24"},"uris":["http://www.mendeley.com/documents/?uuid=3b2a4d62-24be-42fc-bc0c-ed7b1bc078d9"]}],"mendeley":{"formattedCitation":"(Matthäus, 2012)","plainTextFormattedCitation":"(Matthäus, 2012)","previouslyFormattedCitation":"(Matthäus, 2012)"},"properties":{"noteIndex":0},"schema":"https://github.com/citation-style-language/schema/raw/master/csl-citation.json"}</w:instrText>
      </w:r>
      <w:r w:rsidR="0049083C">
        <w:rPr>
          <w:lang w:val="en-GB"/>
        </w:rPr>
        <w:fldChar w:fldCharType="separate"/>
      </w:r>
      <w:r w:rsidR="0049083C" w:rsidRPr="0049083C">
        <w:rPr>
          <w:noProof/>
          <w:lang w:val="en-GB"/>
        </w:rPr>
        <w:t>(Matthäus, 2012)</w:t>
      </w:r>
      <w:r w:rsidR="0049083C">
        <w:rPr>
          <w:lang w:val="en-GB"/>
        </w:rPr>
        <w:fldChar w:fldCharType="end"/>
      </w:r>
      <w:r>
        <w:rPr>
          <w:lang w:val="en-GB"/>
        </w:rPr>
        <w:t>, our alpine species show</w:t>
      </w:r>
      <w:r w:rsidR="003C3507">
        <w:rPr>
          <w:lang w:val="en-GB"/>
        </w:rPr>
        <w:t>ed</w:t>
      </w:r>
      <w:r>
        <w:rPr>
          <w:lang w:val="en-GB"/>
        </w:rPr>
        <w:t xml:space="preserve"> a </w:t>
      </w:r>
      <w:r w:rsidR="00322584">
        <w:rPr>
          <w:lang w:val="en-GB"/>
        </w:rPr>
        <w:t xml:space="preserve">reduced but still relevant </w:t>
      </w:r>
      <w:r>
        <w:rPr>
          <w:lang w:val="en-GB"/>
        </w:rPr>
        <w:t xml:space="preserve">range of </w:t>
      </w:r>
      <w:r w:rsidR="00322584">
        <w:rPr>
          <w:lang w:val="en-GB"/>
        </w:rPr>
        <w:t xml:space="preserve">seed </w:t>
      </w:r>
      <w:r>
        <w:rPr>
          <w:lang w:val="en-GB"/>
        </w:rPr>
        <w:t xml:space="preserve">oil </w:t>
      </w:r>
      <w:r w:rsidR="00322584">
        <w:rPr>
          <w:lang w:val="en-GB"/>
        </w:rPr>
        <w:t xml:space="preserve">percentages </w:t>
      </w:r>
      <w:r>
        <w:rPr>
          <w:lang w:val="en-GB"/>
        </w:rPr>
        <w:t>(1-3</w:t>
      </w:r>
      <w:r w:rsidR="00891261">
        <w:rPr>
          <w:lang w:val="en-GB"/>
        </w:rPr>
        <w:t>4</w:t>
      </w:r>
      <w:r w:rsidR="00322584">
        <w:rPr>
          <w:lang w:val="en-GB"/>
        </w:rPr>
        <w:t xml:space="preserve">%). This variation is similar to the results </w:t>
      </w:r>
      <w:r w:rsidR="00F77D95">
        <w:rPr>
          <w:lang w:val="en-GB"/>
        </w:rPr>
        <w:t>of</w:t>
      </w:r>
      <w:r w:rsidR="00322584">
        <w:rPr>
          <w:lang w:val="en-GB"/>
        </w:rPr>
        <w:t xml:space="preserve"> other studies focused on herbaceous plants, like </w:t>
      </w:r>
      <w:r>
        <w:rPr>
          <w:lang w:val="en-GB"/>
        </w:rPr>
        <w:t>th</w:t>
      </w:r>
      <w:r w:rsidR="008517C3">
        <w:rPr>
          <w:lang w:val="en-GB"/>
        </w:rPr>
        <w:t>e one</w:t>
      </w:r>
      <w:r>
        <w:rPr>
          <w:lang w:val="en-GB"/>
        </w:rPr>
        <w:t xml:space="preserve"> exhibited by weed species in France</w:t>
      </w:r>
      <w:r w:rsidR="002C1933">
        <w:rPr>
          <w:lang w:val="en-GB"/>
        </w:rPr>
        <w:t xml:space="preserve"> </w:t>
      </w:r>
      <w:r w:rsidR="002C1933">
        <w:rPr>
          <w:lang w:val="en-GB"/>
        </w:rPr>
        <w:fldChar w:fldCharType="begin" w:fldLock="1"/>
      </w:r>
      <w:r w:rsidR="0076764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2C1933">
        <w:rPr>
          <w:lang w:val="en-GB"/>
        </w:rPr>
        <w:fldChar w:fldCharType="separate"/>
      </w:r>
      <w:r w:rsidR="002C1933" w:rsidRPr="002C1933">
        <w:rPr>
          <w:noProof/>
          <w:lang w:val="en-GB"/>
        </w:rPr>
        <w:t xml:space="preserve">(Bretagnolle </w:t>
      </w:r>
      <w:r w:rsidR="002C1933" w:rsidRPr="002C1933">
        <w:rPr>
          <w:i/>
          <w:noProof/>
          <w:lang w:val="en-GB"/>
        </w:rPr>
        <w:t>et al.</w:t>
      </w:r>
      <w:r w:rsidR="002C1933" w:rsidRPr="002C1933">
        <w:rPr>
          <w:noProof/>
          <w:lang w:val="en-GB"/>
        </w:rPr>
        <w:t>, 2016)</w:t>
      </w:r>
      <w:r w:rsidR="002C1933">
        <w:rPr>
          <w:lang w:val="en-GB"/>
        </w:rPr>
        <w:fldChar w:fldCharType="end"/>
      </w:r>
      <w:r w:rsidR="006C1388">
        <w:rPr>
          <w:lang w:val="en-GB"/>
        </w:rPr>
        <w:t xml:space="preserve">. </w:t>
      </w:r>
      <w:r w:rsidR="00176F6A">
        <w:rPr>
          <w:lang w:val="en-GB"/>
        </w:rPr>
        <w:t>These patterns</w:t>
      </w:r>
      <w:r w:rsidR="00322584">
        <w:rPr>
          <w:lang w:val="en-GB"/>
        </w:rPr>
        <w:t xml:space="preserve"> </w:t>
      </w:r>
      <w:r w:rsidR="00F77D95">
        <w:rPr>
          <w:lang w:val="en-GB"/>
        </w:rPr>
        <w:t>align</w:t>
      </w:r>
      <w:r w:rsidR="00322584">
        <w:rPr>
          <w:lang w:val="en-GB"/>
        </w:rPr>
        <w:t xml:space="preserve"> with the general variation in seed oil predicted for herbaceous species </w:t>
      </w:r>
      <w:r>
        <w:rPr>
          <w:lang w:val="en-GB"/>
        </w:rPr>
        <w:t xml:space="preserve">in </w:t>
      </w:r>
      <w:r w:rsidR="00322584">
        <w:rPr>
          <w:lang w:val="en-GB"/>
        </w:rPr>
        <w:t xml:space="preserve">the pioneer studies of </w:t>
      </w:r>
      <w:r w:rsidR="0076764A">
        <w:rPr>
          <w:lang w:val="en-GB"/>
        </w:rPr>
        <w:fldChar w:fldCharType="begin" w:fldLock="1"/>
      </w:r>
      <w:r w:rsidR="002F4898">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manualFormatting":"Levin (1974)","plainTextFormattedCitation":"(Levin, 1974)","previouslyFormattedCitation":"(Levin, 1974)"},"properties":{"noteIndex":0},"schema":"https://github.com/citation-style-language/schema/raw/master/csl-citation.json"}</w:instrText>
      </w:r>
      <w:r w:rsidR="0076764A">
        <w:rPr>
          <w:lang w:val="en-GB"/>
        </w:rPr>
        <w:fldChar w:fldCharType="separate"/>
      </w:r>
      <w:r w:rsidR="0076764A" w:rsidRPr="0076764A">
        <w:rPr>
          <w:noProof/>
          <w:lang w:val="en-GB"/>
        </w:rPr>
        <w:t xml:space="preserve">Levin </w:t>
      </w:r>
      <w:r w:rsidR="0076764A">
        <w:rPr>
          <w:noProof/>
          <w:lang w:val="en-GB"/>
        </w:rPr>
        <w:t>(</w:t>
      </w:r>
      <w:r w:rsidR="0076764A" w:rsidRPr="0076764A">
        <w:rPr>
          <w:noProof/>
          <w:lang w:val="en-GB"/>
        </w:rPr>
        <w:t>1974)</w:t>
      </w:r>
      <w:r w:rsidR="0076764A">
        <w:rPr>
          <w:lang w:val="en-GB"/>
        </w:rPr>
        <w:fldChar w:fldCharType="end"/>
      </w:r>
      <w:r>
        <w:rPr>
          <w:lang w:val="en-GB"/>
        </w:rPr>
        <w:t xml:space="preserve">. The </w:t>
      </w:r>
      <w:r w:rsidR="00322584">
        <w:rPr>
          <w:lang w:val="en-GB"/>
        </w:rPr>
        <w:t xml:space="preserve">seed </w:t>
      </w:r>
      <w:r>
        <w:rPr>
          <w:lang w:val="en-GB"/>
        </w:rPr>
        <w:t xml:space="preserve">oil composition </w:t>
      </w:r>
      <w:r w:rsidR="00322584">
        <w:rPr>
          <w:lang w:val="en-GB"/>
        </w:rPr>
        <w:t xml:space="preserve">we found in our alpine species </w:t>
      </w:r>
      <w:r>
        <w:rPr>
          <w:lang w:val="en-GB"/>
        </w:rPr>
        <w:t xml:space="preserve">was also </w:t>
      </w:r>
      <w:r w:rsidR="00833104">
        <w:rPr>
          <w:lang w:val="en-GB"/>
        </w:rPr>
        <w:t xml:space="preserve">comparable </w:t>
      </w:r>
      <w:r>
        <w:rPr>
          <w:lang w:val="en-GB"/>
        </w:rPr>
        <w:t xml:space="preserve">to </w:t>
      </w:r>
      <w:r w:rsidR="00833104">
        <w:rPr>
          <w:lang w:val="en-GB"/>
        </w:rPr>
        <w:t>w</w:t>
      </w:r>
      <w:r>
        <w:rPr>
          <w:lang w:val="en-GB"/>
        </w:rPr>
        <w:t xml:space="preserve">hat </w:t>
      </w:r>
      <w:r w:rsidR="002F4898">
        <w:rPr>
          <w:lang w:val="en-GB"/>
        </w:rPr>
        <w:fldChar w:fldCharType="begin" w:fldLock="1"/>
      </w:r>
      <w:r w:rsidR="002F4898">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2F4898">
        <w:rPr>
          <w:lang w:val="en-GB"/>
        </w:rPr>
        <w:fldChar w:fldCharType="separate"/>
      </w:r>
      <w:r w:rsidR="002F4898" w:rsidRPr="002F4898">
        <w:rPr>
          <w:noProof/>
          <w:lang w:val="en-GB"/>
        </w:rPr>
        <w:t xml:space="preserve">Bretagnolle </w:t>
      </w:r>
      <w:r w:rsidR="002F4898" w:rsidRPr="002F4898">
        <w:rPr>
          <w:i/>
          <w:noProof/>
          <w:lang w:val="en-GB"/>
        </w:rPr>
        <w:t>et al.</w:t>
      </w:r>
      <w:r w:rsidR="002F4898" w:rsidRPr="002F4898">
        <w:rPr>
          <w:noProof/>
          <w:lang w:val="en-GB"/>
        </w:rPr>
        <w:t xml:space="preserve"> </w:t>
      </w:r>
      <w:r w:rsidR="002F4898">
        <w:rPr>
          <w:noProof/>
          <w:lang w:val="en-GB"/>
        </w:rPr>
        <w:t>(</w:t>
      </w:r>
      <w:r w:rsidR="002F4898" w:rsidRPr="002F4898">
        <w:rPr>
          <w:noProof/>
          <w:lang w:val="en-GB"/>
        </w:rPr>
        <w:t>2016)</w:t>
      </w:r>
      <w:r w:rsidR="002F4898">
        <w:rPr>
          <w:lang w:val="en-GB"/>
        </w:rPr>
        <w:fldChar w:fldCharType="end"/>
      </w:r>
      <w:r w:rsidR="002F4898">
        <w:rPr>
          <w:lang w:val="en-GB"/>
        </w:rPr>
        <w:t xml:space="preserve"> </w:t>
      </w:r>
      <w:r w:rsidR="006C1388">
        <w:rPr>
          <w:lang w:val="en-GB"/>
        </w:rPr>
        <w:t>reported</w:t>
      </w:r>
      <w:r w:rsidR="00322584">
        <w:rPr>
          <w:lang w:val="en-GB"/>
        </w:rPr>
        <w:t xml:space="preserve"> for weed species</w:t>
      </w:r>
      <w:r>
        <w:rPr>
          <w:lang w:val="en-GB"/>
        </w:rPr>
        <w:t xml:space="preserve">, except for erucic acid (C22:1n9) in Brassicaceae. </w:t>
      </w:r>
      <w:r w:rsidR="006C1388">
        <w:rPr>
          <w:lang w:val="en-GB"/>
        </w:rPr>
        <w:t>Previous reports from other commercial Brassicaceae species</w:t>
      </w:r>
      <w:r>
        <w:rPr>
          <w:lang w:val="en-GB"/>
        </w:rPr>
        <w:t xml:space="preserve"> confirmed high proportions of elongated acyl chains from C20 to C24 </w:t>
      </w:r>
      <w:r w:rsidR="00322584">
        <w:rPr>
          <w:lang w:val="en-GB"/>
        </w:rPr>
        <w:t xml:space="preserve">in this family </w:t>
      </w:r>
      <w:r w:rsidR="002F4898">
        <w:rPr>
          <w:lang w:val="en-GB"/>
        </w:rPr>
        <w:fldChar w:fldCharType="begin" w:fldLock="1"/>
      </w:r>
      <w:r w:rsidR="000A32B3">
        <w:rPr>
          <w:lang w:val="en-GB"/>
        </w:rPr>
        <w:instrText>ADDIN CSL_CITATION {"citationItems":[{"id":"ITEM-1","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1","issue":"3","issued":{"date-parts":[["2010"]]},"page":"235-249","title":"Physiological and developmental regulation of seed oil production","type":"article-journal","volume":"49"},"uris":["http://www.mendeley.com/documents/?uuid=5fbc38c3-a2cb-41b5-bce4-d6fa3b2661cf"]}],"mendeley":{"formattedCitation":"(Baud and Lepiniec, 2010)","plainTextFormattedCitation":"(Baud and Lepiniec, 2010)","previouslyFormattedCitation":"(Baud and Lepiniec, 2010)"},"properties":{"noteIndex":0},"schema":"https://github.com/citation-style-language/schema/raw/master/csl-citation.json"}</w:instrText>
      </w:r>
      <w:r w:rsidR="002F4898">
        <w:rPr>
          <w:lang w:val="en-GB"/>
        </w:rPr>
        <w:fldChar w:fldCharType="separate"/>
      </w:r>
      <w:r w:rsidR="002F4898" w:rsidRPr="002F4898">
        <w:rPr>
          <w:noProof/>
          <w:lang w:val="en-GB"/>
        </w:rPr>
        <w:t>(Baud and Lepiniec, 2010)</w:t>
      </w:r>
      <w:r w:rsidR="002F4898">
        <w:rPr>
          <w:lang w:val="en-GB"/>
        </w:rPr>
        <w:fldChar w:fldCharType="end"/>
      </w:r>
      <w:r>
        <w:rPr>
          <w:lang w:val="en-GB"/>
        </w:rPr>
        <w:t>. The high levels of erucic acid are surprising due to its “high” melting point (33.5°C)</w:t>
      </w:r>
      <w:r w:rsidR="000A32B3">
        <w:rPr>
          <w:lang w:val="en-GB"/>
        </w:rPr>
        <w:t xml:space="preserve"> </w:t>
      </w:r>
      <w:r w:rsidR="000A32B3">
        <w:rPr>
          <w:lang w:val="en-GB"/>
        </w:rPr>
        <w:fldChar w:fldCharType="begin" w:fldLock="1"/>
      </w:r>
      <w:r w:rsidR="008E0A43">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sidR="000A32B3">
        <w:rPr>
          <w:lang w:val="en-GB"/>
        </w:rPr>
        <w:fldChar w:fldCharType="separate"/>
      </w:r>
      <w:r w:rsidR="000A32B3" w:rsidRPr="000A32B3">
        <w:rPr>
          <w:noProof/>
          <w:lang w:val="en-GB"/>
        </w:rPr>
        <w:t>(Sanyal and Linder, 2013)</w:t>
      </w:r>
      <w:r w:rsidR="000A32B3">
        <w:rPr>
          <w:lang w:val="en-GB"/>
        </w:rPr>
        <w:fldChar w:fldCharType="end"/>
      </w:r>
      <w:r>
        <w:rPr>
          <w:lang w:val="en-GB"/>
        </w:rPr>
        <w:t xml:space="preserve">, which would hinder energy release; however, erucic acid has also been </w:t>
      </w:r>
      <w:r w:rsidR="00322584">
        <w:rPr>
          <w:lang w:val="en-GB"/>
        </w:rPr>
        <w:t xml:space="preserve">associated </w:t>
      </w:r>
      <w:r>
        <w:rPr>
          <w:lang w:val="en-GB"/>
        </w:rPr>
        <w:t>with lower seed predation</w:t>
      </w:r>
      <w:r w:rsidR="008E0A43">
        <w:rPr>
          <w:lang w:val="en-GB"/>
        </w:rPr>
        <w:t xml:space="preserve"> </w:t>
      </w:r>
      <w:r w:rsidR="008E0A43">
        <w:rPr>
          <w:lang w:val="en-GB"/>
        </w:rPr>
        <w:fldChar w:fldCharType="begin" w:fldLock="1"/>
      </w:r>
      <w:r w:rsidR="0013715F">
        <w:rPr>
          <w:lang w:val="en-GB"/>
        </w:rPr>
        <w:instrText>ADDIN CSL_CITATION {"citationItems":[{"id":"ITEM-1","itemData":{"DOI":"10.1016/j.baae.2016.08.005","ISSN":"1439-1791","author":[{"dropping-particle":"De","family":"Jong","given":"Tom J","non-dropping-particle":"","parse-names":false,"suffix":""},{"dropping-particle":"Van","family":"Goeverden","given":"Simon","non-dropping-particle":"","parse-names":false,"suffix":""},{"dropping-particle":"","family":"Jacobs","given":"Renske","non-dropping-particle":"","parse-names":false,"suffix":""},{"dropping-particle":"","family":"Rurenga","given":"Koen","non-dropping-particle":"","parse-names":false,"suffix":""}],"container-title":"Basic and Applied Ecology","id":"ITEM-1","issue":"8","issued":{"date-parts":[["2016"]]},"page":"706-713","publisher":"Elsevier GmbH","title":"Major effects of glucosinolates and minor effects of erucic acid on predation of Brassica seeds by mice","type":"article-journal","volume":"17"},"uris":["http://www.mendeley.com/documents/?uuid=a856f9df-9fb1-4b2e-bd9d-d5b0ea69c2c8"]}],"mendeley":{"formattedCitation":"(Jong &lt;i&gt;et al.&lt;/i&gt;, 2016)","plainTextFormattedCitation":"(Jong et al., 2016)","previouslyFormattedCitation":"(Jong &lt;i&gt;et al.&lt;/i&gt;, 2016)"},"properties":{"noteIndex":0},"schema":"https://github.com/citation-style-language/schema/raw/master/csl-citation.json"}</w:instrText>
      </w:r>
      <w:r w:rsidR="008E0A43">
        <w:rPr>
          <w:lang w:val="en-GB"/>
        </w:rPr>
        <w:fldChar w:fldCharType="separate"/>
      </w:r>
      <w:r w:rsidR="008E0A43" w:rsidRPr="008E0A43">
        <w:rPr>
          <w:noProof/>
          <w:lang w:val="en-GB"/>
        </w:rPr>
        <w:t xml:space="preserve">(Jong </w:t>
      </w:r>
      <w:r w:rsidR="008E0A43" w:rsidRPr="008E0A43">
        <w:rPr>
          <w:i/>
          <w:noProof/>
          <w:lang w:val="en-GB"/>
        </w:rPr>
        <w:t>et al.</w:t>
      </w:r>
      <w:r w:rsidR="008E0A43" w:rsidRPr="008E0A43">
        <w:rPr>
          <w:noProof/>
          <w:lang w:val="en-GB"/>
        </w:rPr>
        <w:t>, 2016)</w:t>
      </w:r>
      <w:r w:rsidR="008E0A43">
        <w:rPr>
          <w:lang w:val="en-GB"/>
        </w:rPr>
        <w:fldChar w:fldCharType="end"/>
      </w:r>
      <w:r>
        <w:rPr>
          <w:lang w:val="en-GB"/>
        </w:rPr>
        <w:t>.</w:t>
      </w:r>
    </w:p>
    <w:p w14:paraId="12394D41" w14:textId="5584ECCC" w:rsidR="00E37923" w:rsidRDefault="00322584" w:rsidP="007C66C3">
      <w:pPr>
        <w:spacing w:line="360" w:lineRule="auto"/>
        <w:ind w:firstLine="720"/>
        <w:jc w:val="both"/>
      </w:pPr>
      <w:r>
        <w:rPr>
          <w:lang w:val="en-GB"/>
        </w:rPr>
        <w:t>Within our alpine system</w:t>
      </w:r>
      <w:r w:rsidR="00871D14">
        <w:rPr>
          <w:lang w:val="en-GB"/>
        </w:rPr>
        <w:t>, we</w:t>
      </w:r>
      <w:r>
        <w:rPr>
          <w:lang w:val="en-GB"/>
        </w:rPr>
        <w:t xml:space="preserve"> </w:t>
      </w:r>
      <w:r w:rsidR="00F77B8B">
        <w:rPr>
          <w:lang w:val="en-GB"/>
        </w:rPr>
        <w:t xml:space="preserve">could not corroborate the </w:t>
      </w:r>
      <w:r w:rsidR="00871D14">
        <w:rPr>
          <w:lang w:val="en-GB"/>
        </w:rPr>
        <w:t xml:space="preserve">expected </w:t>
      </w:r>
      <w:r w:rsidR="00F77B8B">
        <w:rPr>
          <w:lang w:val="en-GB"/>
        </w:rPr>
        <w:t xml:space="preserve">negative </w:t>
      </w:r>
      <w:r w:rsidR="00871D14">
        <w:rPr>
          <w:lang w:val="en-GB"/>
        </w:rPr>
        <w:t xml:space="preserve">relationships </w:t>
      </w:r>
      <w:r w:rsidR="00F77B8B">
        <w:rPr>
          <w:lang w:val="en-GB"/>
        </w:rPr>
        <w:t>between seed mass and seed oil content described in the literature</w:t>
      </w:r>
      <w:r w:rsidR="0013715F">
        <w:rPr>
          <w:lang w:val="en-GB"/>
        </w:rPr>
        <w:t xml:space="preserve"> </w:t>
      </w:r>
      <w:r w:rsidR="0013715F">
        <w:rPr>
          <w:lang w:val="en-GB"/>
        </w:rPr>
        <w:fldChar w:fldCharType="begin" w:fldLock="1"/>
      </w:r>
      <w:r w:rsidR="008F661E">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1111/j.1442-1984.2011.00353.x","ISSN":"0913557X","abstract":"Seed characteristics were measured in 71 Eastern Australian rainforest species representing 30 families. Sensitivity to desiccation to low moisture contents (&lt;10%) occurred in 42% of species. We estimate, based on findings from 100 species from this present study and previously published reports, that 49% of Eastern Australian rainforest species have non-orthodox seeds. Germination level and time to 50% germination were not significantly different between desiccation sensitive (DS) and desiccation tolerant (DT) seeds. The estimation of seed desiccation sensitivity based on predictors is an important tool underpinning ex situ conservation efforts. Seed characteristics differed significantly between DS and DT seeds; that is, DS seeds had: (i) larger fruits (19949mg vs 8322mg); (ii) larger seeds (1663mg vs 202mg); (iii) higher seed moisture contents (49.7% vs 35.5% fresh weight); (iv) lower oil content (7.3% vs 24.8% yield); and (v) less investment in seed coats (0.19 vs 0.48 seed coat ratio). Only 25% of DS seeded species had oily seeds compared with 87% of DT seeded species. Most green embryos were DS. Seed coat ratio was the best predictor of seed DS (80% correctly predicted). Seed moisture content at maturity was also related to germination time. Mean seed size was correlated (-0.657, P=0.01) with mean seed oil content in 46 species. Further research on seed storage physiology of possible oily and/or DS seeded species is crucial to ensure future long-term security of this biodiversity, particularly for species currently threatened in situ and/or of socioeconomic importance in Eastern Australian rainforests. © 2012 The Society for the Study of Species Biology.","author":[{"dropping-particle":"","family":"Hamilton","given":"Kim N.","non-dropping-particle":"","parse-names":false,"suffix":""},{"dropping-particle":"","family":"Offord","given":"Catherine A.","non-dropping-particle":"","parse-names":false,"suffix":""},{"dropping-particle":"","family":"Cuneo","given":"Peter","non-dropping-particle":"","parse-names":false,"suffix":""},{"dropping-particle":"","family":"Deseo","given":"Myrna A.","non-dropping-particle":"","parse-names":false,"suffix":""}],"container-title":"Plant Species Biology","id":"ITEM-2","issue":"1","issued":{"date-parts":[["2013"]]},"page":"51-62","title":"A comparative study of seed morphology in relation to desiccation tolerance and other physiological responses in 71 Eastern Australian rainforest species","type":"article-journal","volume":"28"},"uris":["http://www.mendeley.com/documents/?uuid=dc579429-4764-4211-af9a-8439ce3b5eee"]},{"id":"ITEM-3","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3","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Nagel and Börner, 2010; Hamilton &lt;i&gt;et al.&lt;/i&gt;, 2013; Bretagnolle &lt;i&gt;et al.&lt;/i&gt;, 2016)","plainTextFormattedCitation":"(Nagel and Börner, 2010; Hamilton et al., 2013; Bretagnolle et al., 2016)","previouslyFormattedCitation":"(Nagel and Börner, 2010; Hamilton &lt;i&gt;et al.&lt;/i&gt;, 2013; Bretagnolle &lt;i&gt;et al.&lt;/i&gt;, 2016)"},"properties":{"noteIndex":0},"schema":"https://github.com/citation-style-language/schema/raw/master/csl-citation.json"}</w:instrText>
      </w:r>
      <w:r w:rsidR="0013715F">
        <w:rPr>
          <w:lang w:val="en-GB"/>
        </w:rPr>
        <w:fldChar w:fldCharType="separate"/>
      </w:r>
      <w:r w:rsidR="0013715F" w:rsidRPr="0013715F">
        <w:rPr>
          <w:noProof/>
          <w:lang w:val="en-GB"/>
        </w:rPr>
        <w:t xml:space="preserve">(Nagel and Börner, 2010; Hamilton </w:t>
      </w:r>
      <w:r w:rsidR="0013715F" w:rsidRPr="0013715F">
        <w:rPr>
          <w:i/>
          <w:noProof/>
          <w:lang w:val="en-GB"/>
        </w:rPr>
        <w:t>et al.</w:t>
      </w:r>
      <w:r w:rsidR="0013715F" w:rsidRPr="0013715F">
        <w:rPr>
          <w:noProof/>
          <w:lang w:val="en-GB"/>
        </w:rPr>
        <w:t xml:space="preserve">, 2013; Bretagnolle </w:t>
      </w:r>
      <w:r w:rsidR="0013715F" w:rsidRPr="0013715F">
        <w:rPr>
          <w:i/>
          <w:noProof/>
          <w:lang w:val="en-GB"/>
        </w:rPr>
        <w:t>et al.</w:t>
      </w:r>
      <w:r w:rsidR="0013715F" w:rsidRPr="0013715F">
        <w:rPr>
          <w:noProof/>
          <w:lang w:val="en-GB"/>
        </w:rPr>
        <w:t>, 2016)</w:t>
      </w:r>
      <w:r w:rsidR="0013715F">
        <w:rPr>
          <w:lang w:val="en-GB"/>
        </w:rPr>
        <w:fldChar w:fldCharType="end"/>
      </w:r>
      <w:r w:rsidR="00F77B8B">
        <w:rPr>
          <w:lang w:val="en-GB"/>
        </w:rPr>
        <w:t xml:space="preserve">. A plausible explanation for </w:t>
      </w:r>
      <w:r w:rsidR="00871D14">
        <w:rPr>
          <w:lang w:val="en-GB"/>
        </w:rPr>
        <w:t>this</w:t>
      </w:r>
      <w:r w:rsidR="00F77B8B">
        <w:rPr>
          <w:lang w:val="en-GB"/>
        </w:rPr>
        <w:t xml:space="preserve"> </w:t>
      </w:r>
      <w:r w:rsidR="00871D14">
        <w:rPr>
          <w:lang w:val="en-GB"/>
        </w:rPr>
        <w:t xml:space="preserve">result </w:t>
      </w:r>
      <w:r w:rsidR="00F77B8B">
        <w:rPr>
          <w:lang w:val="en-GB"/>
        </w:rPr>
        <w:t xml:space="preserve">is that </w:t>
      </w:r>
      <w:r w:rsidR="00871D14">
        <w:rPr>
          <w:lang w:val="en-GB"/>
        </w:rPr>
        <w:t xml:space="preserve">most </w:t>
      </w:r>
      <w:r w:rsidR="00F77B8B">
        <w:rPr>
          <w:lang w:val="en-GB"/>
        </w:rPr>
        <w:t>studies reporting significant relationship</w:t>
      </w:r>
      <w:r w:rsidR="00871D14">
        <w:rPr>
          <w:lang w:val="en-GB"/>
        </w:rPr>
        <w:t>s</w:t>
      </w:r>
      <w:r w:rsidR="00F77B8B">
        <w:rPr>
          <w:lang w:val="en-GB"/>
        </w:rPr>
        <w:t xml:space="preserve"> include different vegetation types</w:t>
      </w:r>
      <w:r w:rsidR="00871D14">
        <w:rPr>
          <w:lang w:val="en-GB"/>
        </w:rPr>
        <w:t xml:space="preserve"> and multiple comparisons among </w:t>
      </w:r>
      <w:r w:rsidR="00F77B8B">
        <w:rPr>
          <w:lang w:val="en-GB"/>
        </w:rPr>
        <w:t xml:space="preserve">herbs, shrubs, and trees. In contrast, our study focused on </w:t>
      </w:r>
      <w:r w:rsidR="00871D14">
        <w:rPr>
          <w:lang w:val="en-GB"/>
        </w:rPr>
        <w:t>similar life forms, mostly herbaceous hemicryptophytes and dwarf chamaephytes, where seed mass and other biological traits are expected to be more constant</w:t>
      </w:r>
      <w:r w:rsidR="002E428F">
        <w:rPr>
          <w:lang w:val="en-GB"/>
        </w:rPr>
        <w:t xml:space="preserve"> </w:t>
      </w:r>
      <w:r w:rsidR="00CA745F">
        <w:rPr>
          <w:lang w:val="en-GB"/>
        </w:rPr>
        <w:fldChar w:fldCharType="begin" w:fldLock="1"/>
      </w:r>
      <w:r w:rsidR="0012661B">
        <w:rPr>
          <w:lang w:val="en-GB"/>
        </w:rPr>
        <w:instrText>ADDIN CSL_CITATION {"citationItems":[{"id":"ITEM-1","itemData":{"DOI":"10.1038/nature16489","ISSN":"14764687","PMID":"26700811","abstract":"Earth is home to a remarkable diversity of plant forms and life histories, yet comparatively few essential trait combinations have proved evolutionarily viable in today € s terrestrial biosphere. By analysing worldwide variation in six major traits critical to growth, survival and reproduction within the largest sample of vascular plant species ever compiled, we found that occupancy of six-dimensional trait space is strongly concentrated, indicating coordination and trade-offs. Three-quarters of trait variation is captured in a two-dimensional global spectrum of plant form and function. One major dimension within this plane reflects the size of whole plants and their parts; the other represents the leaf economics spectrum, which balances leaf construction costs against growth potential. The global plant trait spectrum provides a backdrop for elucidating constraints on evolution, for functionally qualifying species and ecosystems, and for improving models that predict future vegetation based on continuous variation in plant form and function.","author":[{"dropping-particle":"","family":"Díaz","given":"Sandra","non-dropping-particle":"","parse-names":false,"suffix":""},{"dropping-particle":"","family":"Kattge","given":"Jens","non-dropping-particle":"","parse-names":false,"suffix":""},{"dropping-particle":"","family":"Cornelissen","given":"Johannes H.C.","non-dropping-particle":"","parse-names":false,"suffix":""},{"dropping-particle":"","family":"Wright","given":"Ian J.","non-dropping-particle":"","parse-names":false,"suffix":""},{"dropping-particle":"","family":"Lavorel","given":"Sandra","non-dropping-particle":"","parse-names":false,"suffix":""},{"dropping-particle":"","family":"Dray","given":"Stéphane","non-dropping-particle":"","parse-names":false,"suffix":""},{"dropping-particle":"","family":"Reu","given":"Björn","non-dropping-particle":"","parse-names":false,"suffix":""},{"dropping-particle":"","family":"Kleyer","given":"Michael","non-dropping-particle":"","parse-names":false,"suffix":""},{"dropping-particle":"","family":"Wirth","given":"Christian","non-dropping-particle":"","parse-names":false,"suffix":""},{"dropping-particle":"","family":"Colin Prentice","given":"I.","non-dropping-particle":"","parse-names":false,"suffix":""},{"dropping-particle":"","family":"Garnier","given":"Eric","non-dropping-particle":"","parse-names":false,"suffix":""},{"dropping-particle":"","family":"Bönisch","given":"Gerhard","non-dropping-particle":"","parse-names":false,"suffix":""},{"dropping-particle":"","family":"Westoby","given":"Mark","non-dropping-particle":"","parse-names":false,"suffix":""},{"dropping-particle":"","family":"Poorter","given":"Hendrik","non-dropping-particle":"","parse-names":false,"suffix":""},{"dropping-particle":"","family":"Reich","given":"Peter B.","non-dropping-particle":"","parse-names":false,"suffix":""},{"dropping-particle":"","family":"Moles","given":"Angela T.","non-dropping-particle":"","parse-names":false,"suffix":""},{"dropping-particle":"","family":"Dickie","given":"John","non-dropping-particle":"","parse-names":false,"suffix":""},{"dropping-particle":"","family":"Gillison","given":"Andrew N.","non-dropping-particle":"","parse-names":false,"suffix":""},{"dropping-particle":"","family":"Zanne","given":"Amy E.","non-dropping-particle":"","parse-names":false,"suffix":""},{"dropping-particle":"","family":"Chave","given":"Jérôme","non-dropping-particle":"","parse-names":false,"suffix":""},{"dropping-particle":"","family":"Joseph Wright","given":"S.","non-dropping-particle":"","parse-names":false,"suffix":""},{"dropping-particle":"","family":"Sheremet Ev","given":"Serge N.","non-dropping-particle":"","parse-names":false,"suffix":""},{"dropping-particle":"","family":"Jactel","given":"Hervé","non-dropping-particle":"","parse-names":false,"suffix":""},{"dropping-particle":"","family":"Baraloto","given":"Christopher","non-dropping-particle":"","parse-names":false,"suffix":""},{"dropping-particle":"","family":"Cerabolini","given":"Bruno","non-dropping-particle":"","parse-names":false,"suffix":""},{"dropping-particle":"","family":"Pierce","given":"Simon","non-dropping-particle":"","parse-names":false,"suffix":""},{"dropping-particle":"","family":"Shipley","given":"Bill","non-dropping-particle":"","parse-names":false,"suffix":""},{"dropping-particle":"","family":"Kirkup","given":"Donald","non-dropping-particle":"","parse-names":false,"suffix":""},{"dropping-particle":"","family":"Casanoves","given":"Fernando","non-dropping-particle":"","parse-names":false,"suffix":""},{"dropping-particle":"","family":"Joswig","given":"Julia S.","non-dropping-particle":"","parse-names":false,"suffix":""},{"dropping-particle":"","family":"Günther","given":"Angela","non-dropping-particle":"","parse-names":false,"suffix":""},{"dropping-particle":"","family":"Falczuk","given":"Valeria","non-dropping-particle":"","parse-names":false,"suffix":""},{"dropping-particle":"","family":"Rüger","given":"Nadja","non-dropping-particle":"","parse-names":false,"suffix":""},{"dropping-particle":"","family":"Mahecha","given":"Miguel D.","non-dropping-particle":"","parse-names":false,"suffix":""},{"dropping-particle":"","family":"Gorné","given":"Lucas D.","non-dropping-particle":"","parse-names":false,"suffix":""}],"container-title":"Nature","id":"ITEM-1","issue":"7585","issued":{"date-parts":[["2016"]]},"page":"167-171","publisher":"Nature Publishing Group","title":"The global spectrum of plant form and function","type":"article-journal","volume":"529"},"uris":["http://www.mendeley.com/documents/?uuid=72f9207b-aaf6-4247-80a1-c6e19f8a147c"]}],"mendeley":{"formattedCitation":"(Díaz &lt;i&gt;et al.&lt;/i&gt;, 2016)","plainTextFormattedCitation":"(Díaz et al., 2016)","previouslyFormattedCitation":"(Díaz &lt;i&gt;et al.&lt;/i&gt;, 2016)"},"properties":{"noteIndex":0},"schema":"https://github.com/citation-style-language/schema/raw/master/csl-citation.json"}</w:instrText>
      </w:r>
      <w:r w:rsidR="00CA745F">
        <w:rPr>
          <w:lang w:val="en-GB"/>
        </w:rPr>
        <w:fldChar w:fldCharType="separate"/>
      </w:r>
      <w:r w:rsidR="00CA745F" w:rsidRPr="00CA745F">
        <w:rPr>
          <w:noProof/>
          <w:lang w:val="en-GB"/>
        </w:rPr>
        <w:t xml:space="preserve">(Díaz </w:t>
      </w:r>
      <w:r w:rsidR="00CA745F" w:rsidRPr="00CA745F">
        <w:rPr>
          <w:i/>
          <w:noProof/>
          <w:lang w:val="en-GB"/>
        </w:rPr>
        <w:t>et al.</w:t>
      </w:r>
      <w:r w:rsidR="00CA745F" w:rsidRPr="00CA745F">
        <w:rPr>
          <w:noProof/>
          <w:lang w:val="en-GB"/>
        </w:rPr>
        <w:t>, 2016)</w:t>
      </w:r>
      <w:r w:rsidR="00CA745F">
        <w:rPr>
          <w:lang w:val="en-GB"/>
        </w:rPr>
        <w:fldChar w:fldCharType="end"/>
      </w:r>
      <w:r w:rsidR="00F77B8B">
        <w:rPr>
          <w:lang w:val="en-GB"/>
        </w:rPr>
        <w:t xml:space="preserve">. </w:t>
      </w:r>
      <w:r w:rsidR="00871D14">
        <w:rPr>
          <w:lang w:val="en-GB"/>
        </w:rPr>
        <w:t xml:space="preserve">Similar </w:t>
      </w:r>
      <w:r w:rsidR="00F77B8B">
        <w:rPr>
          <w:lang w:val="en-GB"/>
        </w:rPr>
        <w:t>non-significant trend</w:t>
      </w:r>
      <w:r w:rsidR="00871D14">
        <w:rPr>
          <w:lang w:val="en-GB"/>
        </w:rPr>
        <w:t>s</w:t>
      </w:r>
      <w:r w:rsidR="00F77B8B">
        <w:rPr>
          <w:lang w:val="en-GB"/>
        </w:rPr>
        <w:t xml:space="preserve"> </w:t>
      </w:r>
      <w:r w:rsidR="00871D14">
        <w:rPr>
          <w:lang w:val="en-GB"/>
        </w:rPr>
        <w:t>were</w:t>
      </w:r>
      <w:r w:rsidR="00F77B8B">
        <w:rPr>
          <w:lang w:val="en-GB"/>
        </w:rPr>
        <w:t xml:space="preserve"> reported in another study </w:t>
      </w:r>
      <w:r w:rsidR="00871D14">
        <w:rPr>
          <w:lang w:val="en-GB"/>
        </w:rPr>
        <w:t>focused</w:t>
      </w:r>
      <w:r w:rsidR="00F77B8B">
        <w:rPr>
          <w:lang w:val="en-GB"/>
        </w:rPr>
        <w:t xml:space="preserve"> on trees </w:t>
      </w:r>
      <w:r w:rsidR="008F661E">
        <w:rPr>
          <w:lang w:val="en-GB"/>
        </w:rPr>
        <w:fldChar w:fldCharType="begin" w:fldLock="1"/>
      </w:r>
      <w:r w:rsidR="003F25A5">
        <w:rPr>
          <w:lang w:val="en-GB"/>
        </w:rPr>
        <w:instrText>ADDIN CSL_CITATION {"citationItems":[{"id":"ITEM-1","itemData":{"DOI":"10.1079/ssr2002109","ISSN":"0960-2585","abstract":" The lipid concentration (LC) of the embryo–endosperm fraction was determined for the seeds of 60 species in 22 families from an Australian tropical lowland rainforest. It was negatively related to the mass of the embryo–endosperm across all species, but the relationship was not significant at P &lt; 0.05. LC was significantly and positively correlated with N concentration when all species were considered, but not within the families represented by the most species ( Lauraceae , 13; Sapindaceae , 9; Proteaceae , 6). LC was significantly and markedly higher in more heavily defended seeds (medians: 27 and 6.9%); there is evidence for the view that seeds rich in either lipid or nitrogen are markedly defended. Lipid concentration was also markedly higher, on average, in seeds taken by the scatter-hoarding Uromys caudimaculatus (white-tailed rat) than in seeds of comparable size not taken by Uromys , but not known to be protected by any toxin or irritant (medians: 35 and 3.7%, respectively). However, LC was not notably high in one major group of seeds taken by Uromys – the largest-seeded species of Beilschmiedia and Endiandra ( Lauraceae ). The comparisons mostly involved different phyletic lines, and were not consistently supported by contrasts within phyletic lines. ","author":[{"dropping-particle":"","family":"Finkelstein","given":"Sarah","non-dropping-particle":"","parse-names":false,"suffix":""},{"dropping-particle":"","family":"Grubb","given":"Peter J.","non-dropping-particle":"","parse-names":false,"suffix":""}],"container-title":"Seed Science Research","id":"ITEM-1","issue":"3","issued":{"date-parts":[["2002"]]},"page":"173-180","title":"Lipid concentration in the embryo–endosperm fraction of seeds of Australian tropical lowland rainforest trees: relevance to defence and dispersal","type":"article-journal","volume":"12"},"uris":["http://www.mendeley.com/documents/?uuid=f7e72cdc-6d31-4d31-b6c3-b167b6f057c2"]}],"mendeley":{"formattedCitation":"(Finkelstein and Grubb, 2002)","plainTextFormattedCitation":"(Finkelstein and Grubb, 2002)","previouslyFormattedCitation":"(Finkelstein and Grubb, 2002)"},"properties":{"noteIndex":0},"schema":"https://github.com/citation-style-language/schema/raw/master/csl-citation.json"}</w:instrText>
      </w:r>
      <w:r w:rsidR="008F661E">
        <w:rPr>
          <w:lang w:val="en-GB"/>
        </w:rPr>
        <w:fldChar w:fldCharType="separate"/>
      </w:r>
      <w:r w:rsidR="008F661E" w:rsidRPr="008F661E">
        <w:rPr>
          <w:noProof/>
          <w:lang w:val="en-GB"/>
        </w:rPr>
        <w:t>(Finkelstein and Grubb, 2002)</w:t>
      </w:r>
      <w:r w:rsidR="008F661E">
        <w:rPr>
          <w:lang w:val="en-GB"/>
        </w:rPr>
        <w:fldChar w:fldCharType="end"/>
      </w:r>
      <w:r w:rsidR="00871D14">
        <w:rPr>
          <w:lang w:val="en-GB"/>
        </w:rPr>
        <w:t xml:space="preserve">, suggesting that </w:t>
      </w:r>
      <w:r w:rsidR="001B4642">
        <w:rPr>
          <w:lang w:val="en-GB"/>
        </w:rPr>
        <w:t>life forms constrain global variation in seed oil</w:t>
      </w:r>
      <w:r w:rsidR="00610FC5">
        <w:rPr>
          <w:lang w:val="en-GB"/>
        </w:rPr>
        <w:t xml:space="preserve"> content</w:t>
      </w:r>
      <w:r w:rsidR="00F77B8B">
        <w:rPr>
          <w:lang w:val="en-GB"/>
        </w:rPr>
        <w:t xml:space="preserve">. </w:t>
      </w:r>
      <w:r w:rsidR="008F3C7B">
        <w:t xml:space="preserve">Nevertheless, more </w:t>
      </w:r>
      <w:r w:rsidR="00871D14">
        <w:t xml:space="preserve">studies across different life forms and </w:t>
      </w:r>
      <w:r w:rsidR="00672847">
        <w:t>vegetation</w:t>
      </w:r>
      <w:r w:rsidR="00871D14">
        <w:t xml:space="preserve"> </w:t>
      </w:r>
      <w:r w:rsidR="00672847">
        <w:t>type</w:t>
      </w:r>
      <w:r w:rsidR="00871D14">
        <w:t xml:space="preserve">s </w:t>
      </w:r>
      <w:r w:rsidR="00672847">
        <w:t>are</w:t>
      </w:r>
      <w:r w:rsidR="008F3C7B">
        <w:t xml:space="preserve"> </w:t>
      </w:r>
      <w:r w:rsidR="00871D14">
        <w:t xml:space="preserve">still </w:t>
      </w:r>
      <w:r w:rsidR="008F3C7B">
        <w:t xml:space="preserve">necessary to confirm this </w:t>
      </w:r>
      <w:r w:rsidR="00710B92">
        <w:t>idea</w:t>
      </w:r>
      <w:r w:rsidR="008F3C7B">
        <w:t>.</w:t>
      </w:r>
      <w:r w:rsidR="00AF42D9">
        <w:t xml:space="preserve"> </w:t>
      </w:r>
      <w:r w:rsidR="00871D14">
        <w:t>In</w:t>
      </w:r>
      <w:r w:rsidR="00E11012">
        <w:t xml:space="preserve"> our local alpine species pool, we</w:t>
      </w:r>
      <w:r w:rsidR="00871D14">
        <w:t xml:space="preserve"> also</w:t>
      </w:r>
      <w:r w:rsidR="00E11012">
        <w:t xml:space="preserve"> found a negative trend</w:t>
      </w:r>
      <w:r w:rsidR="00871D14">
        <w:t xml:space="preserve"> </w:t>
      </w:r>
      <w:r w:rsidR="00E11012">
        <w:t xml:space="preserve">between seed mass and UFA/SFA ratio. However, </w:t>
      </w:r>
      <w:r w:rsidR="00871D14">
        <w:t xml:space="preserve">this </w:t>
      </w:r>
      <w:r w:rsidR="00E11012">
        <w:t xml:space="preserve">trend </w:t>
      </w:r>
      <w:r w:rsidR="00710B92">
        <w:t>contradicts</w:t>
      </w:r>
      <w:r w:rsidR="00E11012">
        <w:t xml:space="preserve"> the expectation of small seeds storing more </w:t>
      </w:r>
      <w:r w:rsidR="00265C38">
        <w:t>saturated fatty acids</w:t>
      </w:r>
      <w:r w:rsidR="00051416">
        <w:t xml:space="preserve"> </w:t>
      </w:r>
      <w:r w:rsidR="00051416">
        <w:fldChar w:fldCharType="begin" w:fldLock="1"/>
      </w:r>
      <w:r w:rsidR="00051416">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051416">
        <w:fldChar w:fldCharType="separate"/>
      </w:r>
      <w:r w:rsidR="00051416" w:rsidRPr="00781F95">
        <w:rPr>
          <w:noProof/>
        </w:rPr>
        <w:t>(Linder, 2000)</w:t>
      </w:r>
      <w:r w:rsidR="00051416">
        <w:fldChar w:fldCharType="end"/>
      </w:r>
      <w:r w:rsidR="00E11012">
        <w:t xml:space="preserve">, i.e. lower ratio values. </w:t>
      </w:r>
      <w:r w:rsidR="0073636A">
        <w:rPr>
          <w:lang w:val="en-GB"/>
        </w:rPr>
        <w:t xml:space="preserve">We found a </w:t>
      </w:r>
      <w:r w:rsidR="00710B92">
        <w:rPr>
          <w:lang w:val="en-GB"/>
        </w:rPr>
        <w:t>considerable</w:t>
      </w:r>
      <w:r w:rsidR="0073636A">
        <w:rPr>
          <w:lang w:val="en-GB"/>
        </w:rPr>
        <w:t xml:space="preserve"> variation of oil content in </w:t>
      </w:r>
      <w:r w:rsidR="0073636A">
        <w:rPr>
          <w:lang w:val="en-GB"/>
        </w:rPr>
        <w:lastRenderedPageBreak/>
        <w:t>small</w:t>
      </w:r>
      <w:r w:rsidR="00871D14">
        <w:rPr>
          <w:lang w:val="en-GB"/>
        </w:rPr>
        <w:t xml:space="preserve"> seeds</w:t>
      </w:r>
      <w:r w:rsidR="0073636A" w:rsidRPr="00BC5462">
        <w:rPr>
          <w:lang w:val="en-GB"/>
        </w:rPr>
        <w:t>, although such variation strongly decreases towards low oil values in large seeds</w:t>
      </w:r>
      <w:r w:rsidR="0073636A">
        <w:rPr>
          <w:lang w:val="en-GB"/>
        </w:rPr>
        <w:t xml:space="preserve">, </w:t>
      </w:r>
      <w:r w:rsidR="00871D14">
        <w:rPr>
          <w:lang w:val="en-GB"/>
        </w:rPr>
        <w:t xml:space="preserve">supporting </w:t>
      </w:r>
      <w:r w:rsidR="0073636A">
        <w:rPr>
          <w:lang w:val="en-GB"/>
        </w:rPr>
        <w:t xml:space="preserve">the results reported by </w:t>
      </w:r>
      <w:r w:rsidR="0073636A">
        <w:rPr>
          <w:lang w:val="en-GB"/>
        </w:rPr>
        <w:fldChar w:fldCharType="begin" w:fldLock="1"/>
      </w:r>
      <w:r w:rsidR="0073636A">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manualFormatting":"Bretagnolle et al. (2016)","plainTextFormattedCitation":"(Bretagnolle et al., 2016)","previouslyFormattedCitation":"(Bretagnolle &lt;i&gt;et al.&lt;/i&gt;, 2016)"},"properties":{"noteIndex":0},"schema":"https://github.com/citation-style-language/schema/raw/master/csl-citation.json"}</w:instrText>
      </w:r>
      <w:r w:rsidR="0073636A">
        <w:rPr>
          <w:lang w:val="en-GB"/>
        </w:rPr>
        <w:fldChar w:fldCharType="separate"/>
      </w:r>
      <w:r w:rsidR="0073636A" w:rsidRPr="007C23FE">
        <w:rPr>
          <w:noProof/>
          <w:lang w:val="en-GB"/>
        </w:rPr>
        <w:t xml:space="preserve">Bretagnolle </w:t>
      </w:r>
      <w:r w:rsidR="0073636A" w:rsidRPr="007C23FE">
        <w:rPr>
          <w:i/>
          <w:noProof/>
          <w:lang w:val="en-GB"/>
        </w:rPr>
        <w:t>et al.</w:t>
      </w:r>
      <w:r w:rsidR="0073636A" w:rsidRPr="007C23FE">
        <w:rPr>
          <w:noProof/>
          <w:lang w:val="en-GB"/>
        </w:rPr>
        <w:t xml:space="preserve"> </w:t>
      </w:r>
      <w:r w:rsidR="0073636A">
        <w:rPr>
          <w:noProof/>
          <w:lang w:val="en-GB"/>
        </w:rPr>
        <w:t>(</w:t>
      </w:r>
      <w:r w:rsidR="0073636A" w:rsidRPr="007C23FE">
        <w:rPr>
          <w:noProof/>
          <w:lang w:val="en-GB"/>
        </w:rPr>
        <w:t>2016)</w:t>
      </w:r>
      <w:r w:rsidR="0073636A">
        <w:rPr>
          <w:lang w:val="en-GB"/>
        </w:rPr>
        <w:fldChar w:fldCharType="end"/>
      </w:r>
      <w:r w:rsidR="0073636A">
        <w:t xml:space="preserve">. </w:t>
      </w:r>
      <w:r w:rsidR="004C5675">
        <w:t>We found strong indication</w:t>
      </w:r>
      <w:r w:rsidR="003632CF">
        <w:t xml:space="preserve">s of a strong </w:t>
      </w:r>
      <w:r w:rsidR="00642368">
        <w:t>phylogenetic</w:t>
      </w:r>
      <w:r w:rsidR="00632E1E">
        <w:t xml:space="preserve"> </w:t>
      </w:r>
      <w:r w:rsidR="003632CF">
        <w:t>signal</w:t>
      </w:r>
      <w:r w:rsidR="00BE3111">
        <w:t xml:space="preserve"> of seed oil content and oil composition</w:t>
      </w:r>
      <w:r w:rsidR="003632CF">
        <w:t xml:space="preserve">, confirming previous results </w:t>
      </w:r>
      <w:r w:rsidR="00362A41">
        <w:fldChar w:fldCharType="begin" w:fldLock="1"/>
      </w:r>
      <w:r w:rsidR="003109AD">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362A41">
        <w:fldChar w:fldCharType="separate"/>
      </w:r>
      <w:r w:rsidR="0012661B" w:rsidRPr="0012661B">
        <w:rPr>
          <w:noProof/>
        </w:rPr>
        <w:t>(Sanyal and Decocq, 2016)</w:t>
      </w:r>
      <w:r w:rsidR="00362A41">
        <w:fldChar w:fldCharType="end"/>
      </w:r>
      <w:r w:rsidR="007F1370">
        <w:t>,</w:t>
      </w:r>
      <w:r w:rsidR="00362A41">
        <w:t xml:space="preserve"> </w:t>
      </w:r>
      <w:r w:rsidR="00632E1E">
        <w:t>with species</w:t>
      </w:r>
      <w:r w:rsidR="00642368">
        <w:t xml:space="preserve"> from the same family mostly grouped together</w:t>
      </w:r>
      <w:r w:rsidR="00A27AB7">
        <w:t xml:space="preserve"> and</w:t>
      </w:r>
      <w:r w:rsidR="00FA420F">
        <w:t xml:space="preserve"> a strong phylogenetic signal of seed mass</w:t>
      </w:r>
      <w:r w:rsidR="00156965">
        <w:t xml:space="preserve">. </w:t>
      </w:r>
      <w:r w:rsidR="00C207F4">
        <w:t>Interestingly, with our regional dataset, we consistently found a strong phylogenetic signal of seed oil content but not of seed mass, suggesting that</w:t>
      </w:r>
      <w:r w:rsidR="0076338B">
        <w:t xml:space="preserve"> </w:t>
      </w:r>
      <w:r w:rsidR="00C207F4">
        <w:t xml:space="preserve">alpine species are filtered towards small seed mass independently </w:t>
      </w:r>
      <w:r w:rsidR="00D003DB">
        <w:t>of their phylogeny</w:t>
      </w:r>
      <w:r w:rsidR="007C6923">
        <w:t xml:space="preserve">. </w:t>
      </w:r>
    </w:p>
    <w:p w14:paraId="5AEA9F52" w14:textId="0A5F97BE" w:rsidR="007C66C3" w:rsidRDefault="00C442FB" w:rsidP="007C66C3">
      <w:pPr>
        <w:spacing w:line="360" w:lineRule="auto"/>
        <w:ind w:firstLine="720"/>
        <w:jc w:val="both"/>
      </w:pPr>
      <w:r>
        <w:t>In concordance with our expectations, we found a significant negative relationship between seed longevity</w:t>
      </w:r>
      <w:r w:rsidR="00294948">
        <w:t xml:space="preserve"> and </w:t>
      </w:r>
      <w:r w:rsidR="00C4558D">
        <w:t>seed oil content</w:t>
      </w:r>
      <w:r>
        <w:t>. Alpine seeds,</w:t>
      </w:r>
      <w:r w:rsidR="007C66C3">
        <w:t xml:space="preserve"> </w:t>
      </w:r>
      <w:r>
        <w:t>generally known for their short longevity</w:t>
      </w:r>
      <w:r w:rsidR="003F25A5">
        <w:t xml:space="preserve"> </w:t>
      </w:r>
      <w:r w:rsidR="003F25A5">
        <w:fldChar w:fldCharType="begin" w:fldLock="1"/>
      </w:r>
      <w:r w:rsidR="00373890">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page":"171-179","title":"Seeds of alpine plants are short lived: Implications for long-term conservation","type":"article-journal","volume":"107"},"uris":["http://www.mendeley.com/documents/?uuid=cf31ffed-fafe-4baf-811d-affb351cb8b2"]}],"mendeley":{"formattedCitation":"(Mondoni &lt;i&gt;et al.&lt;/i&gt;, 2011)","manualFormatting":"(Mondoni et al., 2011)","plainTextFormattedCitation":"(Mondoni et al., 2011)","previouslyFormattedCitation":"(Mondoni &lt;i&gt;et al.&lt;/i&gt;, 2011b)"},"properties":{"noteIndex":0},"schema":"https://github.com/citation-style-language/schema/raw/master/csl-citation.json"}</w:instrText>
      </w:r>
      <w:r w:rsidR="003F25A5">
        <w:fldChar w:fldCharType="separate"/>
      </w:r>
      <w:r w:rsidR="003F25A5" w:rsidRPr="003F25A5">
        <w:rPr>
          <w:noProof/>
        </w:rPr>
        <w:t xml:space="preserve">(Mondoni </w:t>
      </w:r>
      <w:r w:rsidR="003F25A5" w:rsidRPr="003F25A5">
        <w:rPr>
          <w:i/>
          <w:noProof/>
        </w:rPr>
        <w:t>et al.</w:t>
      </w:r>
      <w:r w:rsidR="003F25A5" w:rsidRPr="003F25A5">
        <w:rPr>
          <w:noProof/>
        </w:rPr>
        <w:t>, 2011)</w:t>
      </w:r>
      <w:r w:rsidR="003F25A5">
        <w:fldChar w:fldCharType="end"/>
      </w:r>
      <w:r>
        <w:t xml:space="preserve">, showed a consistent </w:t>
      </w:r>
      <w:r w:rsidR="003267BC">
        <w:t xml:space="preserve">and significant </w:t>
      </w:r>
      <w:r>
        <w:t>decrease in seed longevity with increasing oil content</w:t>
      </w:r>
      <w:r w:rsidR="003267BC">
        <w:t>. The</w:t>
      </w:r>
      <w:r>
        <w:t xml:space="preserve"> UFA/SFA ratio</w:t>
      </w:r>
      <w:r w:rsidR="00BA51D8">
        <w:t xml:space="preserve"> also showed</w:t>
      </w:r>
      <w:r w:rsidR="003267BC">
        <w:t xml:space="preserve"> a decreasing trend </w:t>
      </w:r>
      <w:r w:rsidR="00C4558D">
        <w:t xml:space="preserve">of </w:t>
      </w:r>
      <w:r w:rsidR="00BA51D8">
        <w:t xml:space="preserve">longevity with </w:t>
      </w:r>
      <w:r>
        <w:t xml:space="preserve">more </w:t>
      </w:r>
      <w:r w:rsidR="00485CF7">
        <w:t>unsaturated fatty acids</w:t>
      </w:r>
      <w:r w:rsidR="00C4558D">
        <w:t>, although not significant</w:t>
      </w:r>
      <w:r>
        <w:t xml:space="preserve">. </w:t>
      </w:r>
      <w:r w:rsidR="007C66C3">
        <w:t>This finding supports</w:t>
      </w:r>
      <w:r>
        <w:t xml:space="preserve"> the hypothesis that oily seeds have lower longevity</w:t>
      </w:r>
      <w:r w:rsidR="00E72517">
        <w:t xml:space="preserve"> </w:t>
      </w:r>
      <w:r w:rsidR="00E72517">
        <w:fldChar w:fldCharType="begin" w:fldLock="1"/>
      </w:r>
      <w:r w:rsidR="00E72517">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nd Börner, 2010; Neto &lt;i&gt;et al.&lt;/i&gt;, 2019)","plainTextFormattedCitation":"(Nagel and Börner, 2010; Neto et al., 2019)","previouslyFormattedCitation":"(Nagel and Börner, 2010; Neto &lt;i&gt;et al.&lt;/i&gt;, 2019)"},"properties":{"noteIndex":0},"schema":"https://github.com/citation-style-language/schema/raw/master/csl-citation.json"}</w:instrText>
      </w:r>
      <w:r w:rsidR="00E72517">
        <w:fldChar w:fldCharType="separate"/>
      </w:r>
      <w:r w:rsidR="00E72517" w:rsidRPr="00E72517">
        <w:rPr>
          <w:noProof/>
        </w:rPr>
        <w:t xml:space="preserve">(Nagel and Börner, 2010; Neto </w:t>
      </w:r>
      <w:r w:rsidR="00E72517" w:rsidRPr="00E72517">
        <w:rPr>
          <w:i/>
          <w:noProof/>
        </w:rPr>
        <w:t>et al.</w:t>
      </w:r>
      <w:r w:rsidR="00E72517" w:rsidRPr="00E72517">
        <w:rPr>
          <w:noProof/>
        </w:rPr>
        <w:t>, 2019)</w:t>
      </w:r>
      <w:r w:rsidR="00E72517">
        <w:fldChar w:fldCharType="end"/>
      </w:r>
      <w:r>
        <w:t xml:space="preserve"> and that a higher proportion of </w:t>
      </w:r>
      <w:r w:rsidR="00485CF7">
        <w:t>unsaturated fatty acids</w:t>
      </w:r>
      <w:r>
        <w:t xml:space="preserve"> </w:t>
      </w:r>
      <w:r w:rsidR="00F867EA">
        <w:t>could be</w:t>
      </w:r>
      <w:r>
        <w:t xml:space="preserve"> associated with shorter longevity </w:t>
      </w:r>
      <w:r w:rsidR="00F867EA">
        <w:fldChar w:fldCharType="begin" w:fldLock="1"/>
      </w:r>
      <w:r w:rsidR="00373890">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7"]]},"page":"57-69","title":"Ecological correlates of ex situ seed longevity: A comparative study on 195 species","type":"article-journal","volume":"104"},"uris":["http://www.mendeley.com/documents/?uuid=8fd00f85-0630-3556-9131-0b6da5b62577"]},{"id":"ITEM-2","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2","issue":"5","issued":{"date-parts":[["2005"]]},"page":"725-733","title":"Differential longevities in desiccated anhydrobiotic plant systems","type":"article-journal","volume":"45"},"uris":["http://www.mendeley.com/documents/?uuid=5409472b-ef96-46e2-b86f-e960d155f343"]}],"mendeley":{"formattedCitation":"(Hoekstra, 2005; Probert, Daws and Hay, 2009)","plainTextFormattedCitation":"(Hoekstra, 2005; Probert, Daws and Hay, 2009)","previouslyFormattedCitation":"(Hoekstra, 2005; Probert, Daws and Hay, 2009a)"},"properties":{"noteIndex":0},"schema":"https://github.com/citation-style-language/schema/raw/master/csl-citation.json"}</w:instrText>
      </w:r>
      <w:r w:rsidR="00F867EA">
        <w:fldChar w:fldCharType="separate"/>
      </w:r>
      <w:r w:rsidR="00373890" w:rsidRPr="00373890">
        <w:rPr>
          <w:noProof/>
        </w:rPr>
        <w:t>(Hoekstra, 2005; Probert, Daws and Hay, 2009)</w:t>
      </w:r>
      <w:r w:rsidR="00F867EA">
        <w:fldChar w:fldCharType="end"/>
      </w:r>
      <w:r>
        <w:t xml:space="preserve">. Our results are consistent with previously described adverse effects observed in seed longevity, possibly due to lipid oxidation </w:t>
      </w:r>
      <w:r w:rsidR="00E72517">
        <w:fldChar w:fldCharType="begin" w:fldLock="1"/>
      </w:r>
      <w:r w:rsidR="002657B4">
        <w:instrText>ADDIN CSL_CITATION {"citationItems":[{"id":"ITEM-1","itemData":{"DOI":"10.1034/j.1399-3054.1998.1040418.x","ISSN":"00319317","abstract":"Lipid peroxidation resulting from loss of free radical scavenging is thought to be involved in deterioration of sunflower (Helianthus annuus L.) seeds during accelerated ageing. In other respects, presoaking of seeds in a solution of low water potential (osmopriming) has been demonstrated to reinvigorate aged seeds. The aim of the present work was to study the effect of osmopriming on the germination of aged sunflower seeds and to investigate whether this effect was associated with the restoration of antioxidant defence systems. Seeds were aged for 5 days at 45°C and 100% relative humidity and then primed for various durations up to 7 days at 15°C in a solution of polyethylene glycol 6000 at -2 MPa. Lipid peroxidation was estimated by measuring malondialdehyde (MDA) and conjugated diene contents, and the activities of superoxide dismutase (SOD), catalase (CAT), glutathione reductase (GR), ascorbate peroxidase (APX) and dehydroascorbate reductase (DHAR) were measured throughout the treatments. Accelerated ageing resulted in a marked decrease in the germination rate, and was associated with an increase in the levels of MDA and conjugated dienes, thus indicating lipid peroxidation. Ageing was also characterized by a decrease in the activities of CAT and GR. The activities of SOD and DHAR were much less altered. No APX activity was detected whatever the seed treatment. Priming of aged seeds progressively restored the initial germinative ability and resulted in a marked decrease in the levels of MDA and conjugated dienes, indicating a fall in lipid peroxidation processes. These effects of priming were also well correlated to the recovery of SOD, CAT and GR activities. Priming treatment for 7 days led to full restoration of the cell detoxifying mechanisms which were strongly altered during ageing. Glutathione content showed the same changes as GR activity. There existed a clear-cut relationship between seed germinative energy, expressed as the germination rate, and the efficiency of free radical scavenging systems, in particular CAT and GR activities and glutathione content. The results suggest that the antioxidant defence systems might play a key role in seed vigour.","author":[{"dropping-particle":"","family":"Bailly","given":"Christophe","non-dropping-particle":"","parse-names":false,"suffix":""},{"dropping-particle":"","family":"Benamar","given":"Abdelilah","non-dropping-particle":"","parse-names":false,"suffix":""},{"dropping-particle":"","family":"Corbineau","given":"Françoise","non-dropping-particle":"","parse-names":false,"suffix":""},{"dropping-particle":"","family":"Come","given":"Daniel","non-dropping-particle":"","parse-names":false,"suffix":""}],"container-title":"Physiologia Plantarum","id":"ITEM-1","issue":"4","issued":{"date-parts":[["1998"]]},"page":"646-652","title":"Free radical scavenging as affected by accelerated ageing and subsequent priming in sunflower seeds","type":"article-journal","volume":"104"},"uris":["http://www.mendeley.com/documents/?uuid=5220d487-b026-4fa9-9e70-cd07c7a4bded"]},{"id":"ITEM-2","itemData":{"DOI":"10.1002/ffj.1216","ISSN":"08825734","abstract":"The volatile compound profiles of 11 Scots pine (Pinus sylvestris L.) seed lots were determined by solid phase microextraction combined with GC-MS analysis. Typical monoterpene constituents of pine volatile oils were identified, and total monoterpene content of these seeds was measured semi-quantitatively as peak area. Considerable variation in monoterpene composition was found between seeds of different origin, especially in two major constituents, 3-carene and α-pinene. The relative concentrations of these compounds varied between 0-67 and 16-52%, respectively. Comparison of total monoterpene amounts showed that reduced monoterpene content was typical for aged, poorly germinating seeds. However, high germinability was not always associated with a high monoterpene content. Therefore, no clear dependency between monoterpene content and seed ageing could be established based on this data. The possible protective role of monoterpenes in pine seed ageing during long-term storage is discussed. In addition, a drastic increase in volatile lipid oxidation products was found in the oldest seed lots. In 20 year-old seeds, the percentage of hexanal, an oxidation product of fatty acids, was 3% of the total volatiles, whereas in 31 year-old seeds it was 17%. No hexanal or other lipid oxidation products were detected in younger seeds. Copyright © 2003 John Wiley &amp; Sons, Ltd.","author":[{"dropping-particle":"","family":"Tammela","given":"Paivi","non-dropping-particle":"","parse-names":false,"suffix":""},{"dropping-particle":"","family":"Nygren","given":"M.","non-dropping-particle":"","parse-names":false,"suffix":""},{"dropping-particle":"","family":"Laakso","given":"I.","non-dropping-particle":"","parse-names":false,"suffix":""},{"dropping-particle":"","family":"Hopia","given":"A.","non-dropping-particle":"","parse-names":false,"suffix":""},{"dropping-particle":"","family":"Vuorela","given":"H.","non-dropping-particle":"","parse-names":false,"suffix":""},{"dropping-particle":"","family":"Hiltunen","given":"R.","non-dropping-particle":"","parse-names":false,"suffix":""}],"container-title":"Flavour and Fragrance Journal","id":"ITEM-2","issue":"4","issued":{"date-parts":[["2003"]]},"page":"290-295","title":"Volatile compound analysis of ageing Pinus sylvestris L. (Scots pine) seeds","type":"article-journal","volume":"18"},"uris":["http://www.mendeley.com/documents/?uuid=dd956389-4540-4644-837b-c93b09b510a6"]}],"mendeley":{"formattedCitation":"(Bailly &lt;i&gt;et al.&lt;/i&gt;, 1998; Tammela &lt;i&gt;et al.&lt;/i&gt;, 2003)","plainTextFormattedCitation":"(Bailly et al., 1998; Tammela et al., 2003)","previouslyFormattedCitation":"(Bailly &lt;i&gt;et al.&lt;/i&gt;, 1998; Tammela &lt;i&gt;et al.&lt;/i&gt;, 2003)"},"properties":{"noteIndex":0},"schema":"https://github.com/citation-style-language/schema/raw/master/csl-citation.json"}</w:instrText>
      </w:r>
      <w:r w:rsidR="00E72517">
        <w:fldChar w:fldCharType="separate"/>
      </w:r>
      <w:r w:rsidR="00E72517" w:rsidRPr="00E72517">
        <w:rPr>
          <w:noProof/>
        </w:rPr>
        <w:t xml:space="preserve">(Bailly </w:t>
      </w:r>
      <w:r w:rsidR="00E72517" w:rsidRPr="00E72517">
        <w:rPr>
          <w:i/>
          <w:noProof/>
        </w:rPr>
        <w:t>et al.</w:t>
      </w:r>
      <w:r w:rsidR="00E72517" w:rsidRPr="00E72517">
        <w:rPr>
          <w:noProof/>
        </w:rPr>
        <w:t xml:space="preserve">, 1998; Tammela </w:t>
      </w:r>
      <w:r w:rsidR="00E72517" w:rsidRPr="00E72517">
        <w:rPr>
          <w:i/>
          <w:noProof/>
        </w:rPr>
        <w:t>et al.</w:t>
      </w:r>
      <w:r w:rsidR="00E72517" w:rsidRPr="00E72517">
        <w:rPr>
          <w:noProof/>
        </w:rPr>
        <w:t>, 2003)</w:t>
      </w:r>
      <w:r w:rsidR="00E72517">
        <w:fldChar w:fldCharType="end"/>
      </w:r>
      <w:r>
        <w:t xml:space="preserve"> and contrast with other studies reporting no relationship between seed longevity and oil content</w:t>
      </w:r>
      <w:r w:rsidR="002657B4">
        <w:t xml:space="preserve"> </w:t>
      </w:r>
      <w:r w:rsidR="002657B4">
        <w:fldChar w:fldCharType="begin" w:fldLock="1"/>
      </w:r>
      <w:r w:rsidR="00373890">
        <w:instrText>ADDIN CSL_CITATION {"citationItems":[{"id":"ITEM-1","itemData":{"DOI":"10.1079/ssr2004195","ISSN":"0960-2585","abstract":" Seeds of different species are believed to have characteristic shelf lives, although data confirming this are scarce, and a mechanistic understanding of why this should be remains elusive. We have quantified storage performance of c . 42,000 seed accessions, representing 276 species, within the USDA National Plant Germplasm System (NPGS) collection, as well as a smaller experiment of 207 cultivars from 42 species. Accessions from the NPGS collection were harvested between 1934 and 1975, and had relatively high initial germination percentages that decreased at a variable rate during storage at both 5 and –18°C. Germination time courses, which represent the average performance of the species, were fitted to Avrami kinetics, to calculate the time at which germination characteristically declined to 50% (P50). These P50 values correlated with other longevity surveys reported in the literature for seeds stored under controlled conditions, but there was no correlation among these studies and seed persistence observed in the classic buried seed experiment by Duvel. Some plant families had characteristically short-lived (e.g. Apiaceae and Brassicaceae ) or long-lived (e.g. Malvaceae and Chenopodiaceae ) seeds. Also, seeds from species that originated from particular localities had characteristically short (e.g. Europe) or long (e.g. South Asia and Australia) shelf lives. However, there appeared to be no correlation between longevity and dry matter reserves, soluble carbohydrates and parameters relating to soil persistence or resource allocation. Although data from this survey support the hypothesis that some species tend to survive longer than others in a genebank environment, there is little information on the attributes of the seed that affect its storage performance. ","author":[{"dropping-particle":"","family":"Walters","given":"Christina","non-dropping-particle":"","parse-names":false,"suffix":""},{"dropping-particle":"","family":"Wheeler","given":"Lana M.","non-dropping-particle":"","parse-names":false,"suffix":""},{"dropping-particle":"","family":"Grotenhuis","given":"Judith M.","non-dropping-particle":"","parse-names":false,"suffix":""}],"container-title":"Seed Science Research","id":"ITEM-1","issue":"1","issued":{"date-parts":[["2005"]]},"page":"1-20","title":"Longevity of seeds stored in a genebank: species characteristics","type":"article-journal","volume":"15"},"uris":["http://www.mendeley.com/documents/?uuid=aedaf642-093d-40f6-94fa-1fbb0d67cb18"]},{"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7"]]},"page":"57-69","title":"Ecological correlates of ex situ seed longevity: A comparative study on 195 species","type":"article-journal","volume":"104"},"uris":["http://www.mendeley.com/documents/?uuid=8fd00f85-0630-3556-9131-0b6da5b62577"]},{"id":"ITEM-3","itemData":{"DOI":"10.1017/S0960258510000255","ISSN":"09602585","abstract":"Models that quantify the effects of cropping systems on weed dynamics are useful tools for testing innovative cropping systems. In these models, seed mortality in the soil is a key parameter to account for the cumulated effect of cropping systems over time via the soil seed-bank. Since seed mortality is difficult to measure, our objective was to develop a method to estimate it from easily accessible information. Seeds of 13 weed species were buried 30cm deep in fields and were recovered regularly for 2 years to measure their viability. Seed mass, dimensions, shape, and protein and lipid contents as well as coat thickness were measured. To estimate seed mortality of species not included in the study, we searched for relationships between mortality rates and seed traits. Seed viability mainly decreased during the second year of burial, with mortality rates ranging from 0.01 to 0.63 seedsseeds1year 1, depending on the species. Seed mortality decreased with increasing seed coat thickness. No correlation was found with other measured traits or with seed persistence data in the literature. These results were confirmed when the effects of phylogenetic relatedness with phylogenetically independent contrasts were included. The thickness of the seed coat, which varied between 17 and 231m over the range of species studied, can protect the seed from external attacks in the soil and slow down seed decay. This trait can be easily measured via X-ray images and could be used to estimate the seed mortality rate for a wider range of species. © 2010 Cambridge University Press.","author":[{"dropping-particle":"","family":"Gardarin","given":"Antoine","non-dropping-particle":"","parse-names":false,"suffix":""},{"dropping-particle":"","family":"Dürr","given":"Carolyne","non-dropping-particle":"","parse-names":false,"suffix":""},{"dropping-particle":"","family":"Mannino","given":"Maria R.","non-dropping-particle":"","parse-names":false,"suffix":""},{"dropping-particle":"","family":"Busset","given":"Hugues","non-dropping-particle":"","parse-names":false,"suffix":""},{"dropping-particle":"","family":"Colbach","given":"Nathalie","non-dropping-particle":"","parse-names":false,"suffix":""}],"container-title":"Seed Science Research","id":"ITEM-3","issue":"4","issued":{"date-parts":[["2010"]]},"page":"243-256","title":"Seed mortality in the soil is related to seed coat thickness","type":"article-journal","volume":"20"},"uris":["http://www.mendeley.com/documents/?uuid=f340e553-f7e8-4356-ae08-6d2bc05938a9"]}],"mendeley":{"formattedCitation":"(Walters, Wheeler and Grotenhuis, 2005; Probert, Daws and Hay, 2009; Gardarin &lt;i&gt;et al.&lt;/i&gt;, 2010)","plainTextFormattedCitation":"(Walters, Wheeler and Grotenhuis, 2005; Probert, Daws and Hay, 2009; Gardarin et al., 2010)","previouslyFormattedCitation":"(Walters, Wheeler and Grotenhuis, 2005; Probert, Daws and Hay, 2009b; Gardarin &lt;i&gt;et al.&lt;/i&gt;, 2010)"},"properties":{"noteIndex":0},"schema":"https://github.com/citation-style-language/schema/raw/master/csl-citation.json"}</w:instrText>
      </w:r>
      <w:r w:rsidR="002657B4">
        <w:fldChar w:fldCharType="separate"/>
      </w:r>
      <w:r w:rsidR="00373890" w:rsidRPr="00373890">
        <w:rPr>
          <w:noProof/>
        </w:rPr>
        <w:t xml:space="preserve">(Walters, Wheeler and Grotenhuis, 2005; Probert, Daws and Hay, 2009; Gardarin </w:t>
      </w:r>
      <w:r w:rsidR="00373890" w:rsidRPr="00373890">
        <w:rPr>
          <w:i/>
          <w:noProof/>
        </w:rPr>
        <w:t>et al.</w:t>
      </w:r>
      <w:r w:rsidR="00373890" w:rsidRPr="00373890">
        <w:rPr>
          <w:noProof/>
        </w:rPr>
        <w:t>, 2010)</w:t>
      </w:r>
      <w:r w:rsidR="002657B4">
        <w:fldChar w:fldCharType="end"/>
      </w:r>
      <w:r>
        <w:t>. With the current biodiversity crisis, plant conservation is a global priority, especially ex-situ conservation in seed banks. Having the necessary knowledge and appropriate methods to store and maintain seed viability in these facilities is vital</w:t>
      </w:r>
      <w:r w:rsidR="001E2C46">
        <w:t>. The results presented here suggest that, for alpine species, seed oil content can be an important factor</w:t>
      </w:r>
      <w:r w:rsidR="00664C40">
        <w:t xml:space="preserve"> to control for in</w:t>
      </w:r>
      <w:r w:rsidR="001E2C46">
        <w:t xml:space="preserve"> </w:t>
      </w:r>
      <w:commentRangeStart w:id="4"/>
      <w:commentRangeStart w:id="5"/>
      <w:r w:rsidR="008017BC">
        <w:t>seed bank</w:t>
      </w:r>
      <w:r w:rsidR="00664C40">
        <w:t>s</w:t>
      </w:r>
      <w:r>
        <w:t xml:space="preserve">. </w:t>
      </w:r>
      <w:commentRangeEnd w:id="4"/>
      <w:r w:rsidR="007C66C3">
        <w:rPr>
          <w:rStyle w:val="Refdecomentario"/>
          <w:lang w:val="en-GB"/>
        </w:rPr>
        <w:commentReference w:id="4"/>
      </w:r>
      <w:commentRangeEnd w:id="5"/>
      <w:r w:rsidR="009703C6">
        <w:rPr>
          <w:rStyle w:val="Refdecomentario"/>
          <w:lang w:val="en-GB"/>
        </w:rPr>
        <w:commentReference w:id="5"/>
      </w:r>
      <w:r>
        <w:t>Measuring seed oil content and composition is a destructive yet fast method that can be used to separate those alpine species with particularly low seed longevity</w:t>
      </w:r>
      <w:r w:rsidR="00F84064">
        <w:t>, which can then be</w:t>
      </w:r>
      <w:r w:rsidR="00452475">
        <w:t xml:space="preserve"> included in more frequent germination screenings and seed lot renewals</w:t>
      </w:r>
      <w:r>
        <w:t xml:space="preserve">. </w:t>
      </w:r>
    </w:p>
    <w:p w14:paraId="3B8847A5" w14:textId="553D7CDA" w:rsidR="001055E3" w:rsidRDefault="00270175" w:rsidP="002C2436">
      <w:pPr>
        <w:spacing w:line="360" w:lineRule="auto"/>
        <w:ind w:firstLine="720"/>
        <w:jc w:val="both"/>
      </w:pPr>
      <w:r>
        <w:t xml:space="preserve">Based on </w:t>
      </w:r>
      <w:r w:rsidR="007C66C3">
        <w:t>previous studies</w:t>
      </w:r>
      <w:r>
        <w:t xml:space="preserve"> by </w:t>
      </w:r>
      <w:r w:rsidR="002657B4">
        <w:fldChar w:fldCharType="begin" w:fldLock="1"/>
      </w:r>
      <w:r w:rsidR="002657B4">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manualFormatting":"Sanyal and Decocq (2016)","plainTextFormattedCitation":"(Sanyal and Decocq, 2016)","previouslyFormattedCitation":"(Sanyal and Decocq, 2016)"},"properties":{"noteIndex":0},"schema":"https://github.com/citation-style-language/schema/raw/master/csl-citation.json"}</w:instrText>
      </w:r>
      <w:r w:rsidR="002657B4">
        <w:fldChar w:fldCharType="separate"/>
      </w:r>
      <w:r w:rsidR="002657B4" w:rsidRPr="002657B4">
        <w:rPr>
          <w:noProof/>
        </w:rPr>
        <w:t xml:space="preserve">Sanyal and Decocq </w:t>
      </w:r>
      <w:r w:rsidR="002657B4">
        <w:rPr>
          <w:noProof/>
        </w:rPr>
        <w:t>(</w:t>
      </w:r>
      <w:r w:rsidR="002657B4" w:rsidRPr="002657B4">
        <w:rPr>
          <w:noProof/>
        </w:rPr>
        <w:t>2016)</w:t>
      </w:r>
      <w:r w:rsidR="002657B4">
        <w:fldChar w:fldCharType="end"/>
      </w:r>
      <w:r>
        <w:t xml:space="preserve"> and </w:t>
      </w:r>
      <w:r w:rsidR="002657B4">
        <w:fldChar w:fldCharType="begin" w:fldLock="1"/>
      </w:r>
      <w:r w:rsidR="002657B4">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manualFormatting":"Linder (2000)","plainTextFormattedCitation":"(Linder, 2000)","previouslyFormattedCitation":"(Linder, 2000)"},"properties":{"noteIndex":0},"schema":"https://github.com/citation-style-language/schema/raw/master/csl-citation.json"}</w:instrText>
      </w:r>
      <w:r w:rsidR="002657B4">
        <w:fldChar w:fldCharType="separate"/>
      </w:r>
      <w:r w:rsidR="002657B4" w:rsidRPr="002657B4">
        <w:rPr>
          <w:noProof/>
        </w:rPr>
        <w:t xml:space="preserve">Linder </w:t>
      </w:r>
      <w:r w:rsidR="002657B4">
        <w:rPr>
          <w:noProof/>
        </w:rPr>
        <w:t>(</w:t>
      </w:r>
      <w:r w:rsidR="002657B4" w:rsidRPr="002657B4">
        <w:rPr>
          <w:noProof/>
        </w:rPr>
        <w:t>2000)</w:t>
      </w:r>
      <w:r w:rsidR="002657B4">
        <w:fldChar w:fldCharType="end"/>
      </w:r>
      <w:r>
        <w:t xml:space="preserve">, </w:t>
      </w:r>
      <w:commentRangeStart w:id="6"/>
      <w:commentRangeStart w:id="7"/>
      <w:r>
        <w:t>we predicted that alpine species, adapted to live and germinate under colder temperatures, would show earlier germination with increasing oil content and an increasing UFA/SFA ratio</w:t>
      </w:r>
      <w:commentRangeEnd w:id="6"/>
      <w:r w:rsidR="00827825">
        <w:rPr>
          <w:rStyle w:val="Refdecomentario"/>
          <w:lang w:val="en-GB"/>
        </w:rPr>
        <w:commentReference w:id="6"/>
      </w:r>
      <w:commentRangeEnd w:id="7"/>
      <w:r w:rsidR="00E17574">
        <w:rPr>
          <w:rStyle w:val="Refdecomentario"/>
          <w:lang w:val="en-GB"/>
        </w:rPr>
        <w:commentReference w:id="7"/>
      </w:r>
      <w:r>
        <w:t xml:space="preserve">. Surprisingly, the negative relationship between oil content and </w:t>
      </w:r>
      <w:r w:rsidR="00D57535">
        <w:t>germination timing</w:t>
      </w:r>
      <w:r>
        <w:t xml:space="preserve"> contradicted our initial expectations. The lack of patterns with oil content is not completely surprising in wild species, as has been reported in rainforest species in Australia</w:t>
      </w:r>
      <w:r w:rsidR="002657B4">
        <w:t xml:space="preserve"> </w:t>
      </w:r>
      <w:r w:rsidR="002657B4">
        <w:fldChar w:fldCharType="begin" w:fldLock="1"/>
      </w:r>
      <w:r w:rsidR="007A31BF">
        <w:instrText>ADDIN CSL_CITATION {"citationItems":[{"id":"ITEM-1","itemData":{"DOI":"10.1111/j.1442-1984.2011.00353.x","ISSN":"0913557X","abstract":"Seed characteristics were measured in 71 Eastern Australian rainforest species representing 30 families. Sensitivity to desiccation to low moisture contents (&lt;10%) occurred in 42% of species. We estimate, based on findings from 100 species from this present study and previously published reports, that 49% of Eastern Australian rainforest species have non-orthodox seeds. Germination level and time to 50% germination were not significantly different between desiccation sensitive (DS) and desiccation tolerant (DT) seeds. The estimation of seed desiccation sensitivity based on predictors is an important tool underpinning ex situ conservation efforts. Seed characteristics differed significantly between DS and DT seeds; that is, DS seeds had: (i) larger fruits (19949mg vs 8322mg); (ii) larger seeds (1663mg vs 202mg); (iii) higher seed moisture contents (49.7% vs 35.5% fresh weight); (iv) lower oil content (7.3% vs 24.8% yield); and (v) less investment in seed coats (0.19 vs 0.48 seed coat ratio). Only 25% of DS seeded species had oily seeds compared with 87% of DT seeded species. Most green embryos were DS. Seed coat ratio was the best predictor of seed DS (80% correctly predicted). Seed moisture content at maturity was also related to germination time. Mean seed size was correlated (-0.657, P=0.01) with mean seed oil content in 46 species. Further research on seed storage physiology of possible oily and/or DS seeded species is crucial to ensure future long-term security of this biodiversity, particularly for species currently threatened in situ and/or of socioeconomic importance in Eastern Australian rainforests. © 2012 The Society for the Study of Species Biology.","author":[{"dropping-particle":"","family":"Hamilton","given":"Kim N.","non-dropping-particle":"","parse-names":false,"suffix":""},{"dropping-particle":"","family":"Offord","given":"Catherine A.","non-dropping-particle":"","parse-names":false,"suffix":""},{"dropping-particle":"","family":"Cuneo","given":"Peter","non-dropping-particle":"","parse-names":false,"suffix":""},{"dropping-particle":"","family":"Deseo","given":"Myrna A.","non-dropping-particle":"","parse-names":false,"suffix":""}],"container-title":"Plant Species Biology","id":"ITEM-1","issue":"1","issued":{"date-parts":[["2013"]]},"page":"51-62","title":"A comparative study of seed morphology in relation to desiccation tolerance and other physiological responses in 71 Eastern Australian rainforest species","type":"article-journal","volume":"28"},"uris":["http://www.mendeley.com/documents/?uuid=dc579429-4764-4211-af9a-8439ce3b5eee"]}],"mendeley":{"formattedCitation":"(Hamilton &lt;i&gt;et al.&lt;/i&gt;, 2013)","plainTextFormattedCitation":"(Hamilton et al., 2013)","previouslyFormattedCitation":"(Hamilton &lt;i&gt;et al.&lt;/i&gt;, 2013)"},"properties":{"noteIndex":0},"schema":"https://github.com/citation-style-language/schema/raw/master/csl-citation.json"}</w:instrText>
      </w:r>
      <w:r w:rsidR="002657B4">
        <w:fldChar w:fldCharType="separate"/>
      </w:r>
      <w:r w:rsidR="002657B4" w:rsidRPr="002657B4">
        <w:rPr>
          <w:noProof/>
        </w:rPr>
        <w:t xml:space="preserve">(Hamilton </w:t>
      </w:r>
      <w:r w:rsidR="002657B4" w:rsidRPr="002657B4">
        <w:rPr>
          <w:i/>
          <w:noProof/>
        </w:rPr>
        <w:t>et al.</w:t>
      </w:r>
      <w:r w:rsidR="002657B4" w:rsidRPr="002657B4">
        <w:rPr>
          <w:noProof/>
        </w:rPr>
        <w:t>, 2013)</w:t>
      </w:r>
      <w:r w:rsidR="002657B4">
        <w:fldChar w:fldCharType="end"/>
      </w:r>
      <w:r>
        <w:t>, whereas weeds</w:t>
      </w:r>
      <w:r w:rsidR="007A31BF">
        <w:t xml:space="preserve"> </w:t>
      </w:r>
      <w:r w:rsidR="007A31BF">
        <w:fldChar w:fldCharType="begin" w:fldLock="1"/>
      </w:r>
      <w:r w:rsidR="00BD54C9">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mendeley":{"formattedCitation":"(Gardarin, Dürr and Colbach, 2011)","plainTextFormattedCitation":"(Gardarin, Dürr and Colbach, 2011)","previouslyFormattedCitation":"(Gardarin, Dürr and Colbach, 2011)"},"properties":{"noteIndex":0},"schema":"https://github.com/citation-style-language/schema/raw/master/csl-citation.json"}</w:instrText>
      </w:r>
      <w:r w:rsidR="007A31BF">
        <w:fldChar w:fldCharType="separate"/>
      </w:r>
      <w:r w:rsidR="007A31BF" w:rsidRPr="007A31BF">
        <w:rPr>
          <w:noProof/>
        </w:rPr>
        <w:t>(Gardarin, Dürr and Colbach, 2011)</w:t>
      </w:r>
      <w:r w:rsidR="007A31BF">
        <w:fldChar w:fldCharType="end"/>
      </w:r>
      <w:r>
        <w:t xml:space="preserve"> and crops</w:t>
      </w:r>
      <w:r w:rsidR="00BD54C9">
        <w:t xml:space="preserve"> </w:t>
      </w:r>
      <w:r w:rsidR="00BD54C9">
        <w:fldChar w:fldCharType="begin" w:fldLock="1"/>
      </w:r>
      <w:r w:rsidR="00BD54C9">
        <w:instrText>ADDIN CSL_CITATION {"citationItems":[{"id":"ITEM-1","itemData":{"DOI":"10.1186/s12870-018-1624-7","ISSN":"14712229","PMID":"30634904","abstract":"Background: Rapeseed (Brassica napus, B. napus) is an important oil seed crop in the world. Previous studies showed that seed germination vigor might be correlated with seed oil content in B. napus, but the regulation mechanism for seed germination has not yet been explained clearly. Dissecting the regulation mechanism of seed germination and germination vigor is necessary. Results: Here, proteomic and genomic approaches were used to analyze the germination process in B. napus seeds with different oil content. The identification of 165 differentially expressed proteins (DEPs) in the germinating seeds of B. napus with high and low oil content was accomplished by two-dimensional fluorescence difference in gel electrophoresis (2D-DIGE). The comparative proteomic results revealed that seeds with high oil content had higher metabolic activity, especially for sulfur amino acid metabolism. Thirty-one unique genes were shown to be significantly changed during germination between the seeds with high and low oil content, and thirteen of these genes were located within the confidence interval of germination-related quantitative trait locus (QTLs), which might play an important role in regulating seed germination vigor. Conclusions: The present results are of importance for the understanding of the regulation mechanism for seed germination vigor in B. napus.","author":[{"dropping-particle":"","family":"Gu","given":"Jianwei","non-dropping-particle":"","parse-names":false,"suffix":""},{"dropping-particle":"","family":"Hou","given":"Dalin","non-dropping-particle":"","parse-names":false,"suffix":""},{"dropping-particle":"","family":"Li","given":"Yonghong","non-dropping-particle":"","parse-names":false,"suffix":""},{"dropping-particle":"","family":"Chao","given":"Hongbo","non-dropping-particle":"","parse-names":false,"suffix":""},{"dropping-particle":"","family":"Zhang","given":"Kai","non-dropping-particle":"","parse-names":false,"suffix":""},{"dropping-particle":"","family":"Wang","given":"Hao","non-dropping-particle":"","parse-names":false,"suffix":""},{"dropping-particle":"","family":"Xiang","given":"Jun","non-dropping-particle":"","parse-names":false,"suffix":""},{"dropping-particle":"","family":"Raboanatahiry","given":"Nadia","non-dropping-particle":"","parse-names":false,"suffix":""},{"dropping-particle":"","family":"Wang","given":"Baoshan","non-dropping-particle":"","parse-names":false,"suffix":""},{"dropping-particle":"","family":"Li","given":"Maoteng","non-dropping-particle":"","parse-names":false,"suffix":""}],"container-title":"BMC Plant Biology","id":"ITEM-1","issue":"1","issued":{"date-parts":[["2019"]]},"page":"1-20","publisher":"BMC Plant Biology","title":"Integration of proteomic and genomic approaches to dissect seed germination vigor in Brassica napus seeds differing in oil content","type":"article-journal","volume":"19"},"uris":["http://www.mendeley.com/documents/?uuid=7510a6eb-6e3e-48c6-a6ce-72c40f8a86d3"]},{"id":"ITEM-2","itemData":{"DOI":"10.1016/j.plaphy.2023.108302","ISSN":"09819428","PMID":"38171134","abstract":"Yellow seed is one desirable trait with great potential to improve seed oil quality and yield. The present study surveys the redundant role of BnTTG1 genes in the proanthocyanidins (PA) biosynthesis, oil content and abiotic stress resistance. Stable yellow seed mutants were generated after mutating BnTTG1 by CRISPR/Cas9 genome editing system. Yellow seed phenotype could be obtained only when both functional homologues of BnTTG1 were simultaneously knocked out. Homozygous mutants of BnTTG1 homologues showed decreased thickness and PA accumulation in seed coat. Transcriptome and qRT-PCR analysis indicated that BnTTG1 mutation inhibited the expression of genes involved in phenylpropanoid and flavonoid biosynthetic pathways. Increased seed oil content and alteration of fatty acid (FA) composition were observed in homozygous mutants of BnTTG1 with enriched expression of genes involved in FA biosynthesis pathway. In addition, target mutation of BnTTG1 accelerated seed germination rate under salt and cold stresses. Enhanced seed germination capacity in BnTTG1 mutants was correlated with the change of expression level of ABA responsive genes. Overall, this study elucidated the redundant role of BnTTG1 in regulating seed coat color and established an efficient approach for generating yellow-seeded oilseed rape genetic resources with increase oil content, modified FA composition and resistance to multiple abiotic stresses.","author":[{"dropping-particle":"","family":"Cheng","given":"Hongtao","non-dropping-particle":"","parse-names":false,"suffix":""},{"dropping-particle":"","family":"Cai","given":"Shengli","non-dropping-particle":"","parse-names":false,"suffix":""},{"dropping-particle":"","family":"Hao","given":"Mengyu","non-dropping-particle":"","parse-names":false,"suffix":""},{"dropping-particle":"","family":"Cai","given":"Yating","non-dropping-particle":"","parse-names":false,"suffix":""},{"dropping-particle":"","family":"Wen","given":"Yunfei","non-dropping-particle":"","parse-names":false,"suffix":""},{"dropping-particle":"","family":"Huang","given":"Wei","non-dropping-particle":"","parse-names":false,"suffix":""},{"dropping-particle":"","family":"Mei","given":"Desheng","non-dropping-particle":"","parse-names":false,"suffix":""},{"dropping-particle":"","family":"Hu","given":"Qiong","non-dropping-particle":"","parse-names":false,"suffix":""}],"container-title":"Plant Physiology and Biochemistry","id":"ITEM-2","issue":"September 2023","issued":{"date-parts":[["2024"]]},"page":"108302","publisher":"Elsevier Masson SAS","title":"Targeted mutagenesis of BnTTG1 homologues generated yellow-seeded rapeseed with increased oil content and seed germination under abiotic stress","type":"article-journal","volume":"206"},"uris":["http://www.mendeley.com/documents/?uuid=97ffa1ae-69d4-412c-8ba5-6429be40d2f1"]}],"mendeley":{"formattedCitation":"(Gu &lt;i&gt;et al.&lt;/i&gt;, 2019; Cheng &lt;i&gt;et al.&lt;/i&gt;, 2024)","plainTextFormattedCitation":"(Gu et al., 2019; Cheng et al., 2024)","previouslyFormattedCitation":"(Gu &lt;i&gt;et al.&lt;/i&gt;, 2019; Cheng &lt;i&gt;et al.&lt;/i&gt;, 2024)"},"properties":{"noteIndex":0},"schema":"https://github.com/citation-style-language/schema/raw/master/csl-citation.json"}</w:instrText>
      </w:r>
      <w:r w:rsidR="00BD54C9">
        <w:fldChar w:fldCharType="separate"/>
      </w:r>
      <w:r w:rsidR="00BD54C9" w:rsidRPr="00BD54C9">
        <w:rPr>
          <w:noProof/>
        </w:rPr>
        <w:t xml:space="preserve">(Gu </w:t>
      </w:r>
      <w:r w:rsidR="00BD54C9" w:rsidRPr="00BD54C9">
        <w:rPr>
          <w:i/>
          <w:noProof/>
        </w:rPr>
        <w:t>et al.</w:t>
      </w:r>
      <w:r w:rsidR="00BD54C9" w:rsidRPr="00BD54C9">
        <w:rPr>
          <w:noProof/>
        </w:rPr>
        <w:t xml:space="preserve">, 2019; Cheng </w:t>
      </w:r>
      <w:r w:rsidR="00BD54C9" w:rsidRPr="00BD54C9">
        <w:rPr>
          <w:i/>
          <w:noProof/>
        </w:rPr>
        <w:t>et al.</w:t>
      </w:r>
      <w:r w:rsidR="00BD54C9" w:rsidRPr="00BD54C9">
        <w:rPr>
          <w:noProof/>
        </w:rPr>
        <w:t>, 2024)</w:t>
      </w:r>
      <w:r w:rsidR="00BD54C9">
        <w:fldChar w:fldCharType="end"/>
      </w:r>
      <w:r>
        <w:t xml:space="preserve"> have shown positive correlation</w:t>
      </w:r>
      <w:r w:rsidR="007C66C3">
        <w:t>s</w:t>
      </w:r>
      <w:r>
        <w:t xml:space="preserve">. Observing this pattern between wild and </w:t>
      </w:r>
      <w:r w:rsidR="0089396D">
        <w:t>crop-related</w:t>
      </w:r>
      <w:r>
        <w:t xml:space="preserve"> species</w:t>
      </w:r>
      <w:r w:rsidR="00245A8E">
        <w:t xml:space="preserve"> (</w:t>
      </w:r>
      <w:r w:rsidR="0089396D">
        <w:t>cultivars or weed</w:t>
      </w:r>
      <w:r w:rsidR="002D7070">
        <w:t>s</w:t>
      </w:r>
      <w:r w:rsidR="00245A8E">
        <w:t>)</w:t>
      </w:r>
      <w:r>
        <w:t xml:space="preserve"> </w:t>
      </w:r>
      <w:r w:rsidR="007F3E61">
        <w:t xml:space="preserve">stresses the importance of human selection of </w:t>
      </w:r>
      <w:r>
        <w:t>varieties</w:t>
      </w:r>
      <w:r w:rsidR="007B7FDD">
        <w:t xml:space="preserve"> or cultivars</w:t>
      </w:r>
      <w:r>
        <w:t xml:space="preserve"> exhibiting high oil </w:t>
      </w:r>
      <w:r>
        <w:lastRenderedPageBreak/>
        <w:t>content and</w:t>
      </w:r>
      <w:r w:rsidR="00E71A3E">
        <w:t xml:space="preserve"> </w:t>
      </w:r>
      <w:r w:rsidR="00CF6557">
        <w:t>earlier</w:t>
      </w:r>
      <w:r w:rsidR="00E71A3E">
        <w:t xml:space="preserve"> germination</w:t>
      </w:r>
      <w:r w:rsidR="00CF6557">
        <w:t xml:space="preserve"> </w:t>
      </w:r>
      <w:r w:rsidR="00366025">
        <w:fldChar w:fldCharType="begin" w:fldLock="1"/>
      </w:r>
      <w:r w:rsidR="00E3323D">
        <w:instrText>ADDIN CSL_CITATION {"citationItems":[{"id":"ITEM-1","itemData":{"DOI":"10.1016/j.ecolmodel.2010.10.005","ISSN":"03043800","abstract":"In fields, the timing of weed emergence flushes is mostly related to the timing and rate of seed germination, which depend on seed dormancy level, soil temperature and water potential conditions as well as soil tillage and crop sowing date. Seed germination parameters are essential in weed dynamics models to account for the effects of soil conditions on weed demography. Since these parameters are difficult to measure, our objective was to test the possibility of estimating them from easily accessible information. Seed germination parameters (germination lag-time, time to mid-germination and mid-germination rate) were measured or collected from the literature for 25 weed species with contrasted seed characteristics. Correlations were then searched for between these parameters and morphological, chemical and physiological seed traits as well as seed dormancy level. The dormancy level was positively correlated with speed of germination parameters. Earliness of germination was positively correlated with seed lipid content and the seed area to mass ratio. Germination was also earlier and faster in species with a high base temperature for germination. These relationships explained about half the observed variability in germination speed parameters but should be further tested before being used to predict the germination behaviour of weed species in the field in different seasons. © 2010 Elsevier B.V.","author":[{"dropping-particle":"","family":"Gardarin","given":"Antoine","non-dropping-particle":"","parse-names":false,"suffix":""},{"dropping-particle":"","family":"Dürr","given":"Carolyne","non-dropping-particle":"","parse-names":false,"suffix":""},{"dropping-particle":"","family":"Colbach","given":"Nathalie","non-dropping-particle":"","parse-names":false,"suffix":""}],"container-title":"Ecological Modelling","id":"ITEM-1","issue":"3","issued":{"date-parts":[["2011"]]},"page":"626-636","publisher":"Elsevier B.V.","title":"Prediction of germination rates of weed species: Relationships between germination speed parameters and species traits","type":"article-journal","volume":"222"},"uris":["http://www.mendeley.com/documents/?uuid=cc57ff48-0feb-4e17-9765-015923770237"]},{"id":"ITEM-2","itemData":{"DOI":"10.1186/s12870-018-1624-7","ISSN":"14712229","PMID":"30634904","abstract":"Background: Rapeseed (Brassica napus, B. napus) is an important oil seed crop in the world. Previous studies showed that seed germination vigor might be correlated with seed oil content in B. napus, but the regulation mechanism for seed germination has not yet been explained clearly. Dissecting the regulation mechanism of seed germination and germination vigor is necessary. Results: Here, proteomic and genomic approaches were used to analyze the germination process in B. napus seeds with different oil content. The identification of 165 differentially expressed proteins (DEPs) in the germinating seeds of B. napus with high and low oil content was accomplished by two-dimensional fluorescence difference in gel electrophoresis (2D-DIGE). The comparative proteomic results revealed that seeds with high oil content had higher metabolic activity, especially for sulfur amino acid metabolism. Thirty-one unique genes were shown to be significantly changed during germination between the seeds with high and low oil content, and thirteen of these genes were located within the confidence interval of germination-related quantitative trait locus (QTLs), which might play an important role in regulating seed germination vigor. Conclusions: The present results are of importance for the understanding of the regulation mechanism for seed germination vigor in B. napus.","author":[{"dropping-particle":"","family":"Gu","given":"Jianwei","non-dropping-particle":"","parse-names":false,"suffix":""},{"dropping-particle":"","family":"Hou","given":"Dalin","non-dropping-particle":"","parse-names":false,"suffix":""},{"dropping-particle":"","family":"Li","given":"Yonghong","non-dropping-particle":"","parse-names":false,"suffix":""},{"dropping-particle":"","family":"Chao","given":"Hongbo","non-dropping-particle":"","parse-names":false,"suffix":""},{"dropping-particle":"","family":"Zhang","given":"Kai","non-dropping-particle":"","parse-names":false,"suffix":""},{"dropping-particle":"","family":"Wang","given":"Hao","non-dropping-particle":"","parse-names":false,"suffix":""},{"dropping-particle":"","family":"Xiang","given":"Jun","non-dropping-particle":"","parse-names":false,"suffix":""},{"dropping-particle":"","family":"Raboanatahiry","given":"Nadia","non-dropping-particle":"","parse-names":false,"suffix":""},{"dropping-particle":"","family":"Wang","given":"Baoshan","non-dropping-particle":"","parse-names":false,"suffix":""},{"dropping-particle":"","family":"Li","given":"Maoteng","non-dropping-particle":"","parse-names":false,"suffix":""}],"container-title":"BMC Plant Biology","id":"ITEM-2","issue":"1","issued":{"date-parts":[["2019"]]},"page":"1-20","publisher":"BMC Plant Biology","title":"Integration of proteomic and genomic approaches to dissect seed germination vigor in Brassica napus seeds differing in oil content","type":"article-journal","volume":"19"},"uris":["http://www.mendeley.com/documents/?uuid=7510a6eb-6e3e-48c6-a6ce-72c40f8a86d3"]}],"mendeley":{"formattedCitation":"(Gardarin, Dürr and Colbach, 2011; Gu &lt;i&gt;et al.&lt;/i&gt;, 2019)","plainTextFormattedCitation":"(Gardarin, Dürr and Colbach, 2011; Gu et al., 2019)","previouslyFormattedCitation":"(Gardarin, Dürr and Colbach, 2011; Gu &lt;i&gt;et al.&lt;/i&gt;, 2019)"},"properties":{"noteIndex":0},"schema":"https://github.com/citation-style-language/schema/raw/master/csl-citation.json"}</w:instrText>
      </w:r>
      <w:r w:rsidR="00366025">
        <w:fldChar w:fldCharType="separate"/>
      </w:r>
      <w:r w:rsidR="00CF6557" w:rsidRPr="00CF6557">
        <w:rPr>
          <w:noProof/>
        </w:rPr>
        <w:t xml:space="preserve">(Gardarin, Dürr and Colbach, 2011; Gu </w:t>
      </w:r>
      <w:r w:rsidR="00CF6557" w:rsidRPr="00CF6557">
        <w:rPr>
          <w:i/>
          <w:noProof/>
        </w:rPr>
        <w:t>et al.</w:t>
      </w:r>
      <w:r w:rsidR="00CF6557" w:rsidRPr="00CF6557">
        <w:rPr>
          <w:noProof/>
        </w:rPr>
        <w:t>, 2019)</w:t>
      </w:r>
      <w:r w:rsidR="00366025">
        <w:fldChar w:fldCharType="end"/>
      </w:r>
      <w:r w:rsidR="002459B7">
        <w:t xml:space="preserve">. </w:t>
      </w:r>
      <w:r w:rsidR="00322CFF">
        <w:t>T</w:t>
      </w:r>
      <w:r w:rsidR="00290B6C">
        <w:t xml:space="preserve">his artificial selection </w:t>
      </w:r>
      <w:r w:rsidR="00297C5D">
        <w:t>has encouraged a lot of research focused o</w:t>
      </w:r>
      <w:r w:rsidR="00740784">
        <w:t>n</w:t>
      </w:r>
      <w:r w:rsidR="00297C5D">
        <w:t xml:space="preserve"> increasing oil content</w:t>
      </w:r>
      <w:r w:rsidR="004E6556">
        <w:t xml:space="preserve"> </w:t>
      </w:r>
      <w:r w:rsidR="000A1119">
        <w:fldChar w:fldCharType="begin" w:fldLock="1"/>
      </w:r>
      <w:r w:rsidR="00CF6557">
        <w:instrText>ADDIN CSL_CITATION {"citationItems":[{"id":"ITEM-1","itemData":{"DOI":"10.1111/nph.16250","ISSN":"14698137","PMID":"31596499","abstract":"Soybean (Glycine max) is a major contributor to the world oilseed production. Its seed oil content has been increased through soybean domestication and improvement. However, the genes underlying the selection are largely unknown. The present contribution analyzed the expression patterns of genes in the seed oil quantitative trait loci with strong selective sweep signals, then used association, functional study and population genetics to reveal a sucrose efflux transporter gene, GmSWEET39, controlling soybean seed oil content and under selection. GmSWEET39 is highly expressed in soybean seeds and encodes a plasma membrane-localized protein. Its expression level is positively correlated with soybean seed oil content. The variation in its promoter and coding sequence leads to different natural alleles of this gene. The GmSWEET39 allelic effects on total oil content were confirmed in the seeds of soybean recombinant inbred lines, transgenic Arabidopsis, and transgenic soybean hairy roots. The frequencies of its superior alleles increased from wild soybean to cultivated soybean, and are much higher in released soybean cultivars. The findings herein suggest that the sequence variation in GmSWEET39 affects its relative expression and oil content in soybean seeds, and GmSWEET39 has been selected to increase seed oil content during soybean domestication and improvement.","author":[{"dropping-particle":"","family":"Miao","given":"Long","non-dropping-particle":"","parse-names":false,"suffix":""},{"dropping-particle":"","family":"Yang","given":"Songnan","non-dropping-particle":"","parse-names":false,"suffix":""},{"dropping-particle":"","family":"Zhang","given":"Kai","non-dropping-particle":"","parse-names":false,"suffix":""},{"dropping-particle":"","family":"He","given":"Jianbo","non-dropping-particle":"","parse-names":false,"suffix":""},{"dropping-particle":"","family":"Wu","given":"Chunhua","non-dropping-particle":"","parse-names":false,"suffix":""},{"dropping-particle":"","family":"Ren","given":"Yanhua","non-dropping-particle":"","parse-names":false,"suffix":""},{"dropping-particle":"","family":"Gai","given":"Junyi","non-dropping-particle":"","parse-names":false,"suffix":""},{"dropping-particle":"","family":"Li","given":"Yan","non-dropping-particle":"","parse-names":false,"suffix":""}],"container-title":"New Phytologist","id":"ITEM-1","issue":"4","issued":{"date-parts":[["2020"]]},"page":"1651-1666","title":"Natural variation and selection in GmSWEET39 affect soybean seed oil content","type":"article-journal","volume":"225"},"uris":["http://www.mendeley.com/documents/?uuid=1540f802-fcee-4339-8a79-bea87b9d1e16"]}],"mendeley":{"formattedCitation":"(Miao &lt;i&gt;et al.&lt;/i&gt;, 2020)","plainTextFormattedCitation":"(Miao et al., 2020)","previouslyFormattedCitation":"(Miao &lt;i&gt;et al.&lt;/i&gt;, 2020)"},"properties":{"noteIndex":0},"schema":"https://github.com/citation-style-language/schema/raw/master/csl-citation.json"}</w:instrText>
      </w:r>
      <w:r w:rsidR="000A1119">
        <w:fldChar w:fldCharType="separate"/>
      </w:r>
      <w:r w:rsidR="000A1119" w:rsidRPr="000A1119">
        <w:rPr>
          <w:noProof/>
        </w:rPr>
        <w:t xml:space="preserve">(Miao </w:t>
      </w:r>
      <w:r w:rsidR="000A1119" w:rsidRPr="000A1119">
        <w:rPr>
          <w:i/>
          <w:noProof/>
        </w:rPr>
        <w:t>et al.</w:t>
      </w:r>
      <w:r w:rsidR="000A1119" w:rsidRPr="000A1119">
        <w:rPr>
          <w:noProof/>
        </w:rPr>
        <w:t>, 2020)</w:t>
      </w:r>
      <w:r w:rsidR="000A1119">
        <w:fldChar w:fldCharType="end"/>
      </w:r>
      <w:r w:rsidR="00297C5D">
        <w:t xml:space="preserve"> or improving oil composition for nutritional purposes, even for the production of bio</w:t>
      </w:r>
      <w:r w:rsidR="0096746F">
        <w:t>fuels</w:t>
      </w:r>
      <w:r w:rsidR="003109AD">
        <w:t xml:space="preserve"> </w:t>
      </w:r>
      <w:r w:rsidR="003109AD">
        <w:fldChar w:fldCharType="begin" w:fldLock="1"/>
      </w:r>
      <w:r w:rsidR="00366025">
        <w:instrText>ADDIN CSL_CITATION {"citationItems":[{"id":"ITEM-1","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1","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plainTextFormattedCitation":"(Dierig et al., 2006)","previouslyFormattedCitation":"(Dierig &lt;i&gt;et al.&lt;/i&gt;, 2006)"},"properties":{"noteIndex":0},"schema":"https://github.com/citation-style-language/schema/raw/master/csl-citation.json"}</w:instrText>
      </w:r>
      <w:r w:rsidR="003109AD">
        <w:fldChar w:fldCharType="separate"/>
      </w:r>
      <w:r w:rsidR="003109AD" w:rsidRPr="003109AD">
        <w:rPr>
          <w:noProof/>
        </w:rPr>
        <w:t xml:space="preserve">(Dierig </w:t>
      </w:r>
      <w:r w:rsidR="003109AD" w:rsidRPr="003109AD">
        <w:rPr>
          <w:i/>
          <w:noProof/>
        </w:rPr>
        <w:t>et al.</w:t>
      </w:r>
      <w:r w:rsidR="003109AD" w:rsidRPr="003109AD">
        <w:rPr>
          <w:noProof/>
        </w:rPr>
        <w:t>, 2006)</w:t>
      </w:r>
      <w:r w:rsidR="003109AD">
        <w:fldChar w:fldCharType="end"/>
      </w:r>
      <w:r w:rsidR="00C37915">
        <w:t xml:space="preserve">. Nevertheless, </w:t>
      </w:r>
      <w:r w:rsidR="00740784">
        <w:t>these data are</w:t>
      </w:r>
      <w:r w:rsidR="00297C5D">
        <w:t xml:space="preserve"> unrepresentative of </w:t>
      </w:r>
      <w:r w:rsidR="00C37915">
        <w:t xml:space="preserve">natural </w:t>
      </w:r>
      <w:r w:rsidR="00BE64C8">
        <w:t xml:space="preserve">patterns </w:t>
      </w:r>
      <w:r w:rsidR="00753EFD">
        <w:t>in</w:t>
      </w:r>
      <w:r w:rsidR="00BE64C8">
        <w:t xml:space="preserve"> </w:t>
      </w:r>
      <w:r>
        <w:t>wild species</w:t>
      </w:r>
      <w:r w:rsidR="00146BA4">
        <w:t xml:space="preserve"> and more research is needed to fill this knowledge gap</w:t>
      </w:r>
      <w:r>
        <w:t xml:space="preserve">. We also observed the opposite expected trend with species with higher </w:t>
      </w:r>
      <w:r w:rsidR="00F640FF">
        <w:t>unsaturated fatty acids</w:t>
      </w:r>
      <w:r>
        <w:t xml:space="preserve"> germinating later against </w:t>
      </w:r>
      <w:r w:rsidR="00BD54C9">
        <w:fldChar w:fldCharType="begin" w:fldLock="1"/>
      </w:r>
      <w:r w:rsidR="00BD54C9">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manualFormatting":"Linder (2000)","plainTextFormattedCitation":"(Linder, 2000)","previouslyFormattedCitation":"(Linder, 2000)"},"properties":{"noteIndex":0},"schema":"https://github.com/citation-style-language/schema/raw/master/csl-citation.json"}</w:instrText>
      </w:r>
      <w:r w:rsidR="00BD54C9">
        <w:fldChar w:fldCharType="separate"/>
      </w:r>
      <w:r w:rsidR="00BD54C9" w:rsidRPr="00BD54C9">
        <w:rPr>
          <w:noProof/>
        </w:rPr>
        <w:t xml:space="preserve">Linder </w:t>
      </w:r>
      <w:r w:rsidR="00BD54C9">
        <w:rPr>
          <w:noProof/>
        </w:rPr>
        <w:t>(</w:t>
      </w:r>
      <w:r w:rsidR="00BD54C9" w:rsidRPr="00BD54C9">
        <w:rPr>
          <w:noProof/>
        </w:rPr>
        <w:t>2000)</w:t>
      </w:r>
      <w:r w:rsidR="00BD54C9">
        <w:fldChar w:fldCharType="end"/>
      </w:r>
      <w:r w:rsidR="00BD54C9">
        <w:t xml:space="preserve"> </w:t>
      </w:r>
      <w:r w:rsidR="00753EFD">
        <w:t>results</w:t>
      </w:r>
      <w:r>
        <w:t xml:space="preserve">. A plausible explanation could be that </w:t>
      </w:r>
      <w:r w:rsidR="006876BF">
        <w:t xml:space="preserve">alpine species' physiological seed dormancy constraints </w:t>
      </w:r>
      <w:r w:rsidR="00BD54C9">
        <w:fldChar w:fldCharType="begin" w:fldLock="1"/>
      </w:r>
      <w:r w:rsidR="003D39C1">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mendeley":{"formattedCitation":"(Schwienbacher &lt;i&gt;et al.&lt;/i&gt;, 2011)","plainTextFormattedCitation":"(Schwienbacher et al., 2011)","previouslyFormattedCitation":"(Schwienbacher &lt;i&gt;et al.&lt;/i&gt;, 2011)"},"properties":{"noteIndex":0},"schema":"https://github.com/citation-style-language/schema/raw/master/csl-citation.json"}</w:instrText>
      </w:r>
      <w:r w:rsidR="00BD54C9">
        <w:fldChar w:fldCharType="separate"/>
      </w:r>
      <w:r w:rsidR="00BD54C9" w:rsidRPr="00BD54C9">
        <w:rPr>
          <w:noProof/>
        </w:rPr>
        <w:t xml:space="preserve">(Schwienbacher </w:t>
      </w:r>
      <w:r w:rsidR="00BD54C9" w:rsidRPr="00BD54C9">
        <w:rPr>
          <w:i/>
          <w:noProof/>
        </w:rPr>
        <w:t>et al.</w:t>
      </w:r>
      <w:r w:rsidR="00BD54C9" w:rsidRPr="00BD54C9">
        <w:rPr>
          <w:noProof/>
        </w:rPr>
        <w:t>, 2011)</w:t>
      </w:r>
      <w:r w:rsidR="00BD54C9">
        <w:fldChar w:fldCharType="end"/>
      </w:r>
      <w:r>
        <w:t xml:space="preserve"> drive germination patterns more strongly than oil content and composition.</w:t>
      </w:r>
      <w:r w:rsidR="00D624A9">
        <w:t xml:space="preserve"> </w:t>
      </w:r>
    </w:p>
    <w:p w14:paraId="297352C7" w14:textId="59356D0B" w:rsidR="00917E3D" w:rsidRPr="00356520" w:rsidRDefault="00003B3D" w:rsidP="00356520">
      <w:pPr>
        <w:autoSpaceDE w:val="0"/>
        <w:autoSpaceDN w:val="0"/>
        <w:adjustRightInd w:val="0"/>
        <w:spacing w:after="0" w:line="360" w:lineRule="auto"/>
        <w:ind w:firstLine="720"/>
        <w:jc w:val="both"/>
        <w:rPr>
          <w:lang w:val="en-GB"/>
        </w:rPr>
      </w:pPr>
      <w:r>
        <w:rPr>
          <w:lang w:val="en-GB"/>
        </w:rPr>
        <w:t xml:space="preserve">Against our expectations, we found no significant differences along the altitudinal gradient at the regional scale and did not find any significant relationship with the species' local ecological </w:t>
      </w:r>
      <w:r w:rsidR="00D16179">
        <w:rPr>
          <w:lang w:val="en-GB"/>
        </w:rPr>
        <w:t>preferences</w:t>
      </w:r>
      <w:r>
        <w:rPr>
          <w:lang w:val="en-GB"/>
        </w:rPr>
        <w:t xml:space="preserve">. </w:t>
      </w:r>
      <w:r w:rsidR="00AE6C59">
        <w:rPr>
          <w:lang w:val="en-GB"/>
        </w:rPr>
        <w:t xml:space="preserve">It is important to </w:t>
      </w:r>
      <w:r w:rsidR="00637C8D">
        <w:rPr>
          <w:lang w:val="en-GB"/>
        </w:rPr>
        <w:t>remember</w:t>
      </w:r>
      <w:r w:rsidR="00AE6C59">
        <w:rPr>
          <w:lang w:val="en-GB"/>
        </w:rPr>
        <w:t xml:space="preserve"> that here</w:t>
      </w:r>
      <w:r w:rsidR="003815EB">
        <w:rPr>
          <w:lang w:val="en-GB"/>
        </w:rPr>
        <w:t>,</w:t>
      </w:r>
      <w:r w:rsidR="00AE6C59">
        <w:rPr>
          <w:lang w:val="en-GB"/>
        </w:rPr>
        <w:t xml:space="preserve"> we focused on species-level traits, with the expectation that species with different ecological niches along an altitudinal and </w:t>
      </w:r>
      <w:proofErr w:type="spellStart"/>
      <w:r w:rsidR="00637C8D">
        <w:rPr>
          <w:lang w:val="en-GB"/>
        </w:rPr>
        <w:t>microtopographical</w:t>
      </w:r>
      <w:proofErr w:type="spellEnd"/>
      <w:r w:rsidR="00AE6C59">
        <w:rPr>
          <w:lang w:val="en-GB"/>
        </w:rPr>
        <w:t xml:space="preserve"> gradient have suffered selection for oil content. </w:t>
      </w:r>
      <w:r w:rsidR="005E0728">
        <w:rPr>
          <w:lang w:val="en-GB"/>
        </w:rPr>
        <w:t>Previous research</w:t>
      </w:r>
      <w:r w:rsidR="004A2926">
        <w:rPr>
          <w:lang w:val="en-GB"/>
        </w:rPr>
        <w:t xml:space="preserve"> in</w:t>
      </w:r>
      <w:r w:rsidR="00DA20DE">
        <w:rPr>
          <w:lang w:val="en-GB"/>
        </w:rPr>
        <w:t>volving</w:t>
      </w:r>
      <w:r w:rsidR="00637C8D">
        <w:rPr>
          <w:lang w:val="en-GB"/>
        </w:rPr>
        <w:t xml:space="preserve"> different populations of a </w:t>
      </w:r>
      <w:r w:rsidR="004A2926">
        <w:rPr>
          <w:lang w:val="en-GB"/>
        </w:rPr>
        <w:t>few cultivars</w:t>
      </w:r>
      <w:r w:rsidR="005E0728">
        <w:rPr>
          <w:lang w:val="en-GB"/>
        </w:rPr>
        <w:t xml:space="preserve"> </w:t>
      </w:r>
      <w:r w:rsidR="00637C8D">
        <w:rPr>
          <w:lang w:val="en-GB"/>
        </w:rPr>
        <w:t xml:space="preserve">species </w:t>
      </w:r>
      <w:r w:rsidR="005E0728">
        <w:rPr>
          <w:lang w:val="en-GB"/>
        </w:rPr>
        <w:t xml:space="preserve">also failed to detect a significant positive correlation between seed oil and elevation </w:t>
      </w:r>
      <w:r w:rsidR="004A2926">
        <w:rPr>
          <w:lang w:val="en-GB"/>
        </w:rPr>
        <w:fldChar w:fldCharType="begin" w:fldLock="1"/>
      </w:r>
      <w:r w:rsidR="00A023CE">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id":"ITEM-2","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2","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 Cai &lt;i&gt;et al.&lt;/i&gt;, 2012)","plainTextFormattedCitation":"(Dierig et al., 2006; Cai et al., 2012)","previouslyFormattedCitation":"(Dierig &lt;i&gt;et al.&lt;/i&gt;, 2006; Cai &lt;i&gt;et al.&lt;/i&gt;, 2012)"},"properties":{"noteIndex":0},"schema":"https://github.com/citation-style-language/schema/raw/master/csl-citation.json"}</w:instrText>
      </w:r>
      <w:r w:rsidR="004A2926">
        <w:rPr>
          <w:lang w:val="en-GB"/>
        </w:rPr>
        <w:fldChar w:fldCharType="separate"/>
      </w:r>
      <w:r w:rsidR="004A2926" w:rsidRPr="004A2926">
        <w:rPr>
          <w:noProof/>
          <w:lang w:val="en-GB"/>
        </w:rPr>
        <w:t xml:space="preserve">(Dierig </w:t>
      </w:r>
      <w:r w:rsidR="004A2926" w:rsidRPr="004A2926">
        <w:rPr>
          <w:i/>
          <w:noProof/>
          <w:lang w:val="en-GB"/>
        </w:rPr>
        <w:t>et al.</w:t>
      </w:r>
      <w:r w:rsidR="004A2926" w:rsidRPr="004A2926">
        <w:rPr>
          <w:noProof/>
          <w:lang w:val="en-GB"/>
        </w:rPr>
        <w:t xml:space="preserve">, 2006; Cai </w:t>
      </w:r>
      <w:r w:rsidR="004A2926" w:rsidRPr="004A2926">
        <w:rPr>
          <w:i/>
          <w:noProof/>
          <w:lang w:val="en-GB"/>
        </w:rPr>
        <w:t>et al.</w:t>
      </w:r>
      <w:r w:rsidR="004A2926" w:rsidRPr="004A2926">
        <w:rPr>
          <w:noProof/>
          <w:lang w:val="en-GB"/>
        </w:rPr>
        <w:t>, 2012)</w:t>
      </w:r>
      <w:r w:rsidR="004A2926">
        <w:rPr>
          <w:lang w:val="en-GB"/>
        </w:rPr>
        <w:fldChar w:fldCharType="end"/>
      </w:r>
      <w:r w:rsidR="009E4ACE">
        <w:rPr>
          <w:lang w:val="en-GB"/>
        </w:rPr>
        <w:t xml:space="preserve">. These results might </w:t>
      </w:r>
      <w:r w:rsidR="00145323">
        <w:rPr>
          <w:lang w:val="en-GB"/>
        </w:rPr>
        <w:t>indicate</w:t>
      </w:r>
      <w:r w:rsidR="00A023CE">
        <w:rPr>
          <w:lang w:val="en-GB"/>
        </w:rPr>
        <w:t xml:space="preserve"> a low effect of elevation in seed oil content</w:t>
      </w:r>
      <w:r w:rsidR="00145323">
        <w:rPr>
          <w:lang w:val="en-GB"/>
        </w:rPr>
        <w:t xml:space="preserve"> </w:t>
      </w:r>
      <w:r w:rsidR="00145323">
        <w:rPr>
          <w:lang w:val="en-GB"/>
        </w:rPr>
        <w:fldChar w:fldCharType="begin" w:fldLock="1"/>
      </w:r>
      <w:r w:rsidR="00894978">
        <w:rPr>
          <w:lang w:val="en-GB"/>
        </w:rPr>
        <w:instrText>ADDIN CSL_CITATION {"citationItems":[{"id":"ITEM-1","itemData":{"DOI":"10.1016/j.indcrop.2005.10.004","ISSN":"09266690","abstract":"A potential new alternative oilseed crop from the genus Lesquerella is being domesticated for the southwestern United States and other arid climates of the world. This crop has seed oil rich in hydroxy fatty acids used to produce a variety of industrial, cosmetic, and pharmaceutical products. Many of the industrial products are replacements for non-degradable and non-renewable petroleum-based products such as hydraulic fluids, surfactants, 2-cycle engine oils, automotive oils, protective coatings, drying agents, and plastics. L. fendleri is the main species being utilized for crop development, although other species are being utilized for introgression of useful traits into L. fendleri. The objective was to determine field sites suitable for crop production. Two species, L. fendleri and another we refer to as 'L. pallida aff.' because it differed from typical L. pallida plants in chromosome number and in oil quality, were planted in the fall of 2003 at various sites in Arizona that ranged in elevation from 300 to 1200 m asl, and -13.2 to 38.8 °C in temperature over the growing season. The four sites included Phoenix, Tucson, Safford, and Patagonia. Plants of L. fendleri developed flowers and fruits by the week of 21 March at Phoenix and Tucson, but one month later at the two higher elevation sites. Plant height, width, and biomass measured during the season indicated that plants at the two lower elevations grew nearly two times taller and wider, and over five times the biomass of the plants at the higher elevations. Seed yields followed the same trend. However, oil contents were very similar over the four elevations. Plants of L. pallida aff. were almost all flowering and fruiting by 04 April at Tucson, two weeks later at Phoenix, and not until 02 May at the two higher elevations. Plants were tallest and widest throughout the season at Tucson until final harvest. Plants at Patagonia at final harvest were as tall and wide, had greater biomass and seed yields than Tucson and Phoenix. These results indicate that L. fendleri is suitable for production in areas below 700 m. Plants of L. pallida aff. were more productive at the highest elevation of 1219 m. It was not entirely clear as to how plants of either species would have performed at the 884 m elevation site due to high plant mortality at the early growth stage. Results indicate that production areas for L. fendleri may be expanded with the introgression of genes from L. pallida aff. © 2005 Elsevier B.V…","author":[{"dropping-particle":"","family":"Dierig","given":"D. A.","non-dropping-particle":"","parse-names":false,"suffix":""},{"dropping-particle":"","family":"Adam","given":"N. R.","non-dropping-particle":"","parse-names":false,"suffix":""},{"dropping-particle":"","family":"Mackey","given":"B. E.","non-dropping-particle":"","parse-names":false,"suffix":""},{"dropping-particle":"","family":"Dahlquist","given":"G. H.","non-dropping-particle":"","parse-names":false,"suffix":""},{"dropping-particle":"","family":"Coffelt","given":"T. A.","non-dropping-particle":"","parse-names":false,"suffix":""}],"container-title":"Industrial Crops and Products","id":"ITEM-1","issue":"1","issued":{"date-parts":[["2006"]]},"page":"17-25","title":"Temperature and elevation effects on plant growth, development, and seed production of two Lesquerella species","type":"article-journal","volume":"24"},"uris":["http://www.mendeley.com/documents/?uuid=fb4ac902-6f84-4d22-9038-59b7e79c372f"]}],"mendeley":{"formattedCitation":"(Dierig &lt;i&gt;et al.&lt;/i&gt;, 2006)","plainTextFormattedCitation":"(Dierig et al., 2006)","previouslyFormattedCitation":"(Dierig &lt;i&gt;et al.&lt;/i&gt;, 2006)"},"properties":{"noteIndex":0},"schema":"https://github.com/citation-style-language/schema/raw/master/csl-citation.json"}</w:instrText>
      </w:r>
      <w:r w:rsidR="00145323">
        <w:rPr>
          <w:lang w:val="en-GB"/>
        </w:rPr>
        <w:fldChar w:fldCharType="separate"/>
      </w:r>
      <w:r w:rsidR="00145323" w:rsidRPr="00145323">
        <w:rPr>
          <w:noProof/>
          <w:lang w:val="en-GB"/>
        </w:rPr>
        <w:t xml:space="preserve">(Dierig </w:t>
      </w:r>
      <w:r w:rsidR="00145323" w:rsidRPr="00145323">
        <w:rPr>
          <w:i/>
          <w:noProof/>
          <w:lang w:val="en-GB"/>
        </w:rPr>
        <w:t>et al.</w:t>
      </w:r>
      <w:r w:rsidR="00145323" w:rsidRPr="00145323">
        <w:rPr>
          <w:noProof/>
          <w:lang w:val="en-GB"/>
        </w:rPr>
        <w:t>, 2006)</w:t>
      </w:r>
      <w:r w:rsidR="00145323">
        <w:rPr>
          <w:lang w:val="en-GB"/>
        </w:rPr>
        <w:fldChar w:fldCharType="end"/>
      </w:r>
      <w:r w:rsidR="00A023CE">
        <w:rPr>
          <w:lang w:val="en-GB"/>
        </w:rPr>
        <w:t xml:space="preserve">, although there are reports of </w:t>
      </w:r>
      <w:r w:rsidR="00894978">
        <w:rPr>
          <w:lang w:val="en-GB"/>
        </w:rPr>
        <w:t xml:space="preserve">a </w:t>
      </w:r>
      <w:r w:rsidR="00A023CE">
        <w:rPr>
          <w:lang w:val="en-GB"/>
        </w:rPr>
        <w:t xml:space="preserve">positive correlation between oil content and </w:t>
      </w:r>
      <w:r w:rsidR="00894978">
        <w:rPr>
          <w:lang w:val="en-GB"/>
        </w:rPr>
        <w:t>mean temperatures</w:t>
      </w:r>
      <w:r w:rsidR="00A023CE">
        <w:rPr>
          <w:lang w:val="en-GB"/>
        </w:rPr>
        <w:t xml:space="preserve"> </w:t>
      </w:r>
      <w:r w:rsidR="00A023CE">
        <w:rPr>
          <w:lang w:val="en-GB"/>
        </w:rPr>
        <w:fldChar w:fldCharType="begin" w:fldLock="1"/>
      </w:r>
      <w:r w:rsidR="00145323">
        <w:rPr>
          <w:lang w:val="en-GB"/>
        </w:rPr>
        <w:instrText>ADDIN CSL_CITATION {"citationItems":[{"id":"ITEM-1","itemData":{"DOI":"10.1007/s11746-999-0099-y","ISSN":"0003021X","abstract":"The soybean [glycine max (L.) Merr.] industry is interested in cultivar and climate effects on seed composition. These factors may underlie the known geographic variation in seed protein and oil concentrations. Regression analyses were used to test hypotheses of the effect of temperature and cultivar on oil and protein concentrations of soybean seed using a large data set from the U.S.A. Soybean Uniform Tests. The data set included 20 cultivars representing 10 maturity groups across 60 locations (latitude 29.4 to 47.5° N) for a total of 1863 cultivar by location by year observations. Temperature was determined for each observation as the average daily mean temperature from predicted first pod (first pod at least 5 mm long), using the SOYGRO phenology model, to observed maturity. The mean temperature ranged from 14.6 to 28.7°C among the observations. Linear, quadratic, and linear plateau regression models of oil and protein concentrations vs. temperature were evaluated. The quadratic model gave the best-adjusted R2 values for oil and protein with temperature, of 0.239 and 0.003, respectively. The analyses showed that the oil concentration increased with increasing temperature and approached a maximum at a mean temperature of 28°C. Unaccounted variation in the protein concentration may be from other factors such as photoperiod, water stress, or high temperatures during seed fill. Protein plus oil had a linear relationship with temperature (adjusted partial R2 = 0.183). These data document the contribution of climate and cultivar to geographic variability of oil and protein concentrations in the United States.","author":[{"dropping-particle":"","family":"Piper","given":"Ernest L.","non-dropping-particle":"","parse-names":false,"suffix":""},{"dropping-particle":"","family":"Boote","given":"Kenneth J.","non-dropping-particle":"","parse-names":false,"suffix":""}],"container-title":"Journal of the American Oil Chemists' Society","id":"ITEM-1","issue":"10","issued":{"date-parts":[["1999"]]},"page":"1233-1241","title":"Temperature and cultivar effects on soybean seed oil and protein concentrations","type":"article-journal","volume":"76"},"uris":["http://www.mendeley.com/documents/?uuid=ff83ca99-f1ae-4fcc-8b10-ef075bd2aa06"]}],"mendeley":{"formattedCitation":"(Piper and Boote, 1999)","plainTextFormattedCitation":"(Piper and Boote, 1999)","previouslyFormattedCitation":"(Piper and Boote, 1999)"},"properties":{"noteIndex":0},"schema":"https://github.com/citation-style-language/schema/raw/master/csl-citation.json"}</w:instrText>
      </w:r>
      <w:r w:rsidR="00A023CE">
        <w:rPr>
          <w:lang w:val="en-GB"/>
        </w:rPr>
        <w:fldChar w:fldCharType="separate"/>
      </w:r>
      <w:r w:rsidR="00A023CE" w:rsidRPr="00A023CE">
        <w:rPr>
          <w:noProof/>
          <w:lang w:val="en-GB"/>
        </w:rPr>
        <w:t>(Piper and Boote, 1999)</w:t>
      </w:r>
      <w:r w:rsidR="00A023CE">
        <w:rPr>
          <w:lang w:val="en-GB"/>
        </w:rPr>
        <w:fldChar w:fldCharType="end"/>
      </w:r>
      <w:r w:rsidR="00145323">
        <w:rPr>
          <w:lang w:val="en-GB"/>
        </w:rPr>
        <w:t>.</w:t>
      </w:r>
      <w:r w:rsidR="004A2926">
        <w:rPr>
          <w:lang w:val="en-GB"/>
        </w:rPr>
        <w:t xml:space="preserve"> </w:t>
      </w:r>
      <w:r w:rsidR="00CC6CC2">
        <w:rPr>
          <w:lang w:val="en-GB"/>
        </w:rPr>
        <w:t>Parallelly</w:t>
      </w:r>
      <w:r w:rsidR="00894978">
        <w:rPr>
          <w:lang w:val="en-GB"/>
        </w:rPr>
        <w:t xml:space="preserve">, </w:t>
      </w:r>
      <w:r w:rsidR="00894978">
        <w:rPr>
          <w:lang w:val="en-GB"/>
        </w:rPr>
        <w:fldChar w:fldCharType="begin" w:fldLock="1"/>
      </w:r>
      <w:r w:rsidR="007076E8">
        <w:rPr>
          <w:lang w:val="en-GB"/>
        </w:rPr>
        <w:instrText>ADDIN CSL_CITATION {"citationItems":[{"id":"ITEM-1","itemData":{"DOI":"10.2135/cropsci2011.10.0571","ISSN":"0011183X","abstract":"Sacha inchi (Plukenetia volubilis L.) is known to naturally grow under a wide range of elevational gradients in South America. We assessed the combined effects of altitude (560, 900, 1200, and 1490 m asl) and season on leaf- and whole-plant traits and seed chemicals of sacha inchi plants in Xishuangbanna, Southwest China, to explore the optimum altitudinal zone for its cultivation. Leaf maximum net photosynthetic rate (Amax), stomatal conductance (gs), and dark respiration (Rd) were greatest in the wet season and lowest in the cool season. With similar values in the wet season between altitudes, the reduction in Amaxand gs was greater in plants growing in higher elevations than in lower elevations in the cool season. Plant biomass and fruit production were highest at lower altitudes and dramatically decreased above 900 m, which can primarily be attributed to a C source limitation. Sacha inchi could be useful for cropping in cooler regions because the reproductive growth is adapted to high elevations. The oil and protein content and linolenic and unsaturated fatty acid (UFA) concentrations in seeds were highest in the cool season. With an increase in elevation, the linolenic and UFA concentrations in seeds increased. We concluded that lower altitudes (&lt;900 m) could be the optimum zone for growth and yield of sacha inchi plants whereas seeds collected from plants growing at higher altitudes (&gt;900 m) and in the cool season appear to have better quality. © Crop Science Society of America.","author":[{"dropping-particle":"","family":"Cai","given":"Z. Q.","non-dropping-particle":"","parse-names":false,"suffix":""},{"dropping-particle":"","family":"Jiao","given":"D. Y.","non-dropping-particle":"","parse-names":false,"suffix":""},{"dropping-particle":"","family":"Tang","given":"S. X.","non-dropping-particle":"","parse-names":false,"suffix":""},{"dropping-particle":"","family":"Dao","given":"X. S.","non-dropping-particle":"","parse-names":false,"suffix":""},{"dropping-particle":"","family":"Lei","given":"Y. B.","non-dropping-particle":"","parse-names":false,"suffix":""},{"dropping-particle":"","family":"Cai","given":"C. T.","non-dropping-particle":"","parse-names":false,"suffix":""}],"container-title":"Crop Science","id":"ITEM-1","issue":"4","issued":{"date-parts":[["2012"]]},"page":"1859-1867","title":"Leaf photosynthesis, growth, and seed chemicals of sacha inchi plants cultivated along an altitude gradient","type":"article-journal","volume":"52"},"uris":["http://www.mendeley.com/documents/?uuid=eda19dc4-1b65-4225-a3ca-76631cd8da8d"]}],"mendeley":{"formattedCitation":"(Cai &lt;i&gt;et al.&lt;/i&gt;, 2012)","manualFormatting":"Cai et al. (2012)","plainTextFormattedCitation":"(Cai et al., 2012)","previouslyFormattedCitation":"(Cai &lt;i&gt;et al.&lt;/i&gt;, 2012)"},"properties":{"noteIndex":0},"schema":"https://github.com/citation-style-language/schema/raw/master/csl-citation.json"}</w:instrText>
      </w:r>
      <w:r w:rsidR="00894978">
        <w:rPr>
          <w:lang w:val="en-GB"/>
        </w:rPr>
        <w:fldChar w:fldCharType="separate"/>
      </w:r>
      <w:r w:rsidR="00894978" w:rsidRPr="00894978">
        <w:rPr>
          <w:noProof/>
          <w:lang w:val="en-GB"/>
        </w:rPr>
        <w:t xml:space="preserve">Cai </w:t>
      </w:r>
      <w:r w:rsidR="00894978" w:rsidRPr="00894978">
        <w:rPr>
          <w:i/>
          <w:noProof/>
          <w:lang w:val="en-GB"/>
        </w:rPr>
        <w:t>et al.</w:t>
      </w:r>
      <w:r w:rsidR="00894978" w:rsidRPr="00894978">
        <w:rPr>
          <w:noProof/>
          <w:lang w:val="en-GB"/>
        </w:rPr>
        <w:t xml:space="preserve"> </w:t>
      </w:r>
      <w:r w:rsidR="00894978">
        <w:rPr>
          <w:noProof/>
          <w:lang w:val="en-GB"/>
        </w:rPr>
        <w:t>(</w:t>
      </w:r>
      <w:r w:rsidR="00894978" w:rsidRPr="00894978">
        <w:rPr>
          <w:noProof/>
          <w:lang w:val="en-GB"/>
        </w:rPr>
        <w:t>2012)</w:t>
      </w:r>
      <w:r w:rsidR="00894978">
        <w:rPr>
          <w:lang w:val="en-GB"/>
        </w:rPr>
        <w:fldChar w:fldCharType="end"/>
      </w:r>
      <w:r w:rsidR="00894978">
        <w:rPr>
          <w:lang w:val="en-GB"/>
        </w:rPr>
        <w:t xml:space="preserve"> did find </w:t>
      </w:r>
      <w:r w:rsidR="000C7F16">
        <w:rPr>
          <w:lang w:val="en-GB"/>
        </w:rPr>
        <w:t xml:space="preserve">a positive correlation between elevation and percentage of </w:t>
      </w:r>
      <w:r w:rsidR="005D3120">
        <w:rPr>
          <w:lang w:val="en-GB"/>
        </w:rPr>
        <w:t>unsaturated fatty acids</w:t>
      </w:r>
      <w:r w:rsidR="007938A0">
        <w:rPr>
          <w:lang w:val="en-GB"/>
        </w:rPr>
        <w:t xml:space="preserve"> </w:t>
      </w:r>
      <w:r w:rsidR="00742F0A">
        <w:rPr>
          <w:lang w:val="en-GB"/>
        </w:rPr>
        <w:t>within</w:t>
      </w:r>
      <w:r w:rsidR="007938A0">
        <w:rPr>
          <w:lang w:val="en-GB"/>
        </w:rPr>
        <w:t xml:space="preserve"> a single </w:t>
      </w:r>
      <w:r w:rsidR="00742F0A">
        <w:rPr>
          <w:lang w:val="en-GB"/>
        </w:rPr>
        <w:t>species grown in a broad altitudinal range</w:t>
      </w:r>
      <w:r w:rsidR="004F1400">
        <w:rPr>
          <w:lang w:val="en-GB"/>
        </w:rPr>
        <w:t>, possibly due to plasticity or differential physiological functioning</w:t>
      </w:r>
      <w:r w:rsidR="000C7F16">
        <w:rPr>
          <w:lang w:val="en-GB"/>
        </w:rPr>
        <w:t xml:space="preserve">. </w:t>
      </w:r>
      <w:r>
        <w:rPr>
          <w:lang w:val="en-GB"/>
        </w:rPr>
        <w:t xml:space="preserve">None of the local microenvironmental gradients studied (GDD, FDD and snow) showed any significant relationship with oil content or composition. However, </w:t>
      </w:r>
      <w:r w:rsidR="00BE3AA7">
        <w:rPr>
          <w:lang w:val="en-GB"/>
        </w:rPr>
        <w:t>all three</w:t>
      </w:r>
      <w:r w:rsidR="00B75FBC">
        <w:rPr>
          <w:lang w:val="en-GB"/>
        </w:rPr>
        <w:t xml:space="preserve"> gradients show a consistent trend </w:t>
      </w:r>
      <w:r w:rsidR="0083469C">
        <w:rPr>
          <w:lang w:val="en-GB"/>
        </w:rPr>
        <w:t>with species living preferentially colder places (low GDD, high GDD and higher</w:t>
      </w:r>
      <w:r w:rsidR="00BE3AA7">
        <w:rPr>
          <w:lang w:val="en-GB"/>
        </w:rPr>
        <w:t xml:space="preserve"> </w:t>
      </w:r>
      <w:r>
        <w:rPr>
          <w:lang w:val="en-GB"/>
        </w:rPr>
        <w:t>snow days</w:t>
      </w:r>
      <w:r w:rsidR="0083469C">
        <w:rPr>
          <w:lang w:val="en-GB"/>
        </w:rPr>
        <w:t>)</w:t>
      </w:r>
      <w:r>
        <w:rPr>
          <w:lang w:val="en-GB"/>
        </w:rPr>
        <w:t xml:space="preserve"> tended to have higher </w:t>
      </w:r>
      <w:r w:rsidR="00AF26D6">
        <w:rPr>
          <w:lang w:val="en-GB"/>
        </w:rPr>
        <w:t xml:space="preserve">oil content and higher proportion of </w:t>
      </w:r>
      <w:r w:rsidR="005D3120">
        <w:rPr>
          <w:lang w:val="en-GB"/>
        </w:rPr>
        <w:t>unsaturated fatty acids</w:t>
      </w:r>
      <w:r>
        <w:rPr>
          <w:lang w:val="en-GB"/>
        </w:rPr>
        <w:t xml:space="preserve">, which could potentially be consistent with the anti-freezing properties that </w:t>
      </w:r>
      <w:r w:rsidR="005D3120">
        <w:rPr>
          <w:lang w:val="en-GB"/>
        </w:rPr>
        <w:t>unsaturated fatty acids</w:t>
      </w:r>
      <w:r>
        <w:rPr>
          <w:lang w:val="en-GB"/>
        </w:rPr>
        <w:t xml:space="preserve"> can provide</w:t>
      </w:r>
      <w:r w:rsidR="003D39C1">
        <w:rPr>
          <w:lang w:val="en-GB"/>
        </w:rPr>
        <w:t xml:space="preserve"> </w:t>
      </w:r>
      <w:r w:rsidR="003D39C1">
        <w:rPr>
          <w:lang w:val="en-GB"/>
        </w:rPr>
        <w:fldChar w:fldCharType="begin" w:fldLock="1"/>
      </w:r>
      <w:r w:rsidR="00E5417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3D39C1">
        <w:rPr>
          <w:lang w:val="en-GB"/>
        </w:rPr>
        <w:fldChar w:fldCharType="separate"/>
      </w:r>
      <w:r w:rsidR="003D39C1" w:rsidRPr="003D39C1">
        <w:rPr>
          <w:noProof/>
          <w:lang w:val="en-GB"/>
        </w:rPr>
        <w:t>(Linder, 2000)</w:t>
      </w:r>
      <w:r w:rsidR="003D39C1">
        <w:rPr>
          <w:lang w:val="en-GB"/>
        </w:rPr>
        <w:fldChar w:fldCharType="end"/>
      </w:r>
      <w:r>
        <w:rPr>
          <w:lang w:val="en-GB"/>
        </w:rPr>
        <w:t xml:space="preserve">. </w:t>
      </w:r>
      <w:r w:rsidR="001A5B8E">
        <w:rPr>
          <w:lang w:val="en-GB"/>
        </w:rPr>
        <w:t xml:space="preserve">The lack of regional and local </w:t>
      </w:r>
      <w:r w:rsidR="00E2238E">
        <w:rPr>
          <w:lang w:val="en-GB"/>
        </w:rPr>
        <w:t xml:space="preserve">alpine </w:t>
      </w:r>
      <w:r w:rsidR="001A5B8E">
        <w:rPr>
          <w:lang w:val="en-GB"/>
        </w:rPr>
        <w:t>patterns seems</w:t>
      </w:r>
      <w:r>
        <w:rPr>
          <w:lang w:val="en-GB"/>
        </w:rPr>
        <w:t xml:space="preserve"> to limit Sanyal and Linder's claims </w:t>
      </w:r>
      <w:r w:rsidR="00051AC5">
        <w:rPr>
          <w:lang w:val="en-GB"/>
        </w:rPr>
        <w:fldChar w:fldCharType="begin" w:fldLock="1"/>
      </w:r>
      <w:r w:rsidR="0049083C">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id":"ITEM-3","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3","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 Sanyal and Linder, 2013; Sanyal and Decocq, 2016)","plainTextFormattedCitation":"(Linder, 2000; Sanyal and Linder, 2013; Sanyal and Decocq, 2016)","previouslyFormattedCitation":"(Linder, 2000; Sanyal and Linder, 2013; Sanyal and Decocq, 2016)"},"properties":{"noteIndex":0},"schema":"https://github.com/citation-style-language/schema/raw/master/csl-citation.json"}</w:instrText>
      </w:r>
      <w:r w:rsidR="00051AC5">
        <w:rPr>
          <w:lang w:val="en-GB"/>
        </w:rPr>
        <w:fldChar w:fldCharType="separate"/>
      </w:r>
      <w:r w:rsidR="00051AC5" w:rsidRPr="00051AC5">
        <w:rPr>
          <w:noProof/>
          <w:lang w:val="en-GB"/>
        </w:rPr>
        <w:t>(Linder, 2000; Sanyal and Linder, 2013; Sanyal and Decocq, 2016)</w:t>
      </w:r>
      <w:r w:rsidR="00051AC5">
        <w:rPr>
          <w:lang w:val="en-GB"/>
        </w:rPr>
        <w:fldChar w:fldCharType="end"/>
      </w:r>
      <w:r>
        <w:rPr>
          <w:lang w:val="en-GB"/>
        </w:rPr>
        <w:t xml:space="preserve"> of strong temperature selection at </w:t>
      </w:r>
      <w:r w:rsidR="002824A7">
        <w:rPr>
          <w:lang w:val="en-GB"/>
        </w:rPr>
        <w:t>the macroevolutionary level,</w:t>
      </w:r>
      <w:r>
        <w:rPr>
          <w:lang w:val="en-GB"/>
        </w:rPr>
        <w:t xml:space="preserve"> constraining seed oil patterns.</w:t>
      </w:r>
      <w:r w:rsidR="006C0449">
        <w:rPr>
          <w:lang w:val="en-GB"/>
        </w:rPr>
        <w:t xml:space="preserve"> In the present study, w</w:t>
      </w:r>
      <w:proofErr w:type="spellStart"/>
      <w:r w:rsidR="006C0449" w:rsidRPr="006C0449">
        <w:t>e</w:t>
      </w:r>
      <w:proofErr w:type="spellEnd"/>
      <w:r w:rsidR="006C0449" w:rsidRPr="006C0449">
        <w:t xml:space="preserve"> are working with a cold-adapted </w:t>
      </w:r>
      <w:r w:rsidR="007848F8">
        <w:t>alpine</w:t>
      </w:r>
      <w:r w:rsidR="006C0449" w:rsidRPr="006C0449">
        <w:t xml:space="preserve"> flora, with different degrees of cold preference/tolerance. Life in cold-season regions may impose some constraints </w:t>
      </w:r>
      <w:r w:rsidR="00331C3E">
        <w:t>on seed oil properties</w:t>
      </w:r>
      <w:r w:rsidR="00215EB4">
        <w:t>, such as temperatures during seed maturation</w:t>
      </w:r>
      <w:r w:rsidR="00331C3E">
        <w:t>, and these constraints may be so tight that they leave no room for within-region variation.</w:t>
      </w:r>
      <w:r>
        <w:rPr>
          <w:lang w:val="en-GB"/>
        </w:rPr>
        <w:t xml:space="preserve"> However, providing a more complete picture is difficult due to </w:t>
      </w:r>
      <w:r>
        <w:rPr>
          <w:lang w:val="en-GB"/>
        </w:rPr>
        <w:lastRenderedPageBreak/>
        <w:t>the limited information on oil content and fatty acid composition available for wild species (Levin, 1974)</w:t>
      </w:r>
      <w:r w:rsidR="00C93976">
        <w:rPr>
          <w:lang w:val="en-GB"/>
        </w:rPr>
        <w:t>, especially</w:t>
      </w:r>
      <w:r w:rsidR="00331C3E">
        <w:rPr>
          <w:lang w:val="en-GB"/>
        </w:rPr>
        <w:t xml:space="preserve"> involving other habitats and biomes</w:t>
      </w:r>
      <w:r>
        <w:rPr>
          <w:lang w:val="en-GB"/>
        </w:rPr>
        <w:t>.</w:t>
      </w:r>
      <w:r w:rsidR="002824A7">
        <w:rPr>
          <w:lang w:val="en-GB"/>
        </w:rPr>
        <w:t xml:space="preserve"> </w:t>
      </w:r>
    </w:p>
    <w:p w14:paraId="2DE7ECD8" w14:textId="67CC98B3" w:rsidR="002C2436" w:rsidRDefault="003F4E07" w:rsidP="00917E3D">
      <w:pPr>
        <w:autoSpaceDE w:val="0"/>
        <w:autoSpaceDN w:val="0"/>
        <w:adjustRightInd w:val="0"/>
        <w:spacing w:after="0" w:line="360" w:lineRule="auto"/>
        <w:ind w:firstLine="720"/>
        <w:jc w:val="both"/>
      </w:pPr>
      <w:r>
        <w:t xml:space="preserve">The </w:t>
      </w:r>
      <w:r w:rsidR="00564D2A">
        <w:t>reported results</w:t>
      </w:r>
      <w:r>
        <w:t xml:space="preserve"> add new insights to the seed ecological spectrum and provide a small step forward to comprehending seed trait ecology in line with the framework described by </w:t>
      </w:r>
      <w:r>
        <w:fldChar w:fldCharType="begin" w:fldLock="1"/>
      </w:r>
      <w:r w:rsidR="00E32DA9">
        <w:instrText>ADDIN CSL_CITATION {"citationItems":[{"id":"ITEM-1","itemData":{"DOI":"10.1111/nph.15502","ISSN":"14698137","PMID":"30269352","abstract":"Trait-based approaches have improved our understanding of plant evolution, community assembly and ecosystem functioning. A major challenge for the upcoming decades is to understand the functions and evolution of early life-history traits, across levels of organization and ecological strategies. Although a variety of seed traits are critical for dispersal, persistence, germination timing and seedling establishment, only seed mass has been considered systematically. Here we suggest broadening the range of morphological, physiological and biochemical seed traits to add new understanding on plant niches, population dynamics and community assembly. The diversity of seed traits and functions provides an important challenge that will require international collaboration in three areas of research. First, we present a conceptual framework for a seed ecological spectrum that builds upon current understanding of plant niches. We then lay the foundation for a seed-trait functional network, the establishment of which will underpin and facilitate trait-based inferences. Finally, we anticipate novel insights and challenges associated with incorporating diverse seed traits into predictive evolutionary ecology, community ecology and applied ecology. If the community invests in standardized seed-trait collection and the implementation of rigorous databases, major strides can be made at this exciting frontier of functional ecology.","author":[{"dropping-particle":"","family":"Saatkamp","given":"Arne","non-dropping-particle":"","parse-names":false,"suffix":""},{"dropping-particle":"","family":"Cochrane","given":"Anne","non-dropping-particle":"","parse-names":false,"suffix":""},{"dropping-particle":"","family":"Commander","given":"Lucy","non-dropping-particle":"","parse-names":false,"suffix":""},{"dropping-particle":"","family":"Guja","given":"Lydia K","non-dropping-particle":"","parse-names":false,"suffix":""},{"dropping-particle":"","family":"Jimenez-Alfaro","given":"Borja","non-dropping-particle":"","parse-names":false,"suffix":""},{"dropping-particle":"","family":"Larson","given":"Julie","non-dropping-particle":"","parse-names":false,"suffix":""},{"dropping-particle":"","family":"Nicotra","given":"Adrienne","non-dropping-particle":"","parse-names":false,"suffix":""},{"dropping-particle":"","family":"Poschlod","given":"Peter","non-dropping-particle":"","parse-names":false,"suffix":""},{"dropping-particle":"","family":"Silveira","given":"Fernando A.O.","non-dropping-particle":"","parse-names":false,"suffix":""},{"dropping-particle":"","family":"Cross","given":"Adam T","non-dropping-particle":"","parse-names":false,"suffix":""},{"dropping-particle":"","family":"Dalziell","given":"Emma L.","non-dropping-particle":"","parse-names":false,"suffix":""},{"dropping-particle":"","family":"Dickie","given":"John","non-dropping-particle":"","parse-names":false,"suffix":""},{"dropping-particle":"","family":"Erickson","given":"Todd E.","non-dropping-particle":"","parse-names":false,"suffix":""},{"dropping-particle":"","family":"Fidelis","given":"Alessandra","non-dropping-particle":"","parse-names":false,"suffix":""},{"dropping-particle":"","family":"Fuchs","given":"Anne","non-dropping-particle":"","parse-names":false,"suffix":""},{"dropping-particle":"","family":"Golos","given":"Peter J.","non-dropping-particle":"","parse-names":false,"suffix":""},{"dropping-particle":"","family":"Hope","given":"Michael","non-dropping-particle":"","parse-names":false,"suffix":""},{"dropping-particle":"","family":"Lewandrowski","given":"Wolfgang","non-dropping-particle":"","parse-names":false,"suffix":""},{"dropping-particle":"","family":"Merritt","given":"David J.","non-dropping-particle":"","parse-names":false,"suffix":""},{"dropping-particle":"","family":"Miller","given":"Ben P.","non-dropping-particle":"","parse-names":false,"suffix":""},{"dropping-particle":"","family":"Miller","given":"Russell G","non-dropping-particle":"","parse-names":false,"suffix":""},{"dropping-particle":"","family":"Offord","given":"Catherine A.","non-dropping-particle":"","parse-names":false,"suffix":""},{"dropping-particle":"","family":"Ooi","given":"Mark K.J.","non-dropping-particle":"","parse-names":false,"suffix":""},{"dropping-particle":"","family":"Satyanti","given":"Annisa","non-dropping-particle":"","parse-names":false,"suffix":""},{"dropping-particle":"","family":"Sommerville","given":"Karen D.","non-dropping-particle":"","parse-names":false,"suffix":""},{"dropping-particle":"","family":"Tangney","given":"Ryan","non-dropping-particle":"","parse-names":false,"suffix":""},{"dropping-particle":"","family":"Tomlinson","given":"Sean","non-dropping-particle":"","parse-names":false,"suffix":""},{"dropping-particle":"","family":"Turner","given":"Shane","non-dropping-particle":"","parse-names":false,"suffix":""},{"dropping-particle":"","family":"Walck","given":"Jeffrey L.","non-dropping-particle":"","parse-names":false,"suffix":""}],"container-title":"New Phytologist","id":"ITEM-1","issue":"4","issued":{"date-parts":[["2019","3","1"]]},"page":"1764-1775","publisher":"Blackwell Publishing Ltd","title":"A research agenda for seed-trait functional ecology","type":"article-journal","volume":"221"},"uris":["http://www.mendeley.com/documents/?uuid=9f5b2ea0-6f8b-4567-a710-d7d329b1b20f"]}],"mendeley":{"formattedCitation":"(Saatkamp &lt;i&gt;et al.&lt;/i&gt;, 2019)","manualFormatting":"Saatkamp et al. (2019)","plainTextFormattedCitation":"(Saatkamp et al., 2019)","previouslyFormattedCitation":"(Saatkamp &lt;i&gt;et al.&lt;/i&gt;, 2019)"},"properties":{"noteIndex":0},"schema":"https://github.com/citation-style-language/schema/raw/master/csl-citation.json"}</w:instrText>
      </w:r>
      <w:r>
        <w:fldChar w:fldCharType="separate"/>
      </w:r>
      <w:r w:rsidRPr="00E3323D">
        <w:rPr>
          <w:noProof/>
        </w:rPr>
        <w:t xml:space="preserve">Saatkamp </w:t>
      </w:r>
      <w:r w:rsidRPr="00E3323D">
        <w:rPr>
          <w:i/>
          <w:noProof/>
        </w:rPr>
        <w:t>et al.</w:t>
      </w:r>
      <w:r>
        <w:rPr>
          <w:noProof/>
        </w:rPr>
        <w:t xml:space="preserve"> (</w:t>
      </w:r>
      <w:r w:rsidRPr="00E3323D">
        <w:rPr>
          <w:noProof/>
        </w:rPr>
        <w:t>2019)</w:t>
      </w:r>
      <w:r>
        <w:fldChar w:fldCharType="end"/>
      </w:r>
      <w:r>
        <w:t>.</w:t>
      </w:r>
      <w:r w:rsidR="00564D2A">
        <w:t xml:space="preserve"> </w:t>
      </w:r>
      <w:r w:rsidR="00A92D00">
        <w:t>Specifically</w:t>
      </w:r>
      <w:r w:rsidR="00323FA9">
        <w:t>,</w:t>
      </w:r>
      <w:r w:rsidR="00A92D00">
        <w:t xml:space="preserve"> in</w:t>
      </w:r>
      <w:r w:rsidR="005A6431">
        <w:t xml:space="preserve"> the understudied topic of seed oil and composition </w:t>
      </w:r>
      <w:r w:rsidR="00C54B40">
        <w:t xml:space="preserve">and their </w:t>
      </w:r>
      <w:r w:rsidR="00FD1197">
        <w:t>correlates and drivers</w:t>
      </w:r>
      <w:r w:rsidR="00C54B40">
        <w:t xml:space="preserve"> </w:t>
      </w:r>
      <w:r w:rsidR="005A6431">
        <w:t>in wild species</w:t>
      </w:r>
      <w:r w:rsidR="009107D2">
        <w:t xml:space="preserve">. </w:t>
      </w:r>
      <w:r w:rsidR="007226B2">
        <w:t>Seed oil content strongly influences seed longevity in alpine species,</w:t>
      </w:r>
      <w:r w:rsidR="0005520D">
        <w:t xml:space="preserve"> which </w:t>
      </w:r>
      <w:r w:rsidR="006B2956">
        <w:t>sup</w:t>
      </w:r>
      <w:r w:rsidR="00EE7EA1">
        <w:t>plies</w:t>
      </w:r>
      <w:r w:rsidR="006B2956">
        <w:t xml:space="preserve"> relevant</w:t>
      </w:r>
      <w:r w:rsidR="0005520D">
        <w:t xml:space="preserve"> information for seed bank managers</w:t>
      </w:r>
      <w:r w:rsidR="00EE7EA1">
        <w:t xml:space="preserve">, while </w:t>
      </w:r>
      <w:r w:rsidR="00D80404">
        <w:t xml:space="preserve">we found no significant patterns of correlation with seed mass and germination timing. </w:t>
      </w:r>
      <w:r w:rsidR="00C921AC">
        <w:t xml:space="preserve">Ecological drivers appear to have a limited effect on seed oil and composition along </w:t>
      </w:r>
      <w:r w:rsidR="00B94CFF">
        <w:t xml:space="preserve">regional </w:t>
      </w:r>
      <w:proofErr w:type="gramStart"/>
      <w:r w:rsidR="00C921AC">
        <w:t>altitudinal</w:t>
      </w:r>
      <w:proofErr w:type="gramEnd"/>
      <w:r w:rsidR="00C921AC">
        <w:t xml:space="preserve"> and </w:t>
      </w:r>
      <w:r w:rsidR="00B94CFF">
        <w:t xml:space="preserve">local </w:t>
      </w:r>
      <w:proofErr w:type="spellStart"/>
      <w:r w:rsidR="00C921AC">
        <w:t>microtopographical</w:t>
      </w:r>
      <w:proofErr w:type="spellEnd"/>
      <w:r w:rsidR="00C921AC">
        <w:t xml:space="preserve"> gradients. Nevertheless, </w:t>
      </w:r>
      <w:r w:rsidR="008178B1">
        <w:t xml:space="preserve">collective and global efforts are necessary to </w:t>
      </w:r>
      <w:r w:rsidR="003F76D2">
        <w:t xml:space="preserve">complement the </w:t>
      </w:r>
      <w:r w:rsidR="00A92D00">
        <w:t>few data available for wild species</w:t>
      </w:r>
      <w:r w:rsidR="003F76D2">
        <w:t xml:space="preserve"> </w:t>
      </w:r>
      <w:proofErr w:type="gramStart"/>
      <w:r w:rsidR="003F76D2">
        <w:t>in order to</w:t>
      </w:r>
      <w:proofErr w:type="gramEnd"/>
      <w:r w:rsidR="003F76D2">
        <w:t xml:space="preserve"> disentangle seed oil patterns across species and vegetation types. </w:t>
      </w:r>
    </w:p>
    <w:p w14:paraId="7B30FD78" w14:textId="77777777" w:rsidR="00A158BF" w:rsidRDefault="00A158BF" w:rsidP="00E526DA">
      <w:pPr>
        <w:spacing w:line="360" w:lineRule="auto"/>
        <w:jc w:val="both"/>
        <w:rPr>
          <w:lang w:val="en-GB"/>
        </w:rPr>
      </w:pPr>
    </w:p>
    <w:p w14:paraId="5B2B9CB4" w14:textId="676ABD33" w:rsidR="001C05B8" w:rsidRDefault="001C05B8" w:rsidP="001C05B8">
      <w:pPr>
        <w:pStyle w:val="Ttulo2"/>
        <w:rPr>
          <w:lang w:val="en-GB"/>
        </w:rPr>
      </w:pPr>
      <w:r>
        <w:rPr>
          <w:lang w:val="en-GB"/>
        </w:rPr>
        <w:t>References</w:t>
      </w:r>
    </w:p>
    <w:p w14:paraId="0D7FED83" w14:textId="60DC8F8D" w:rsidR="00373890" w:rsidRPr="00373890" w:rsidRDefault="001C05B8" w:rsidP="00373890">
      <w:pPr>
        <w:widowControl w:val="0"/>
        <w:autoSpaceDE w:val="0"/>
        <w:autoSpaceDN w:val="0"/>
        <w:adjustRightInd w:val="0"/>
        <w:spacing w:line="240" w:lineRule="auto"/>
        <w:rPr>
          <w:rFonts w:ascii="Calibri" w:hAnsi="Calibri" w:cs="Calibri"/>
          <w:noProof/>
          <w:kern w:val="0"/>
        </w:rPr>
      </w:pPr>
      <w:r>
        <w:rPr>
          <w:lang w:val="en-GB"/>
        </w:rPr>
        <w:fldChar w:fldCharType="begin" w:fldLock="1"/>
      </w:r>
      <w:r>
        <w:rPr>
          <w:lang w:val="en-GB"/>
        </w:rPr>
        <w:instrText xml:space="preserve">ADDIN Mendeley Bibliography CSL_BIBLIOGRAPHY </w:instrText>
      </w:r>
      <w:r>
        <w:rPr>
          <w:lang w:val="en-GB"/>
        </w:rPr>
        <w:fldChar w:fldCharType="separate"/>
      </w:r>
      <w:r w:rsidR="00373890" w:rsidRPr="00373890">
        <w:rPr>
          <w:rFonts w:ascii="Calibri" w:hAnsi="Calibri" w:cs="Calibri"/>
          <w:noProof/>
          <w:kern w:val="0"/>
        </w:rPr>
        <w:t xml:space="preserve">Bailly, C. </w:t>
      </w:r>
      <w:r w:rsidR="00373890" w:rsidRPr="00373890">
        <w:rPr>
          <w:rFonts w:ascii="Calibri" w:hAnsi="Calibri" w:cs="Calibri"/>
          <w:i/>
          <w:iCs/>
          <w:noProof/>
          <w:kern w:val="0"/>
        </w:rPr>
        <w:t>et al.</w:t>
      </w:r>
      <w:r w:rsidR="00373890" w:rsidRPr="00373890">
        <w:rPr>
          <w:rFonts w:ascii="Calibri" w:hAnsi="Calibri" w:cs="Calibri"/>
          <w:noProof/>
          <w:kern w:val="0"/>
        </w:rPr>
        <w:t xml:space="preserve"> (1998) ‘Free radical scavenging as affected by accelerated ageing and subsequent priming in sunflower seeds’, </w:t>
      </w:r>
      <w:r w:rsidR="00373890" w:rsidRPr="00373890">
        <w:rPr>
          <w:rFonts w:ascii="Calibri" w:hAnsi="Calibri" w:cs="Calibri"/>
          <w:i/>
          <w:iCs/>
          <w:noProof/>
          <w:kern w:val="0"/>
        </w:rPr>
        <w:t>Physiologia Plantarum</w:t>
      </w:r>
      <w:r w:rsidR="00373890" w:rsidRPr="00373890">
        <w:rPr>
          <w:rFonts w:ascii="Calibri" w:hAnsi="Calibri" w:cs="Calibri"/>
          <w:noProof/>
          <w:kern w:val="0"/>
        </w:rPr>
        <w:t>, 104(4), pp. 646–652. doi: 10.1034/j.1399-3054.1998.1040418.x.</w:t>
      </w:r>
    </w:p>
    <w:p w14:paraId="7FC772B5"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Baskin, C. C. and Baskin, J. M. (2014) </w:t>
      </w:r>
      <w:r w:rsidRPr="00373890">
        <w:rPr>
          <w:rFonts w:ascii="Calibri" w:hAnsi="Calibri" w:cs="Calibri"/>
          <w:i/>
          <w:iCs/>
          <w:noProof/>
          <w:kern w:val="0"/>
        </w:rPr>
        <w:t>Seeds. Ecology, Biogeography and Evolution of Dormancy and Germination</w:t>
      </w:r>
      <w:r w:rsidRPr="00373890">
        <w:rPr>
          <w:rFonts w:ascii="Calibri" w:hAnsi="Calibri" w:cs="Calibri"/>
          <w:noProof/>
          <w:kern w:val="0"/>
        </w:rPr>
        <w:t xml:space="preserve">. 2nd Editio, </w:t>
      </w:r>
      <w:r w:rsidRPr="00373890">
        <w:rPr>
          <w:rFonts w:ascii="Calibri" w:hAnsi="Calibri" w:cs="Calibri"/>
          <w:i/>
          <w:iCs/>
          <w:noProof/>
          <w:kern w:val="0"/>
        </w:rPr>
        <w:t>Seeds</w:t>
      </w:r>
      <w:r w:rsidRPr="00373890">
        <w:rPr>
          <w:rFonts w:ascii="Calibri" w:hAnsi="Calibri" w:cs="Calibri"/>
          <w:noProof/>
          <w:kern w:val="0"/>
        </w:rPr>
        <w:t>. 2nd Editio. San Diego, CA, USA: Academic Press. doi: 10.1016/B978-0-12-416677-6.00001-9.</w:t>
      </w:r>
    </w:p>
    <w:p w14:paraId="21888BD5"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Baud, S. and Lepiniec, L. (2010) ‘Physiological and developmental regulation of seed oil production’, </w:t>
      </w:r>
      <w:r w:rsidRPr="00373890">
        <w:rPr>
          <w:rFonts w:ascii="Calibri" w:hAnsi="Calibri" w:cs="Calibri"/>
          <w:i/>
          <w:iCs/>
          <w:noProof/>
          <w:kern w:val="0"/>
        </w:rPr>
        <w:t>Progress in Lipid Research</w:t>
      </w:r>
      <w:r w:rsidRPr="00373890">
        <w:rPr>
          <w:rFonts w:ascii="Calibri" w:hAnsi="Calibri" w:cs="Calibri"/>
          <w:noProof/>
          <w:kern w:val="0"/>
        </w:rPr>
        <w:t>, 49(3), pp. 235–249. doi: 10.1016/j.plipres.2010.01.001.</w:t>
      </w:r>
    </w:p>
    <w:p w14:paraId="0E692A72"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Bretagnolle, F. </w:t>
      </w:r>
      <w:r w:rsidRPr="00373890">
        <w:rPr>
          <w:rFonts w:ascii="Calibri" w:hAnsi="Calibri" w:cs="Calibri"/>
          <w:i/>
          <w:iCs/>
          <w:noProof/>
          <w:kern w:val="0"/>
        </w:rPr>
        <w:t>et al.</w:t>
      </w:r>
      <w:r w:rsidRPr="00373890">
        <w:rPr>
          <w:rFonts w:ascii="Calibri" w:hAnsi="Calibri" w:cs="Calibri"/>
          <w:noProof/>
          <w:kern w:val="0"/>
        </w:rPr>
        <w:t xml:space="preserve"> (2016) ‘Determination of fatty acids content, global antioxidant activity and energy value of weed seeds from agricultural fields in France’, </w:t>
      </w:r>
      <w:r w:rsidRPr="00373890">
        <w:rPr>
          <w:rFonts w:ascii="Calibri" w:hAnsi="Calibri" w:cs="Calibri"/>
          <w:i/>
          <w:iCs/>
          <w:noProof/>
          <w:kern w:val="0"/>
        </w:rPr>
        <w:t>Weed Research</w:t>
      </w:r>
      <w:r w:rsidRPr="00373890">
        <w:rPr>
          <w:rFonts w:ascii="Calibri" w:hAnsi="Calibri" w:cs="Calibri"/>
          <w:noProof/>
          <w:kern w:val="0"/>
        </w:rPr>
        <w:t>, 56(1), pp. 78–95. doi: 10.1111/wre.12188.</w:t>
      </w:r>
    </w:p>
    <w:p w14:paraId="738E1680"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Bu, H. </w:t>
      </w:r>
      <w:r w:rsidRPr="00373890">
        <w:rPr>
          <w:rFonts w:ascii="Calibri" w:hAnsi="Calibri" w:cs="Calibri"/>
          <w:i/>
          <w:iCs/>
          <w:noProof/>
          <w:kern w:val="0"/>
        </w:rPr>
        <w:t>et al.</w:t>
      </w:r>
      <w:r w:rsidRPr="00373890">
        <w:rPr>
          <w:rFonts w:ascii="Calibri" w:hAnsi="Calibri" w:cs="Calibri"/>
          <w:noProof/>
          <w:kern w:val="0"/>
        </w:rPr>
        <w:t xml:space="preserve"> (2007) ‘Seed mass and germination in an alpine meadow on the eastern Tsinghai-Tibet plateau’, </w:t>
      </w:r>
      <w:r w:rsidRPr="00373890">
        <w:rPr>
          <w:rFonts w:ascii="Calibri" w:hAnsi="Calibri" w:cs="Calibri"/>
          <w:i/>
          <w:iCs/>
          <w:noProof/>
          <w:kern w:val="0"/>
        </w:rPr>
        <w:t>Plant Ecology</w:t>
      </w:r>
      <w:r w:rsidRPr="00373890">
        <w:rPr>
          <w:rFonts w:ascii="Calibri" w:hAnsi="Calibri" w:cs="Calibri"/>
          <w:noProof/>
          <w:kern w:val="0"/>
        </w:rPr>
        <w:t>, 191(1), pp. 127–149. doi: 10.1007/s11258-006-9221-5.</w:t>
      </w:r>
    </w:p>
    <w:p w14:paraId="2D022A75"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De Cáceres, M. and Legendre, P. (2009) ‘Associations between species and groups of sites: indices and statistical inference’, </w:t>
      </w:r>
      <w:r w:rsidRPr="00373890">
        <w:rPr>
          <w:rFonts w:ascii="Calibri" w:hAnsi="Calibri" w:cs="Calibri"/>
          <w:i/>
          <w:iCs/>
          <w:noProof/>
          <w:kern w:val="0"/>
        </w:rPr>
        <w:t>Ecology</w:t>
      </w:r>
      <w:r w:rsidRPr="00373890">
        <w:rPr>
          <w:rFonts w:ascii="Calibri" w:hAnsi="Calibri" w:cs="Calibri"/>
          <w:noProof/>
          <w:kern w:val="0"/>
        </w:rPr>
        <w:t>, 90, pp. 3566–3574. doi: 10.1890/08-1823.1.</w:t>
      </w:r>
    </w:p>
    <w:p w14:paraId="47238B04"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Cai, Z. Q. </w:t>
      </w:r>
      <w:r w:rsidRPr="00373890">
        <w:rPr>
          <w:rFonts w:ascii="Calibri" w:hAnsi="Calibri" w:cs="Calibri"/>
          <w:i/>
          <w:iCs/>
          <w:noProof/>
          <w:kern w:val="0"/>
        </w:rPr>
        <w:t>et al.</w:t>
      </w:r>
      <w:r w:rsidRPr="00373890">
        <w:rPr>
          <w:rFonts w:ascii="Calibri" w:hAnsi="Calibri" w:cs="Calibri"/>
          <w:noProof/>
          <w:kern w:val="0"/>
        </w:rPr>
        <w:t xml:space="preserve"> (2012) ‘Leaf photosynthesis, growth, and seed chemicals of sacha inchi plants cultivated along an altitude gradient’, </w:t>
      </w:r>
      <w:r w:rsidRPr="00373890">
        <w:rPr>
          <w:rFonts w:ascii="Calibri" w:hAnsi="Calibri" w:cs="Calibri"/>
          <w:i/>
          <w:iCs/>
          <w:noProof/>
          <w:kern w:val="0"/>
        </w:rPr>
        <w:t>Crop Science</w:t>
      </w:r>
      <w:r w:rsidRPr="00373890">
        <w:rPr>
          <w:rFonts w:ascii="Calibri" w:hAnsi="Calibri" w:cs="Calibri"/>
          <w:noProof/>
          <w:kern w:val="0"/>
        </w:rPr>
        <w:t>, 52(4), pp. 1859–1867. doi: 10.2135/cropsci2011.10.0571.</w:t>
      </w:r>
    </w:p>
    <w:p w14:paraId="3999015A"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Cheng, H. </w:t>
      </w:r>
      <w:r w:rsidRPr="00373890">
        <w:rPr>
          <w:rFonts w:ascii="Calibri" w:hAnsi="Calibri" w:cs="Calibri"/>
          <w:i/>
          <w:iCs/>
          <w:noProof/>
          <w:kern w:val="0"/>
        </w:rPr>
        <w:t>et al.</w:t>
      </w:r>
      <w:r w:rsidRPr="00373890">
        <w:rPr>
          <w:rFonts w:ascii="Calibri" w:hAnsi="Calibri" w:cs="Calibri"/>
          <w:noProof/>
          <w:kern w:val="0"/>
        </w:rPr>
        <w:t xml:space="preserve"> (2024) ‘Targeted mutagenesis of BnTTG1 homologues generated yellow-seeded rapeseed with increased oil content and seed germination under abiotic stress’, </w:t>
      </w:r>
      <w:r w:rsidRPr="00373890">
        <w:rPr>
          <w:rFonts w:ascii="Calibri" w:hAnsi="Calibri" w:cs="Calibri"/>
          <w:i/>
          <w:iCs/>
          <w:noProof/>
          <w:kern w:val="0"/>
        </w:rPr>
        <w:t>Plant Physiology and Biochemistry</w:t>
      </w:r>
      <w:r w:rsidRPr="00373890">
        <w:rPr>
          <w:rFonts w:ascii="Calibri" w:hAnsi="Calibri" w:cs="Calibri"/>
          <w:noProof/>
          <w:kern w:val="0"/>
        </w:rPr>
        <w:t>, 206(September 2023), p. 108302. doi: 10.1016/j.plaphy.2023.108302.</w:t>
      </w:r>
    </w:p>
    <w:p w14:paraId="3DD5BEED"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Choler, P. (2018) ‘Winter soil temperature dependence of alpine plant distribution: Implications for anticipating vegetation changes under a warming climate’, </w:t>
      </w:r>
      <w:r w:rsidRPr="00373890">
        <w:rPr>
          <w:rFonts w:ascii="Calibri" w:hAnsi="Calibri" w:cs="Calibri"/>
          <w:i/>
          <w:iCs/>
          <w:noProof/>
          <w:kern w:val="0"/>
        </w:rPr>
        <w:t>Perspectives in Plant Ecology, Evolution and Systematics</w:t>
      </w:r>
      <w:r w:rsidRPr="00373890">
        <w:rPr>
          <w:rFonts w:ascii="Calibri" w:hAnsi="Calibri" w:cs="Calibri"/>
          <w:noProof/>
          <w:kern w:val="0"/>
        </w:rPr>
        <w:t>, 30(October 2017), pp. 6–15. doi: 10.1016/j.ppees.2017.11.002.</w:t>
      </w:r>
    </w:p>
    <w:p w14:paraId="4C0A4CC9"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lastRenderedPageBreak/>
        <w:t xml:space="preserve">Davies, R. M. </w:t>
      </w:r>
      <w:r w:rsidRPr="00373890">
        <w:rPr>
          <w:rFonts w:ascii="Calibri" w:hAnsi="Calibri" w:cs="Calibri"/>
          <w:i/>
          <w:iCs/>
          <w:noProof/>
          <w:kern w:val="0"/>
        </w:rPr>
        <w:t>et al.</w:t>
      </w:r>
      <w:r w:rsidRPr="00373890">
        <w:rPr>
          <w:rFonts w:ascii="Calibri" w:hAnsi="Calibri" w:cs="Calibri"/>
          <w:noProof/>
          <w:kern w:val="0"/>
        </w:rPr>
        <w:t xml:space="preserve"> (2016) ‘150-seed comparative longevity protocol -A reduced seed number screening method for identifying short-lived seed conservation collections’, </w:t>
      </w:r>
      <w:r w:rsidRPr="00373890">
        <w:rPr>
          <w:rFonts w:ascii="Calibri" w:hAnsi="Calibri" w:cs="Calibri"/>
          <w:i/>
          <w:iCs/>
          <w:noProof/>
          <w:kern w:val="0"/>
        </w:rPr>
        <w:t>Seed Science and Technology</w:t>
      </w:r>
      <w:r w:rsidRPr="00373890">
        <w:rPr>
          <w:rFonts w:ascii="Calibri" w:hAnsi="Calibri" w:cs="Calibri"/>
          <w:noProof/>
          <w:kern w:val="0"/>
        </w:rPr>
        <w:t>, 44(3), pp. 569–584. doi: 10.15258/sst.2016.44.3.13.</w:t>
      </w:r>
    </w:p>
    <w:p w14:paraId="423087D2"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Davies, R., Sacco, A. Di and Newton, R. (2015) ‘Germination testing: procedures and evaluation’, </w:t>
      </w:r>
      <w:r w:rsidRPr="00373890">
        <w:rPr>
          <w:rFonts w:ascii="Calibri" w:hAnsi="Calibri" w:cs="Calibri"/>
          <w:i/>
          <w:iCs/>
          <w:noProof/>
          <w:kern w:val="0"/>
        </w:rPr>
        <w:t>Millenium Seed Bank Partnership Kew</w:t>
      </w:r>
      <w:r w:rsidRPr="00373890">
        <w:rPr>
          <w:rFonts w:ascii="Calibri" w:hAnsi="Calibri" w:cs="Calibri"/>
          <w:noProof/>
          <w:kern w:val="0"/>
        </w:rPr>
        <w:t>, p. 4. Available at: https://www.google.com.mx/url?sa=t&amp;rct=j&amp;q=&amp;esrc=s&amp;source=web&amp;cd=2&amp;cad=rja&amp;uact=8&amp;ved=0ahUKEwj6_LeI6dTMAhUs7IMKHZxAA3EQFgglMAE&amp;url=http://assets.kew.org/files/Germination testing procedures - FINAL online version.pdf&amp;usg=AFQjCNEJl7UEPJLmzDWCu6.</w:t>
      </w:r>
    </w:p>
    <w:p w14:paraId="5AD76418"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Díaz, S. </w:t>
      </w:r>
      <w:r w:rsidRPr="00373890">
        <w:rPr>
          <w:rFonts w:ascii="Calibri" w:hAnsi="Calibri" w:cs="Calibri"/>
          <w:i/>
          <w:iCs/>
          <w:noProof/>
          <w:kern w:val="0"/>
        </w:rPr>
        <w:t>et al.</w:t>
      </w:r>
      <w:r w:rsidRPr="00373890">
        <w:rPr>
          <w:rFonts w:ascii="Calibri" w:hAnsi="Calibri" w:cs="Calibri"/>
          <w:noProof/>
          <w:kern w:val="0"/>
        </w:rPr>
        <w:t xml:space="preserve"> (2016) ‘The global spectrum of plant form and function’, </w:t>
      </w:r>
      <w:r w:rsidRPr="00373890">
        <w:rPr>
          <w:rFonts w:ascii="Calibri" w:hAnsi="Calibri" w:cs="Calibri"/>
          <w:i/>
          <w:iCs/>
          <w:noProof/>
          <w:kern w:val="0"/>
        </w:rPr>
        <w:t>Nature</w:t>
      </w:r>
      <w:r w:rsidRPr="00373890">
        <w:rPr>
          <w:rFonts w:ascii="Calibri" w:hAnsi="Calibri" w:cs="Calibri"/>
          <w:noProof/>
          <w:kern w:val="0"/>
        </w:rPr>
        <w:t>, 529(7585), pp. 167–171. doi: 10.1038/nature16489.</w:t>
      </w:r>
    </w:p>
    <w:p w14:paraId="1427E0A3"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Dierig, D. A. </w:t>
      </w:r>
      <w:r w:rsidRPr="00373890">
        <w:rPr>
          <w:rFonts w:ascii="Calibri" w:hAnsi="Calibri" w:cs="Calibri"/>
          <w:i/>
          <w:iCs/>
          <w:noProof/>
          <w:kern w:val="0"/>
        </w:rPr>
        <w:t>et al.</w:t>
      </w:r>
      <w:r w:rsidRPr="00373890">
        <w:rPr>
          <w:rFonts w:ascii="Calibri" w:hAnsi="Calibri" w:cs="Calibri"/>
          <w:noProof/>
          <w:kern w:val="0"/>
        </w:rPr>
        <w:t xml:space="preserve"> (2006) ‘Temperature and elevation effects on plant growth, development, and seed production of two Lesquerella species’, </w:t>
      </w:r>
      <w:r w:rsidRPr="00373890">
        <w:rPr>
          <w:rFonts w:ascii="Calibri" w:hAnsi="Calibri" w:cs="Calibri"/>
          <w:i/>
          <w:iCs/>
          <w:noProof/>
          <w:kern w:val="0"/>
        </w:rPr>
        <w:t>Industrial Crops and Products</w:t>
      </w:r>
      <w:r w:rsidRPr="00373890">
        <w:rPr>
          <w:rFonts w:ascii="Calibri" w:hAnsi="Calibri" w:cs="Calibri"/>
          <w:noProof/>
          <w:kern w:val="0"/>
        </w:rPr>
        <w:t>, 24(1), pp. 17–25. doi: 10.1016/j.indcrop.2005.10.004.</w:t>
      </w:r>
    </w:p>
    <w:p w14:paraId="58E1809D"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Ellis, R. (2006) </w:t>
      </w:r>
      <w:r w:rsidRPr="00373890">
        <w:rPr>
          <w:rFonts w:ascii="Calibri" w:hAnsi="Calibri" w:cs="Calibri"/>
          <w:i/>
          <w:iCs/>
          <w:noProof/>
          <w:kern w:val="0"/>
        </w:rPr>
        <w:t>The Encyclopedia of Seeds. Science technology and uses</w:t>
      </w:r>
      <w:r w:rsidRPr="00373890">
        <w:rPr>
          <w:rFonts w:ascii="Calibri" w:hAnsi="Calibri" w:cs="Calibri"/>
          <w:noProof/>
          <w:kern w:val="0"/>
        </w:rPr>
        <w:t xml:space="preserve">. 1st edn, </w:t>
      </w:r>
      <w:r w:rsidRPr="00373890">
        <w:rPr>
          <w:rFonts w:ascii="Calibri" w:hAnsi="Calibri" w:cs="Calibri"/>
          <w:i/>
          <w:iCs/>
          <w:noProof/>
          <w:kern w:val="0"/>
        </w:rPr>
        <w:t>Annals of Botany</w:t>
      </w:r>
      <w:r w:rsidRPr="00373890">
        <w:rPr>
          <w:rFonts w:ascii="Calibri" w:hAnsi="Calibri" w:cs="Calibri"/>
          <w:noProof/>
          <w:kern w:val="0"/>
        </w:rPr>
        <w:t>. 1st edn. Edited by M. Black, J. Bewley, and P. Halmer. Wallingford, CABI: CABI International. doi: 10.1093/aob/mcm225.</w:t>
      </w:r>
    </w:p>
    <w:p w14:paraId="5E0FF81A"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Ellis, R. and Roberts, E. (1980) ‘Improved Equations for the Prediction of Seed Longevity’, </w:t>
      </w:r>
      <w:r w:rsidRPr="00373890">
        <w:rPr>
          <w:rFonts w:ascii="Calibri" w:hAnsi="Calibri" w:cs="Calibri"/>
          <w:i/>
          <w:iCs/>
          <w:noProof/>
          <w:kern w:val="0"/>
        </w:rPr>
        <w:t>Annals of Botany</w:t>
      </w:r>
      <w:r w:rsidRPr="00373890">
        <w:rPr>
          <w:rFonts w:ascii="Calibri" w:hAnsi="Calibri" w:cs="Calibri"/>
          <w:noProof/>
          <w:kern w:val="0"/>
        </w:rPr>
        <w:t>, 45(1), pp. 13–30.</w:t>
      </w:r>
    </w:p>
    <w:p w14:paraId="25ADDAF5"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Espinosa del Alba, C., Fernández-Pascual, E. and Jiménez-Alfaro, B. (2024) ‘Microclimatic variation regulates seed germination phenology in alpine plant communities’, </w:t>
      </w:r>
      <w:r w:rsidRPr="00373890">
        <w:rPr>
          <w:rFonts w:ascii="Calibri" w:hAnsi="Calibri" w:cs="Calibri"/>
          <w:i/>
          <w:iCs/>
          <w:noProof/>
          <w:kern w:val="0"/>
        </w:rPr>
        <w:t>Journal of Ecology</w:t>
      </w:r>
      <w:r w:rsidRPr="00373890">
        <w:rPr>
          <w:rFonts w:ascii="Calibri" w:hAnsi="Calibri" w:cs="Calibri"/>
          <w:noProof/>
          <w:kern w:val="0"/>
        </w:rPr>
        <w:t>, (November), pp. 1–14. doi: 10.1111/1365-2745.14461.</w:t>
      </w:r>
    </w:p>
    <w:p w14:paraId="19B5B6DB"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Fernández-Pascual, E. </w:t>
      </w:r>
      <w:r w:rsidRPr="00373890">
        <w:rPr>
          <w:rFonts w:ascii="Calibri" w:hAnsi="Calibri" w:cs="Calibri"/>
          <w:i/>
          <w:iCs/>
          <w:noProof/>
          <w:kern w:val="0"/>
        </w:rPr>
        <w:t>et al.</w:t>
      </w:r>
      <w:r w:rsidRPr="00373890">
        <w:rPr>
          <w:rFonts w:ascii="Calibri" w:hAnsi="Calibri" w:cs="Calibri"/>
          <w:noProof/>
          <w:kern w:val="0"/>
        </w:rPr>
        <w:t xml:space="preserve"> (2021) ‘The seed germination spectrum of alpine plants: a global meta-analysis’, </w:t>
      </w:r>
      <w:r w:rsidRPr="00373890">
        <w:rPr>
          <w:rFonts w:ascii="Calibri" w:hAnsi="Calibri" w:cs="Calibri"/>
          <w:i/>
          <w:iCs/>
          <w:noProof/>
          <w:kern w:val="0"/>
        </w:rPr>
        <w:t>New Phytologist</w:t>
      </w:r>
      <w:r w:rsidRPr="00373890">
        <w:rPr>
          <w:rFonts w:ascii="Calibri" w:hAnsi="Calibri" w:cs="Calibri"/>
          <w:noProof/>
          <w:kern w:val="0"/>
        </w:rPr>
        <w:t>, 229(6), pp. 3573–3586. doi: 10.1111/nph.17086.</w:t>
      </w:r>
    </w:p>
    <w:p w14:paraId="6B34BED5"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Finkelstein, S. and Grubb, P. J. (2002) ‘Lipid concentration in the embryo–endosperm fraction of seeds of Australian tropical lowland rainforest trees: relevance to defence and dispersal’, </w:t>
      </w:r>
      <w:r w:rsidRPr="00373890">
        <w:rPr>
          <w:rFonts w:ascii="Calibri" w:hAnsi="Calibri" w:cs="Calibri"/>
          <w:i/>
          <w:iCs/>
          <w:noProof/>
          <w:kern w:val="0"/>
        </w:rPr>
        <w:t>Seed Science Research</w:t>
      </w:r>
      <w:r w:rsidRPr="00373890">
        <w:rPr>
          <w:rFonts w:ascii="Calibri" w:hAnsi="Calibri" w:cs="Calibri"/>
          <w:noProof/>
          <w:kern w:val="0"/>
        </w:rPr>
        <w:t>, 12(3), pp. 173–180. doi: 10.1079/ssr2002109.</w:t>
      </w:r>
    </w:p>
    <w:p w14:paraId="6189D1F6"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García-Gutiérrez, T. </w:t>
      </w:r>
      <w:r w:rsidRPr="00373890">
        <w:rPr>
          <w:rFonts w:ascii="Calibri" w:hAnsi="Calibri" w:cs="Calibri"/>
          <w:i/>
          <w:iCs/>
          <w:noProof/>
          <w:kern w:val="0"/>
        </w:rPr>
        <w:t>et al.</w:t>
      </w:r>
      <w:r w:rsidRPr="00373890">
        <w:rPr>
          <w:rFonts w:ascii="Calibri" w:hAnsi="Calibri" w:cs="Calibri"/>
          <w:noProof/>
          <w:kern w:val="0"/>
        </w:rPr>
        <w:t xml:space="preserve"> (2018) ‘Functional diversity and ecological requirements of alpine vegetation types in a biogeographical transition zone’, </w:t>
      </w:r>
      <w:r w:rsidRPr="00373890">
        <w:rPr>
          <w:rFonts w:ascii="Calibri" w:hAnsi="Calibri" w:cs="Calibri"/>
          <w:i/>
          <w:iCs/>
          <w:noProof/>
          <w:kern w:val="0"/>
        </w:rPr>
        <w:t>Phytocoenologia</w:t>
      </w:r>
      <w:r w:rsidRPr="00373890">
        <w:rPr>
          <w:rFonts w:ascii="Calibri" w:hAnsi="Calibri" w:cs="Calibri"/>
          <w:noProof/>
          <w:kern w:val="0"/>
        </w:rPr>
        <w:t>, 48(1), pp. 77–89. doi: 10.1127/phyto/2017/0224.</w:t>
      </w:r>
    </w:p>
    <w:p w14:paraId="7F48A973"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Gardarin, A. </w:t>
      </w:r>
      <w:r w:rsidRPr="00373890">
        <w:rPr>
          <w:rFonts w:ascii="Calibri" w:hAnsi="Calibri" w:cs="Calibri"/>
          <w:i/>
          <w:iCs/>
          <w:noProof/>
          <w:kern w:val="0"/>
        </w:rPr>
        <w:t>et al.</w:t>
      </w:r>
      <w:r w:rsidRPr="00373890">
        <w:rPr>
          <w:rFonts w:ascii="Calibri" w:hAnsi="Calibri" w:cs="Calibri"/>
          <w:noProof/>
          <w:kern w:val="0"/>
        </w:rPr>
        <w:t xml:space="preserve"> (2010) ‘Seed mortality in the soil is related to seed coat thickness’, </w:t>
      </w:r>
      <w:r w:rsidRPr="00373890">
        <w:rPr>
          <w:rFonts w:ascii="Calibri" w:hAnsi="Calibri" w:cs="Calibri"/>
          <w:i/>
          <w:iCs/>
          <w:noProof/>
          <w:kern w:val="0"/>
        </w:rPr>
        <w:t>Seed Science Research</w:t>
      </w:r>
      <w:r w:rsidRPr="00373890">
        <w:rPr>
          <w:rFonts w:ascii="Calibri" w:hAnsi="Calibri" w:cs="Calibri"/>
          <w:noProof/>
          <w:kern w:val="0"/>
        </w:rPr>
        <w:t>, 20(4), pp. 243–256. doi: 10.1017/S0960258510000255.</w:t>
      </w:r>
    </w:p>
    <w:p w14:paraId="21998DE0"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Gardarin, A., Dürr, C. and Colbach, N. (2011) ‘Prediction of germination rates of weed species: Relationships between germination speed parameters and species traits’, </w:t>
      </w:r>
      <w:r w:rsidRPr="00373890">
        <w:rPr>
          <w:rFonts w:ascii="Calibri" w:hAnsi="Calibri" w:cs="Calibri"/>
          <w:i/>
          <w:iCs/>
          <w:noProof/>
          <w:kern w:val="0"/>
        </w:rPr>
        <w:t>Ecological Modelling</w:t>
      </w:r>
      <w:r w:rsidRPr="00373890">
        <w:rPr>
          <w:rFonts w:ascii="Calibri" w:hAnsi="Calibri" w:cs="Calibri"/>
          <w:noProof/>
          <w:kern w:val="0"/>
        </w:rPr>
        <w:t>, 222(3), pp. 626–636. doi: 10.1016/j.ecolmodel.2010.10.005.</w:t>
      </w:r>
    </w:p>
    <w:p w14:paraId="1AE48FD6"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Graham, I. A. (2008) ‘Seed storage oil mobilization’, </w:t>
      </w:r>
      <w:r w:rsidRPr="00373890">
        <w:rPr>
          <w:rFonts w:ascii="Calibri" w:hAnsi="Calibri" w:cs="Calibri"/>
          <w:i/>
          <w:iCs/>
          <w:noProof/>
          <w:kern w:val="0"/>
        </w:rPr>
        <w:t>Annual Review of Plant Biology</w:t>
      </w:r>
      <w:r w:rsidRPr="00373890">
        <w:rPr>
          <w:rFonts w:ascii="Calibri" w:hAnsi="Calibri" w:cs="Calibri"/>
          <w:noProof/>
          <w:kern w:val="0"/>
        </w:rPr>
        <w:t>, 59(February 2008), pp. 115–142. doi: 10.1146/annurev.arplant.59.032607.092938.</w:t>
      </w:r>
    </w:p>
    <w:p w14:paraId="4D6EC6D4"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Gu, J. </w:t>
      </w:r>
      <w:r w:rsidRPr="00373890">
        <w:rPr>
          <w:rFonts w:ascii="Calibri" w:hAnsi="Calibri" w:cs="Calibri"/>
          <w:i/>
          <w:iCs/>
          <w:noProof/>
          <w:kern w:val="0"/>
        </w:rPr>
        <w:t>et al.</w:t>
      </w:r>
      <w:r w:rsidRPr="00373890">
        <w:rPr>
          <w:rFonts w:ascii="Calibri" w:hAnsi="Calibri" w:cs="Calibri"/>
          <w:noProof/>
          <w:kern w:val="0"/>
        </w:rPr>
        <w:t xml:space="preserve"> (2019) ‘Integration of proteomic and genomic approaches to dissect seed germination vigor in Brassica napus seeds differing in oil content’, </w:t>
      </w:r>
      <w:r w:rsidRPr="00373890">
        <w:rPr>
          <w:rFonts w:ascii="Calibri" w:hAnsi="Calibri" w:cs="Calibri"/>
          <w:i/>
          <w:iCs/>
          <w:noProof/>
          <w:kern w:val="0"/>
        </w:rPr>
        <w:t>BMC Plant Biology</w:t>
      </w:r>
      <w:r w:rsidRPr="00373890">
        <w:rPr>
          <w:rFonts w:ascii="Calibri" w:hAnsi="Calibri" w:cs="Calibri"/>
          <w:noProof/>
          <w:kern w:val="0"/>
        </w:rPr>
        <w:t>, 19(1), pp. 1–20. doi: 10.1186/s12870-018-1624-7.</w:t>
      </w:r>
    </w:p>
    <w:p w14:paraId="2DCE94CC"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Hadfield, J. D. (2010) ‘MCMCglmm: MCMC Methods for Multi-Response GLMMs in R’, </w:t>
      </w:r>
      <w:r w:rsidRPr="00373890">
        <w:rPr>
          <w:rFonts w:ascii="Calibri" w:hAnsi="Calibri" w:cs="Calibri"/>
          <w:i/>
          <w:iCs/>
          <w:noProof/>
          <w:kern w:val="0"/>
        </w:rPr>
        <w:t>Journal of Statistical Software</w:t>
      </w:r>
      <w:r w:rsidRPr="00373890">
        <w:rPr>
          <w:rFonts w:ascii="Calibri" w:hAnsi="Calibri" w:cs="Calibri"/>
          <w:noProof/>
          <w:kern w:val="0"/>
        </w:rPr>
        <w:t>, 33(2), pp. 1–22. Available at: http://www.jstatsoft.org/.</w:t>
      </w:r>
    </w:p>
    <w:p w14:paraId="692F3185"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Hamilton, K. N. </w:t>
      </w:r>
      <w:r w:rsidRPr="00373890">
        <w:rPr>
          <w:rFonts w:ascii="Calibri" w:hAnsi="Calibri" w:cs="Calibri"/>
          <w:i/>
          <w:iCs/>
          <w:noProof/>
          <w:kern w:val="0"/>
        </w:rPr>
        <w:t>et al.</w:t>
      </w:r>
      <w:r w:rsidRPr="00373890">
        <w:rPr>
          <w:rFonts w:ascii="Calibri" w:hAnsi="Calibri" w:cs="Calibri"/>
          <w:noProof/>
          <w:kern w:val="0"/>
        </w:rPr>
        <w:t xml:space="preserve"> (2013) ‘A comparative study of seed morphology in relation to desiccation tolerance and other physiological responses in 71 Eastern Australian rainforest species’, </w:t>
      </w:r>
      <w:r w:rsidRPr="00373890">
        <w:rPr>
          <w:rFonts w:ascii="Calibri" w:hAnsi="Calibri" w:cs="Calibri"/>
          <w:i/>
          <w:iCs/>
          <w:noProof/>
          <w:kern w:val="0"/>
        </w:rPr>
        <w:t>Plant Species Biology</w:t>
      </w:r>
      <w:r w:rsidRPr="00373890">
        <w:rPr>
          <w:rFonts w:ascii="Calibri" w:hAnsi="Calibri" w:cs="Calibri"/>
          <w:noProof/>
          <w:kern w:val="0"/>
        </w:rPr>
        <w:t>, 28(1), pp. 51–62. doi: 10.1111/j.1442-1984.2011.00353.x.</w:t>
      </w:r>
    </w:p>
    <w:p w14:paraId="528BAC3C"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Harman, G. and Mattick, L. (1976) ‘Association of lipid oxidation with seed ageing and death’, </w:t>
      </w:r>
      <w:r w:rsidRPr="00373890">
        <w:rPr>
          <w:rFonts w:ascii="Calibri" w:hAnsi="Calibri" w:cs="Calibri"/>
          <w:i/>
          <w:iCs/>
          <w:noProof/>
          <w:kern w:val="0"/>
        </w:rPr>
        <w:t>Nature</w:t>
      </w:r>
      <w:r w:rsidRPr="00373890">
        <w:rPr>
          <w:rFonts w:ascii="Calibri" w:hAnsi="Calibri" w:cs="Calibri"/>
          <w:noProof/>
          <w:kern w:val="0"/>
        </w:rPr>
        <w:t>, 260, pp. 323–324. doi: https://doi.org/10.1038/260323a0.</w:t>
      </w:r>
    </w:p>
    <w:p w14:paraId="535B495F"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Harwood, J. L. (1980) </w:t>
      </w:r>
      <w:r w:rsidRPr="00373890">
        <w:rPr>
          <w:rFonts w:ascii="Calibri" w:hAnsi="Calibri" w:cs="Calibri"/>
          <w:i/>
          <w:iCs/>
          <w:noProof/>
          <w:kern w:val="0"/>
        </w:rPr>
        <w:t>Plant Acyl Lipids: Structure, Distribution, and Analysis</w:t>
      </w:r>
      <w:r w:rsidRPr="00373890">
        <w:rPr>
          <w:rFonts w:ascii="Calibri" w:hAnsi="Calibri" w:cs="Calibri"/>
          <w:noProof/>
          <w:kern w:val="0"/>
        </w:rPr>
        <w:t xml:space="preserve">, </w:t>
      </w:r>
      <w:r w:rsidRPr="00373890">
        <w:rPr>
          <w:rFonts w:ascii="Calibri" w:hAnsi="Calibri" w:cs="Calibri"/>
          <w:i/>
          <w:iCs/>
          <w:noProof/>
          <w:kern w:val="0"/>
        </w:rPr>
        <w:t>Lipids: Structure and Function</w:t>
      </w:r>
      <w:r w:rsidRPr="00373890">
        <w:rPr>
          <w:rFonts w:ascii="Calibri" w:hAnsi="Calibri" w:cs="Calibri"/>
          <w:noProof/>
          <w:kern w:val="0"/>
        </w:rPr>
        <w:t>. ACADEMIC PRESS, INC. doi: 10.1016/b978-0-12-675404-9.50007-2.</w:t>
      </w:r>
    </w:p>
    <w:p w14:paraId="701A979A"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Hay, F. </w:t>
      </w:r>
      <w:r w:rsidRPr="00373890">
        <w:rPr>
          <w:rFonts w:ascii="Calibri" w:hAnsi="Calibri" w:cs="Calibri"/>
          <w:i/>
          <w:iCs/>
          <w:noProof/>
          <w:kern w:val="0"/>
        </w:rPr>
        <w:t>et al.</w:t>
      </w:r>
      <w:r w:rsidRPr="00373890">
        <w:rPr>
          <w:rFonts w:ascii="Calibri" w:hAnsi="Calibri" w:cs="Calibri"/>
          <w:noProof/>
          <w:kern w:val="0"/>
        </w:rPr>
        <w:t xml:space="preserve"> (2008) </w:t>
      </w:r>
      <w:r w:rsidRPr="00373890">
        <w:rPr>
          <w:rFonts w:ascii="Calibri" w:hAnsi="Calibri" w:cs="Calibri"/>
          <w:i/>
          <w:iCs/>
          <w:noProof/>
          <w:kern w:val="0"/>
        </w:rPr>
        <w:t>The use of non-saturated lithium chloride solutions for experimental control of seed water content</w:t>
      </w:r>
      <w:r w:rsidRPr="00373890">
        <w:rPr>
          <w:rFonts w:ascii="Calibri" w:hAnsi="Calibri" w:cs="Calibri"/>
          <w:noProof/>
          <w:kern w:val="0"/>
        </w:rPr>
        <w:t xml:space="preserve">, </w:t>
      </w:r>
      <w:r w:rsidRPr="00373890">
        <w:rPr>
          <w:rFonts w:ascii="Calibri" w:hAnsi="Calibri" w:cs="Calibri"/>
          <w:i/>
          <w:iCs/>
          <w:noProof/>
          <w:kern w:val="0"/>
        </w:rPr>
        <w:t>Seed Sci. &amp; Technol</w:t>
      </w:r>
      <w:r w:rsidRPr="00373890">
        <w:rPr>
          <w:rFonts w:ascii="Calibri" w:hAnsi="Calibri" w:cs="Calibri"/>
          <w:noProof/>
          <w:kern w:val="0"/>
        </w:rPr>
        <w:t>.</w:t>
      </w:r>
    </w:p>
    <w:p w14:paraId="4736E3D5"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Hoekstra, F. A. (2005) ‘Differential longevities in desiccated anhydrobiotic plant systems’, </w:t>
      </w:r>
      <w:r w:rsidRPr="00373890">
        <w:rPr>
          <w:rFonts w:ascii="Calibri" w:hAnsi="Calibri" w:cs="Calibri"/>
          <w:i/>
          <w:iCs/>
          <w:noProof/>
          <w:kern w:val="0"/>
        </w:rPr>
        <w:t>Integrative and Comparative Biology</w:t>
      </w:r>
      <w:r w:rsidRPr="00373890">
        <w:rPr>
          <w:rFonts w:ascii="Calibri" w:hAnsi="Calibri" w:cs="Calibri"/>
          <w:noProof/>
          <w:kern w:val="0"/>
        </w:rPr>
        <w:t>, 45(5), pp. 725–733. doi: 10.1093/icb/45.5.725.</w:t>
      </w:r>
    </w:p>
    <w:p w14:paraId="1FCF4A02"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Jiménez-Alfaro, B. </w:t>
      </w:r>
      <w:r w:rsidRPr="00373890">
        <w:rPr>
          <w:rFonts w:ascii="Calibri" w:hAnsi="Calibri" w:cs="Calibri"/>
          <w:i/>
          <w:iCs/>
          <w:noProof/>
          <w:kern w:val="0"/>
        </w:rPr>
        <w:t>et al.</w:t>
      </w:r>
      <w:r w:rsidRPr="00373890">
        <w:rPr>
          <w:rFonts w:ascii="Calibri" w:hAnsi="Calibri" w:cs="Calibri"/>
          <w:noProof/>
          <w:kern w:val="0"/>
        </w:rPr>
        <w:t xml:space="preserve"> (2024) ‘Spatiotemporal patterns of microclimatic buffering in relict alpine communities’, </w:t>
      </w:r>
      <w:r w:rsidRPr="00373890">
        <w:rPr>
          <w:rFonts w:ascii="Calibri" w:hAnsi="Calibri" w:cs="Calibri"/>
          <w:i/>
          <w:iCs/>
          <w:noProof/>
          <w:kern w:val="0"/>
        </w:rPr>
        <w:t>Journal of Vegeta</w:t>
      </w:r>
      <w:r w:rsidRPr="00373890">
        <w:rPr>
          <w:rFonts w:ascii="Calibri" w:hAnsi="Calibri" w:cs="Calibri"/>
          <w:noProof/>
          <w:kern w:val="0"/>
        </w:rPr>
        <w:t>, (July 2023). doi: 10.1111/jvs.13242.</w:t>
      </w:r>
    </w:p>
    <w:p w14:paraId="6E56EA38"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Jin, Y. and Qian, H. (2019) ‘V.PhyloMaker: an R package that can generate very large phylogenies for vascular plants’, </w:t>
      </w:r>
      <w:r w:rsidRPr="00373890">
        <w:rPr>
          <w:rFonts w:ascii="Calibri" w:hAnsi="Calibri" w:cs="Calibri"/>
          <w:i/>
          <w:iCs/>
          <w:noProof/>
          <w:kern w:val="0"/>
        </w:rPr>
        <w:t>Ecography</w:t>
      </w:r>
      <w:r w:rsidRPr="00373890">
        <w:rPr>
          <w:rFonts w:ascii="Calibri" w:hAnsi="Calibri" w:cs="Calibri"/>
          <w:noProof/>
          <w:kern w:val="0"/>
        </w:rPr>
        <w:t>, 42(8), pp. 1353–1359. doi: 10.1111/ecog.04434.</w:t>
      </w:r>
    </w:p>
    <w:p w14:paraId="176448BA"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Jong, T. J. De </w:t>
      </w:r>
      <w:r w:rsidRPr="00373890">
        <w:rPr>
          <w:rFonts w:ascii="Calibri" w:hAnsi="Calibri" w:cs="Calibri"/>
          <w:i/>
          <w:iCs/>
          <w:noProof/>
          <w:kern w:val="0"/>
        </w:rPr>
        <w:t>et al.</w:t>
      </w:r>
      <w:r w:rsidRPr="00373890">
        <w:rPr>
          <w:rFonts w:ascii="Calibri" w:hAnsi="Calibri" w:cs="Calibri"/>
          <w:noProof/>
          <w:kern w:val="0"/>
        </w:rPr>
        <w:t xml:space="preserve"> (2016) ‘Major effects of glucosinolates and minor effects of erucic acid on predation of Brassica seeds by mice’, </w:t>
      </w:r>
      <w:r w:rsidRPr="00373890">
        <w:rPr>
          <w:rFonts w:ascii="Calibri" w:hAnsi="Calibri" w:cs="Calibri"/>
          <w:i/>
          <w:iCs/>
          <w:noProof/>
          <w:kern w:val="0"/>
        </w:rPr>
        <w:t>Basic and Applied Ecology</w:t>
      </w:r>
      <w:r w:rsidRPr="00373890">
        <w:rPr>
          <w:rFonts w:ascii="Calibri" w:hAnsi="Calibri" w:cs="Calibri"/>
          <w:noProof/>
          <w:kern w:val="0"/>
        </w:rPr>
        <w:t>, 17(8), pp. 706–713. doi: 10.1016/j.baae.2016.08.005.</w:t>
      </w:r>
    </w:p>
    <w:p w14:paraId="7D46CE13"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Karger, D. N. </w:t>
      </w:r>
      <w:r w:rsidRPr="00373890">
        <w:rPr>
          <w:rFonts w:ascii="Calibri" w:hAnsi="Calibri" w:cs="Calibri"/>
          <w:i/>
          <w:iCs/>
          <w:noProof/>
          <w:kern w:val="0"/>
        </w:rPr>
        <w:t>et al.</w:t>
      </w:r>
      <w:r w:rsidRPr="00373890">
        <w:rPr>
          <w:rFonts w:ascii="Calibri" w:hAnsi="Calibri" w:cs="Calibri"/>
          <w:noProof/>
          <w:kern w:val="0"/>
        </w:rPr>
        <w:t xml:space="preserve"> (2017) ‘Climatologies at high resolution for the earth’s land surface areas’, </w:t>
      </w:r>
      <w:r w:rsidRPr="00373890">
        <w:rPr>
          <w:rFonts w:ascii="Calibri" w:hAnsi="Calibri" w:cs="Calibri"/>
          <w:i/>
          <w:iCs/>
          <w:noProof/>
          <w:kern w:val="0"/>
        </w:rPr>
        <w:t>Scientific Data</w:t>
      </w:r>
      <w:r w:rsidRPr="00373890">
        <w:rPr>
          <w:rFonts w:ascii="Calibri" w:hAnsi="Calibri" w:cs="Calibri"/>
          <w:noProof/>
          <w:kern w:val="0"/>
        </w:rPr>
        <w:t>, 4, pp. 1–20. doi: 10.1038/sdata.2017.122.</w:t>
      </w:r>
    </w:p>
    <w:p w14:paraId="205CAC2F"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Keck, F. </w:t>
      </w:r>
      <w:r w:rsidRPr="00373890">
        <w:rPr>
          <w:rFonts w:ascii="Calibri" w:hAnsi="Calibri" w:cs="Calibri"/>
          <w:i/>
          <w:iCs/>
          <w:noProof/>
          <w:kern w:val="0"/>
        </w:rPr>
        <w:t>et al.</w:t>
      </w:r>
      <w:r w:rsidRPr="00373890">
        <w:rPr>
          <w:rFonts w:ascii="Calibri" w:hAnsi="Calibri" w:cs="Calibri"/>
          <w:noProof/>
          <w:kern w:val="0"/>
        </w:rPr>
        <w:t xml:space="preserve"> (2016) ‘phylosignal: an R package to measure, test, and explore the phylogenetic signal’, </w:t>
      </w:r>
      <w:r w:rsidRPr="00373890">
        <w:rPr>
          <w:rFonts w:ascii="Calibri" w:hAnsi="Calibri" w:cs="Calibri"/>
          <w:i/>
          <w:iCs/>
          <w:noProof/>
          <w:kern w:val="0"/>
        </w:rPr>
        <w:t>Ecology and Evolution</w:t>
      </w:r>
      <w:r w:rsidRPr="00373890">
        <w:rPr>
          <w:rFonts w:ascii="Calibri" w:hAnsi="Calibri" w:cs="Calibri"/>
          <w:noProof/>
          <w:kern w:val="0"/>
        </w:rPr>
        <w:t>, 6(9), pp. 2774–2780. doi: 10.1002/ece3.2051.</w:t>
      </w:r>
    </w:p>
    <w:p w14:paraId="1E465587"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Knothe, G. and Dunn, R. O. (2009) ‘A Comprehensive Evaluation of the Melting Points of Fatty Acids and Esters Determined by Differential Scanning Calorimetry’, </w:t>
      </w:r>
      <w:r w:rsidRPr="00373890">
        <w:rPr>
          <w:rFonts w:ascii="Calibri" w:hAnsi="Calibri" w:cs="Calibri"/>
          <w:i/>
          <w:iCs/>
          <w:noProof/>
          <w:kern w:val="0"/>
        </w:rPr>
        <w:t>Journal of the American Oil Chemists’ Society</w:t>
      </w:r>
      <w:r w:rsidRPr="00373890">
        <w:rPr>
          <w:rFonts w:ascii="Calibri" w:hAnsi="Calibri" w:cs="Calibri"/>
          <w:noProof/>
          <w:kern w:val="0"/>
        </w:rPr>
        <w:t>, 86(9), pp. 843–856. doi: 10.1007/s11746-009-1423-2.</w:t>
      </w:r>
    </w:p>
    <w:p w14:paraId="0B4BD657"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Körner, C. (2021a) </w:t>
      </w:r>
      <w:r w:rsidRPr="00373890">
        <w:rPr>
          <w:rFonts w:ascii="Calibri" w:hAnsi="Calibri" w:cs="Calibri"/>
          <w:i/>
          <w:iCs/>
          <w:noProof/>
          <w:kern w:val="0"/>
        </w:rPr>
        <w:t>Alpine Plant Life</w:t>
      </w:r>
      <w:r w:rsidRPr="00373890">
        <w:rPr>
          <w:rFonts w:ascii="Calibri" w:hAnsi="Calibri" w:cs="Calibri"/>
          <w:noProof/>
          <w:kern w:val="0"/>
        </w:rPr>
        <w:t>. 3rd edn. Edited by Springer Nature Switzerland AG 2021. Springer Cham. doi: 10.1007/978-3-030-59538-8.</w:t>
      </w:r>
    </w:p>
    <w:p w14:paraId="776A8737"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Körner, C. (2021b) ‘The cold range limit of trees’, </w:t>
      </w:r>
      <w:r w:rsidRPr="00373890">
        <w:rPr>
          <w:rFonts w:ascii="Calibri" w:hAnsi="Calibri" w:cs="Calibri"/>
          <w:i/>
          <w:iCs/>
          <w:noProof/>
          <w:kern w:val="0"/>
        </w:rPr>
        <w:t>Trends in Ecology and Evolution</w:t>
      </w:r>
      <w:r w:rsidRPr="00373890">
        <w:rPr>
          <w:rFonts w:ascii="Calibri" w:hAnsi="Calibri" w:cs="Calibri"/>
          <w:noProof/>
          <w:kern w:val="0"/>
        </w:rPr>
        <w:t>, 36(11), pp. 979–989. doi: 10.1016/j.tree.2021.06.011.</w:t>
      </w:r>
    </w:p>
    <w:p w14:paraId="4CD25159"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Lehninger, A., Nelson, D. and Cox, M. (1993) </w:t>
      </w:r>
      <w:r w:rsidRPr="00373890">
        <w:rPr>
          <w:rFonts w:ascii="Calibri" w:hAnsi="Calibri" w:cs="Calibri"/>
          <w:i/>
          <w:iCs/>
          <w:noProof/>
          <w:kern w:val="0"/>
        </w:rPr>
        <w:t>Principles of Biochemistry</w:t>
      </w:r>
      <w:r w:rsidRPr="00373890">
        <w:rPr>
          <w:rFonts w:ascii="Calibri" w:hAnsi="Calibri" w:cs="Calibri"/>
          <w:noProof/>
          <w:kern w:val="0"/>
        </w:rPr>
        <w:t>. 2nd Editio. New York: Worth Publishers.</w:t>
      </w:r>
    </w:p>
    <w:p w14:paraId="3B87B3A6"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Levin, D. A. (1974) ‘The oil content of seeds: an ecological perspective’, 108(960), pp. 193–206. Available at: https://www.jstor.org/stable/2459850.</w:t>
      </w:r>
    </w:p>
    <w:p w14:paraId="6003CBDB"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Li, Y. </w:t>
      </w:r>
      <w:r w:rsidRPr="00373890">
        <w:rPr>
          <w:rFonts w:ascii="Calibri" w:hAnsi="Calibri" w:cs="Calibri"/>
          <w:i/>
          <w:iCs/>
          <w:noProof/>
          <w:kern w:val="0"/>
        </w:rPr>
        <w:t>et al.</w:t>
      </w:r>
      <w:r w:rsidRPr="00373890">
        <w:rPr>
          <w:rFonts w:ascii="Calibri" w:hAnsi="Calibri" w:cs="Calibri"/>
          <w:noProof/>
          <w:kern w:val="0"/>
        </w:rPr>
        <w:t xml:space="preserve"> (2006) ‘Oil content of Arabidopsis seeds: The influence of seed anatomy, light and plant-to-plant variation’, </w:t>
      </w:r>
      <w:r w:rsidRPr="00373890">
        <w:rPr>
          <w:rFonts w:ascii="Calibri" w:hAnsi="Calibri" w:cs="Calibri"/>
          <w:i/>
          <w:iCs/>
          <w:noProof/>
          <w:kern w:val="0"/>
        </w:rPr>
        <w:t>Phytochemistry</w:t>
      </w:r>
      <w:r w:rsidRPr="00373890">
        <w:rPr>
          <w:rFonts w:ascii="Calibri" w:hAnsi="Calibri" w:cs="Calibri"/>
          <w:noProof/>
          <w:kern w:val="0"/>
        </w:rPr>
        <w:t>, 67(9), pp. 904–915. doi: 10.1016/j.phytochem.2006.02.015.</w:t>
      </w:r>
    </w:p>
    <w:p w14:paraId="0CB087A0"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Linder, C. R. (2000) ‘Adaptive evolution of seed oils in plants: Accounting for the biogeographic distribution of saturated and unsaturated fatty acids in seed oils’, </w:t>
      </w:r>
      <w:r w:rsidRPr="00373890">
        <w:rPr>
          <w:rFonts w:ascii="Calibri" w:hAnsi="Calibri" w:cs="Calibri"/>
          <w:i/>
          <w:iCs/>
          <w:noProof/>
          <w:kern w:val="0"/>
        </w:rPr>
        <w:t>American Naturalist</w:t>
      </w:r>
      <w:r w:rsidRPr="00373890">
        <w:rPr>
          <w:rFonts w:ascii="Calibri" w:hAnsi="Calibri" w:cs="Calibri"/>
          <w:noProof/>
          <w:kern w:val="0"/>
        </w:rPr>
        <w:t>, 156(4), pp. 442–458. doi: 10.1086/303399.</w:t>
      </w:r>
    </w:p>
    <w:p w14:paraId="6B4FAA4A"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Matthäus, B. (2012) ‘The new database Seed Oil Fatty Acids (SOFA)’, </w:t>
      </w:r>
      <w:r w:rsidRPr="00373890">
        <w:rPr>
          <w:rFonts w:ascii="Calibri" w:hAnsi="Calibri" w:cs="Calibri"/>
          <w:i/>
          <w:iCs/>
          <w:noProof/>
          <w:kern w:val="0"/>
        </w:rPr>
        <w:t>Lipid Technology</w:t>
      </w:r>
      <w:r w:rsidRPr="00373890">
        <w:rPr>
          <w:rFonts w:ascii="Calibri" w:hAnsi="Calibri" w:cs="Calibri"/>
          <w:noProof/>
          <w:kern w:val="0"/>
        </w:rPr>
        <w:t>, 24(10), pp. 230–234. doi: 10.1002/lite.201200227.</w:t>
      </w:r>
    </w:p>
    <w:p w14:paraId="6A44B651"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Miao, L. </w:t>
      </w:r>
      <w:r w:rsidRPr="00373890">
        <w:rPr>
          <w:rFonts w:ascii="Calibri" w:hAnsi="Calibri" w:cs="Calibri"/>
          <w:i/>
          <w:iCs/>
          <w:noProof/>
          <w:kern w:val="0"/>
        </w:rPr>
        <w:t>et al.</w:t>
      </w:r>
      <w:r w:rsidRPr="00373890">
        <w:rPr>
          <w:rFonts w:ascii="Calibri" w:hAnsi="Calibri" w:cs="Calibri"/>
          <w:noProof/>
          <w:kern w:val="0"/>
        </w:rPr>
        <w:t xml:space="preserve"> (2020) ‘Natural variation and selection in GmSWEET39 affect soybean seed oil content’, </w:t>
      </w:r>
      <w:r w:rsidRPr="00373890">
        <w:rPr>
          <w:rFonts w:ascii="Calibri" w:hAnsi="Calibri" w:cs="Calibri"/>
          <w:i/>
          <w:iCs/>
          <w:noProof/>
          <w:kern w:val="0"/>
        </w:rPr>
        <w:t>New Phytologist</w:t>
      </w:r>
      <w:r w:rsidRPr="00373890">
        <w:rPr>
          <w:rFonts w:ascii="Calibri" w:hAnsi="Calibri" w:cs="Calibri"/>
          <w:noProof/>
          <w:kern w:val="0"/>
        </w:rPr>
        <w:t>, 225(4), pp. 1651–1666. doi: 10.1111/nph.16250.</w:t>
      </w:r>
    </w:p>
    <w:p w14:paraId="69132EBE"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Mondoni, A. </w:t>
      </w:r>
      <w:r w:rsidRPr="00373890">
        <w:rPr>
          <w:rFonts w:ascii="Calibri" w:hAnsi="Calibri" w:cs="Calibri"/>
          <w:i/>
          <w:iCs/>
          <w:noProof/>
          <w:kern w:val="0"/>
        </w:rPr>
        <w:t>et al.</w:t>
      </w:r>
      <w:r w:rsidRPr="00373890">
        <w:rPr>
          <w:rFonts w:ascii="Calibri" w:hAnsi="Calibri" w:cs="Calibri"/>
          <w:noProof/>
          <w:kern w:val="0"/>
        </w:rPr>
        <w:t xml:space="preserve"> (2011) ‘Seeds of alpine plants are short lived: Implications for long-term conservation’, </w:t>
      </w:r>
      <w:r w:rsidRPr="00373890">
        <w:rPr>
          <w:rFonts w:ascii="Calibri" w:hAnsi="Calibri" w:cs="Calibri"/>
          <w:i/>
          <w:iCs/>
          <w:noProof/>
          <w:kern w:val="0"/>
        </w:rPr>
        <w:t>Annals of Botany</w:t>
      </w:r>
      <w:r w:rsidRPr="00373890">
        <w:rPr>
          <w:rFonts w:ascii="Calibri" w:hAnsi="Calibri" w:cs="Calibri"/>
          <w:noProof/>
          <w:kern w:val="0"/>
        </w:rPr>
        <w:t>, 107(1), pp. 171–179. doi: 10.1093/aob/mcq222.</w:t>
      </w:r>
    </w:p>
    <w:p w14:paraId="1FF52FC1"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Nagel, M. and Börner, A. (2010) ‘The longevity of crop seeds stored under ambient conditions’, </w:t>
      </w:r>
      <w:r w:rsidRPr="00373890">
        <w:rPr>
          <w:rFonts w:ascii="Calibri" w:hAnsi="Calibri" w:cs="Calibri"/>
          <w:i/>
          <w:iCs/>
          <w:noProof/>
          <w:kern w:val="0"/>
        </w:rPr>
        <w:t>Seed Science Research</w:t>
      </w:r>
      <w:r w:rsidRPr="00373890">
        <w:rPr>
          <w:rFonts w:ascii="Calibri" w:hAnsi="Calibri" w:cs="Calibri"/>
          <w:noProof/>
          <w:kern w:val="0"/>
        </w:rPr>
        <w:t>, 20(1), pp. 1–12. doi: 10.1017/S0960258509990213.</w:t>
      </w:r>
    </w:p>
    <w:p w14:paraId="1C35B4D7"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Neto, L. G. P. </w:t>
      </w:r>
      <w:r w:rsidRPr="00373890">
        <w:rPr>
          <w:rFonts w:ascii="Calibri" w:hAnsi="Calibri" w:cs="Calibri"/>
          <w:i/>
          <w:iCs/>
          <w:noProof/>
          <w:kern w:val="0"/>
        </w:rPr>
        <w:t>et al.</w:t>
      </w:r>
      <w:r w:rsidRPr="00373890">
        <w:rPr>
          <w:rFonts w:ascii="Calibri" w:hAnsi="Calibri" w:cs="Calibri"/>
          <w:noProof/>
          <w:kern w:val="0"/>
        </w:rPr>
        <w:t xml:space="preserve"> (2019) ‘Seed longevity differs in Astronium fraxinifolium Schott from two geographic regions in Brazil’, </w:t>
      </w:r>
      <w:r w:rsidRPr="00373890">
        <w:rPr>
          <w:rFonts w:ascii="Calibri" w:hAnsi="Calibri" w:cs="Calibri"/>
          <w:i/>
          <w:iCs/>
          <w:noProof/>
          <w:kern w:val="0"/>
        </w:rPr>
        <w:t>Revista Brasileirade Ciencias Agrarias</w:t>
      </w:r>
      <w:r w:rsidRPr="00373890">
        <w:rPr>
          <w:rFonts w:ascii="Calibri" w:hAnsi="Calibri" w:cs="Calibri"/>
          <w:noProof/>
          <w:kern w:val="0"/>
        </w:rPr>
        <w:t>, 14(3), pp. 1–7. doi: 10.5039/agraria.v14i3a6776.</w:t>
      </w:r>
    </w:p>
    <w:p w14:paraId="536758A6"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Nonogaki, H., Bassel, G. W. and Bewley, J. D. (2010) ‘Germination-still a mystery’, </w:t>
      </w:r>
      <w:r w:rsidRPr="00373890">
        <w:rPr>
          <w:rFonts w:ascii="Calibri" w:hAnsi="Calibri" w:cs="Calibri"/>
          <w:i/>
          <w:iCs/>
          <w:noProof/>
          <w:kern w:val="0"/>
        </w:rPr>
        <w:t>Plant Science</w:t>
      </w:r>
      <w:r w:rsidRPr="00373890">
        <w:rPr>
          <w:rFonts w:ascii="Calibri" w:hAnsi="Calibri" w:cs="Calibri"/>
          <w:noProof/>
          <w:kern w:val="0"/>
        </w:rPr>
        <w:t>, 179(6), pp. 574–581. doi: 10.1016/j.plantsci.2010.02.010.</w:t>
      </w:r>
    </w:p>
    <w:p w14:paraId="3EC0A927"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Paradis, E. and Schliep, K. (2019) ‘Ape 5.0: An environment for modern phylogenetics and evolutionary analyses in R’, </w:t>
      </w:r>
      <w:r w:rsidRPr="00373890">
        <w:rPr>
          <w:rFonts w:ascii="Calibri" w:hAnsi="Calibri" w:cs="Calibri"/>
          <w:i/>
          <w:iCs/>
          <w:noProof/>
          <w:kern w:val="0"/>
        </w:rPr>
        <w:t>Bioinformatics</w:t>
      </w:r>
      <w:r w:rsidRPr="00373890">
        <w:rPr>
          <w:rFonts w:ascii="Calibri" w:hAnsi="Calibri" w:cs="Calibri"/>
          <w:noProof/>
          <w:kern w:val="0"/>
        </w:rPr>
        <w:t>, 35(3), pp. 526–528. doi: 10.1093/bioinformatics/bty633.</w:t>
      </w:r>
    </w:p>
    <w:p w14:paraId="002616A3"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Piper, E. L. and Boote, K. J. (1999) ‘Temperature and cultivar effects on soybean seed oil and protein concentrations’, </w:t>
      </w:r>
      <w:r w:rsidRPr="00373890">
        <w:rPr>
          <w:rFonts w:ascii="Calibri" w:hAnsi="Calibri" w:cs="Calibri"/>
          <w:i/>
          <w:iCs/>
          <w:noProof/>
          <w:kern w:val="0"/>
        </w:rPr>
        <w:t>Journal of the American Oil Chemists’ Society</w:t>
      </w:r>
      <w:r w:rsidRPr="00373890">
        <w:rPr>
          <w:rFonts w:ascii="Calibri" w:hAnsi="Calibri" w:cs="Calibri"/>
          <w:noProof/>
          <w:kern w:val="0"/>
        </w:rPr>
        <w:t>, 76(10), pp. 1233–1241. doi: 10.1007/s11746-999-0099-y.</w:t>
      </w:r>
    </w:p>
    <w:p w14:paraId="503F1A0B"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Pritchard, H. W. and Dickie, J. B. (2003) ‘Chapter 35 Predicting Seed Longevity’:, pp. 655–721.</w:t>
      </w:r>
    </w:p>
    <w:p w14:paraId="1FD705FF"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Probert, R. J., Daws, M. I. and Hay, F. R. (2009) ‘Ecological correlates of ex situ seed longevity: A comparative study on 195 species’, </w:t>
      </w:r>
      <w:r w:rsidRPr="00373890">
        <w:rPr>
          <w:rFonts w:ascii="Calibri" w:hAnsi="Calibri" w:cs="Calibri"/>
          <w:i/>
          <w:iCs/>
          <w:noProof/>
          <w:kern w:val="0"/>
        </w:rPr>
        <w:t>Annals of Botany</w:t>
      </w:r>
      <w:r w:rsidRPr="00373890">
        <w:rPr>
          <w:rFonts w:ascii="Calibri" w:hAnsi="Calibri" w:cs="Calibri"/>
          <w:noProof/>
          <w:kern w:val="0"/>
        </w:rPr>
        <w:t>, 104(1), pp. 57–69. doi: 10.1093/aob/mcp082.</w:t>
      </w:r>
    </w:p>
    <w:p w14:paraId="170DBC04"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Rael, L. T. </w:t>
      </w:r>
      <w:r w:rsidRPr="00373890">
        <w:rPr>
          <w:rFonts w:ascii="Calibri" w:hAnsi="Calibri" w:cs="Calibri"/>
          <w:i/>
          <w:iCs/>
          <w:noProof/>
          <w:kern w:val="0"/>
        </w:rPr>
        <w:t>et al.</w:t>
      </w:r>
      <w:r w:rsidRPr="00373890">
        <w:rPr>
          <w:rFonts w:ascii="Calibri" w:hAnsi="Calibri" w:cs="Calibri"/>
          <w:noProof/>
          <w:kern w:val="0"/>
        </w:rPr>
        <w:t xml:space="preserve"> (2004) ‘Lipid peroxidation and the thiobarbituric acid assay: Standardization of the assay when using saturated and unsaturated fatty acids’, </w:t>
      </w:r>
      <w:r w:rsidRPr="00373890">
        <w:rPr>
          <w:rFonts w:ascii="Calibri" w:hAnsi="Calibri" w:cs="Calibri"/>
          <w:i/>
          <w:iCs/>
          <w:noProof/>
          <w:kern w:val="0"/>
        </w:rPr>
        <w:t>Journal of Biochemistry and Molecular Biology</w:t>
      </w:r>
      <w:r w:rsidRPr="00373890">
        <w:rPr>
          <w:rFonts w:ascii="Calibri" w:hAnsi="Calibri" w:cs="Calibri"/>
          <w:noProof/>
          <w:kern w:val="0"/>
        </w:rPr>
        <w:t>, 37(6), pp. 749–752. doi: 10.5483/bmbrep.2004.37.6.749.</w:t>
      </w:r>
    </w:p>
    <w:p w14:paraId="04F297A9"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Rahbek, C. </w:t>
      </w:r>
      <w:r w:rsidRPr="00373890">
        <w:rPr>
          <w:rFonts w:ascii="Calibri" w:hAnsi="Calibri" w:cs="Calibri"/>
          <w:i/>
          <w:iCs/>
          <w:noProof/>
          <w:kern w:val="0"/>
        </w:rPr>
        <w:t>et al.</w:t>
      </w:r>
      <w:r w:rsidRPr="00373890">
        <w:rPr>
          <w:rFonts w:ascii="Calibri" w:hAnsi="Calibri" w:cs="Calibri"/>
          <w:noProof/>
          <w:kern w:val="0"/>
        </w:rPr>
        <w:t xml:space="preserve"> (2019) ‘Building mountain biodiversity: Geological and evolutionary processes’, </w:t>
      </w:r>
      <w:r w:rsidRPr="00373890">
        <w:rPr>
          <w:rFonts w:ascii="Calibri" w:hAnsi="Calibri" w:cs="Calibri"/>
          <w:i/>
          <w:iCs/>
          <w:noProof/>
          <w:kern w:val="0"/>
        </w:rPr>
        <w:t>Science</w:t>
      </w:r>
      <w:r w:rsidRPr="00373890">
        <w:rPr>
          <w:rFonts w:ascii="Calibri" w:hAnsi="Calibri" w:cs="Calibri"/>
          <w:noProof/>
          <w:kern w:val="0"/>
        </w:rPr>
        <w:t>, 365(6458), pp. 1114–1119.</w:t>
      </w:r>
    </w:p>
    <w:p w14:paraId="69B0D654"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Saatkamp, A. </w:t>
      </w:r>
      <w:r w:rsidRPr="00373890">
        <w:rPr>
          <w:rFonts w:ascii="Calibri" w:hAnsi="Calibri" w:cs="Calibri"/>
          <w:i/>
          <w:iCs/>
          <w:noProof/>
          <w:kern w:val="0"/>
        </w:rPr>
        <w:t>et al.</w:t>
      </w:r>
      <w:r w:rsidRPr="00373890">
        <w:rPr>
          <w:rFonts w:ascii="Calibri" w:hAnsi="Calibri" w:cs="Calibri"/>
          <w:noProof/>
          <w:kern w:val="0"/>
        </w:rPr>
        <w:t xml:space="preserve"> (2019) ‘A research agenda for seed-trait functional ecology’, </w:t>
      </w:r>
      <w:r w:rsidRPr="00373890">
        <w:rPr>
          <w:rFonts w:ascii="Calibri" w:hAnsi="Calibri" w:cs="Calibri"/>
          <w:i/>
          <w:iCs/>
          <w:noProof/>
          <w:kern w:val="0"/>
        </w:rPr>
        <w:t>New Phytologist</w:t>
      </w:r>
      <w:r w:rsidRPr="00373890">
        <w:rPr>
          <w:rFonts w:ascii="Calibri" w:hAnsi="Calibri" w:cs="Calibri"/>
          <w:noProof/>
          <w:kern w:val="0"/>
        </w:rPr>
        <w:t>, 221(4), pp. 1764–1775. doi: 10.1111/nph.15502.</w:t>
      </w:r>
    </w:p>
    <w:p w14:paraId="401B4D9A"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Sanyal, A. and Decocq, G. (2016) ‘Adaptive evolution of seed oil content in angiosperms: Accounting for the global patterns of seed oils’, </w:t>
      </w:r>
      <w:r w:rsidRPr="00373890">
        <w:rPr>
          <w:rFonts w:ascii="Calibri" w:hAnsi="Calibri" w:cs="Calibri"/>
          <w:i/>
          <w:iCs/>
          <w:noProof/>
          <w:kern w:val="0"/>
        </w:rPr>
        <w:t>BMC Evolutionary Biology</w:t>
      </w:r>
      <w:r w:rsidRPr="00373890">
        <w:rPr>
          <w:rFonts w:ascii="Calibri" w:hAnsi="Calibri" w:cs="Calibri"/>
          <w:noProof/>
          <w:kern w:val="0"/>
        </w:rPr>
        <w:t>, 16(1), pp. 1–13. doi: 10.1186/s12862-016-0752-7.</w:t>
      </w:r>
    </w:p>
    <w:p w14:paraId="727CD4CC"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Sanyal, A. and Linder, C. R. (2013) ‘Plasticity and constraints on fatty acid composition in the phospholipids and triacylglycerols of Arabidopsis accessions grown at different temperatures’, </w:t>
      </w:r>
      <w:r w:rsidRPr="00373890">
        <w:rPr>
          <w:rFonts w:ascii="Calibri" w:hAnsi="Calibri" w:cs="Calibri"/>
          <w:i/>
          <w:iCs/>
          <w:noProof/>
          <w:kern w:val="0"/>
        </w:rPr>
        <w:t>BMC Plant Biology</w:t>
      </w:r>
      <w:r w:rsidRPr="00373890">
        <w:rPr>
          <w:rFonts w:ascii="Calibri" w:hAnsi="Calibri" w:cs="Calibri"/>
          <w:noProof/>
          <w:kern w:val="0"/>
        </w:rPr>
        <w:t>, 13(1), pp. 0–13. doi: 10.1186/1471-2229-13-63.</w:t>
      </w:r>
    </w:p>
    <w:p w14:paraId="39FC9DBB"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Sattler, S. E. </w:t>
      </w:r>
      <w:r w:rsidRPr="00373890">
        <w:rPr>
          <w:rFonts w:ascii="Calibri" w:hAnsi="Calibri" w:cs="Calibri"/>
          <w:i/>
          <w:iCs/>
          <w:noProof/>
          <w:kern w:val="0"/>
        </w:rPr>
        <w:t>et al.</w:t>
      </w:r>
      <w:r w:rsidRPr="00373890">
        <w:rPr>
          <w:rFonts w:ascii="Calibri" w:hAnsi="Calibri" w:cs="Calibri"/>
          <w:noProof/>
          <w:kern w:val="0"/>
        </w:rPr>
        <w:t xml:space="preserve"> (2004) ‘Vitamin E Is Essential for Seed Longevity and for Preventing Lipid Peroxidation during Germination’, </w:t>
      </w:r>
      <w:r w:rsidRPr="00373890">
        <w:rPr>
          <w:rFonts w:ascii="Calibri" w:hAnsi="Calibri" w:cs="Calibri"/>
          <w:i/>
          <w:iCs/>
          <w:noProof/>
          <w:kern w:val="0"/>
        </w:rPr>
        <w:t>The Plant Cell</w:t>
      </w:r>
      <w:r w:rsidRPr="00373890">
        <w:rPr>
          <w:rFonts w:ascii="Calibri" w:hAnsi="Calibri" w:cs="Calibri"/>
          <w:noProof/>
          <w:kern w:val="0"/>
        </w:rPr>
        <w:t>, 16(6), pp. 1419–1432. doi: 10.1105/tpc.021360.nones.</w:t>
      </w:r>
    </w:p>
    <w:p w14:paraId="2B3BE015"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Scherrer, D. and Körner, C. (2011) ‘Topographically controlled thermal-habitat differentiation buffers alpine plant diversity against climate warming’, </w:t>
      </w:r>
      <w:r w:rsidRPr="00373890">
        <w:rPr>
          <w:rFonts w:ascii="Calibri" w:hAnsi="Calibri" w:cs="Calibri"/>
          <w:i/>
          <w:iCs/>
          <w:noProof/>
          <w:kern w:val="0"/>
        </w:rPr>
        <w:t>Journal of Biogeography</w:t>
      </w:r>
      <w:r w:rsidRPr="00373890">
        <w:rPr>
          <w:rFonts w:ascii="Calibri" w:hAnsi="Calibri" w:cs="Calibri"/>
          <w:noProof/>
          <w:kern w:val="0"/>
        </w:rPr>
        <w:t>, 38, pp. 406–416. doi: https://doi.org/10.1111/j.1365-2699.2010.02407.x.</w:t>
      </w:r>
    </w:p>
    <w:p w14:paraId="3310549B"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Schwienbacher, E. </w:t>
      </w:r>
      <w:r w:rsidRPr="00373890">
        <w:rPr>
          <w:rFonts w:ascii="Calibri" w:hAnsi="Calibri" w:cs="Calibri"/>
          <w:i/>
          <w:iCs/>
          <w:noProof/>
          <w:kern w:val="0"/>
        </w:rPr>
        <w:t>et al.</w:t>
      </w:r>
      <w:r w:rsidRPr="00373890">
        <w:rPr>
          <w:rFonts w:ascii="Calibri" w:hAnsi="Calibri" w:cs="Calibri"/>
          <w:noProof/>
          <w:kern w:val="0"/>
        </w:rPr>
        <w:t xml:space="preserve"> (2011) ‘Seed dormancy in alpine species’, </w:t>
      </w:r>
      <w:r w:rsidRPr="00373890">
        <w:rPr>
          <w:rFonts w:ascii="Calibri" w:hAnsi="Calibri" w:cs="Calibri"/>
          <w:i/>
          <w:iCs/>
          <w:noProof/>
          <w:kern w:val="0"/>
        </w:rPr>
        <w:t>Flora: Morphology, Distribution, Functional Ecology of Plants</w:t>
      </w:r>
      <w:r w:rsidRPr="00373890">
        <w:rPr>
          <w:rFonts w:ascii="Calibri" w:hAnsi="Calibri" w:cs="Calibri"/>
          <w:noProof/>
          <w:kern w:val="0"/>
        </w:rPr>
        <w:t>, 206(10), pp. 845–856. doi: 10.1016/j.flora.2011.05.001.</w:t>
      </w:r>
    </w:p>
    <w:p w14:paraId="148A8305"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SER, INSR and RBGK (2023) ‘Seed Information Database (SID)’. Society for Ecological Restoration, International Network for Seed Based Restoration and Royal Botanic Gardens Kew. Available at: https://ser-sid.org/.</w:t>
      </w:r>
    </w:p>
    <w:p w14:paraId="20D11FF3"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Tammela, P. </w:t>
      </w:r>
      <w:r w:rsidRPr="00373890">
        <w:rPr>
          <w:rFonts w:ascii="Calibri" w:hAnsi="Calibri" w:cs="Calibri"/>
          <w:i/>
          <w:iCs/>
          <w:noProof/>
          <w:kern w:val="0"/>
        </w:rPr>
        <w:t>et al.</w:t>
      </w:r>
      <w:r w:rsidRPr="00373890">
        <w:rPr>
          <w:rFonts w:ascii="Calibri" w:hAnsi="Calibri" w:cs="Calibri"/>
          <w:noProof/>
          <w:kern w:val="0"/>
        </w:rPr>
        <w:t xml:space="preserve"> (2003) ‘Volatile compound analysis of ageing Pinus sylvestris L. (Scots pine) seeds’, </w:t>
      </w:r>
      <w:r w:rsidRPr="00373890">
        <w:rPr>
          <w:rFonts w:ascii="Calibri" w:hAnsi="Calibri" w:cs="Calibri"/>
          <w:i/>
          <w:iCs/>
          <w:noProof/>
          <w:kern w:val="0"/>
        </w:rPr>
        <w:t>Flavour and Fragrance Journal</w:t>
      </w:r>
      <w:r w:rsidRPr="00373890">
        <w:rPr>
          <w:rFonts w:ascii="Calibri" w:hAnsi="Calibri" w:cs="Calibri"/>
          <w:noProof/>
          <w:kern w:val="0"/>
        </w:rPr>
        <w:t>, 18(4), pp. 290–295. doi: 10.1002/ffj.1216.</w:t>
      </w:r>
    </w:p>
    <w:p w14:paraId="11C36B8C"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Theodoulou, F. L. and Eastmond, P. J. (2012) ‘Seed storage oil catabolism: A story of give and take’, </w:t>
      </w:r>
      <w:r w:rsidRPr="00373890">
        <w:rPr>
          <w:rFonts w:ascii="Calibri" w:hAnsi="Calibri" w:cs="Calibri"/>
          <w:i/>
          <w:iCs/>
          <w:noProof/>
          <w:kern w:val="0"/>
        </w:rPr>
        <w:t>Current Opinion in Plant Biology</w:t>
      </w:r>
      <w:r w:rsidRPr="00373890">
        <w:rPr>
          <w:rFonts w:ascii="Calibri" w:hAnsi="Calibri" w:cs="Calibri"/>
          <w:noProof/>
          <w:kern w:val="0"/>
        </w:rPr>
        <w:t>, 15(3), pp. 322–328. doi: 10.1016/j.pbi.2012.03.017.</w:t>
      </w:r>
    </w:p>
    <w:p w14:paraId="11018B2A"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Voelker, T. and Kinney, A. J. (2001) ‘Variations in the Biosynthesis of Seed -Storage Lipids’, </w:t>
      </w:r>
      <w:r w:rsidRPr="00373890">
        <w:rPr>
          <w:rFonts w:ascii="Calibri" w:hAnsi="Calibri" w:cs="Calibri"/>
          <w:i/>
          <w:iCs/>
          <w:noProof/>
          <w:kern w:val="0"/>
        </w:rPr>
        <w:t>Annu. Rev. Plant Physiol. Plant Mol. Biol.</w:t>
      </w:r>
      <w:r w:rsidRPr="00373890">
        <w:rPr>
          <w:rFonts w:ascii="Calibri" w:hAnsi="Calibri" w:cs="Calibri"/>
          <w:noProof/>
          <w:kern w:val="0"/>
        </w:rPr>
        <w:t>, 52, pp. 335–361.</w:t>
      </w:r>
    </w:p>
    <w:p w14:paraId="034491AB"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Volk, G. M. </w:t>
      </w:r>
      <w:r w:rsidRPr="00373890">
        <w:rPr>
          <w:rFonts w:ascii="Calibri" w:hAnsi="Calibri" w:cs="Calibri"/>
          <w:i/>
          <w:iCs/>
          <w:noProof/>
          <w:kern w:val="0"/>
        </w:rPr>
        <w:t>et al.</w:t>
      </w:r>
      <w:r w:rsidRPr="00373890">
        <w:rPr>
          <w:rFonts w:ascii="Calibri" w:hAnsi="Calibri" w:cs="Calibri"/>
          <w:noProof/>
          <w:kern w:val="0"/>
        </w:rPr>
        <w:t xml:space="preserve"> (2006) ‘Massive cellular disruption occurs during early imbibition of Cuphea seeds containing crystallized triacylglycerols’, </w:t>
      </w:r>
      <w:r w:rsidRPr="00373890">
        <w:rPr>
          <w:rFonts w:ascii="Calibri" w:hAnsi="Calibri" w:cs="Calibri"/>
          <w:i/>
          <w:iCs/>
          <w:noProof/>
          <w:kern w:val="0"/>
        </w:rPr>
        <w:t>Planta</w:t>
      </w:r>
      <w:r w:rsidRPr="00373890">
        <w:rPr>
          <w:rFonts w:ascii="Calibri" w:hAnsi="Calibri" w:cs="Calibri"/>
          <w:noProof/>
          <w:kern w:val="0"/>
        </w:rPr>
        <w:t>, 224(6), pp. 1415–1426. doi: 10.1007/s00425-006-0310-4.</w:t>
      </w:r>
    </w:p>
    <w:p w14:paraId="78950491"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Walters, C., Wheeler, L. M. and Grotenhuis, J. M. (2005) ‘Longevity of seeds stored in a genebank: species characteristics’, </w:t>
      </w:r>
      <w:r w:rsidRPr="00373890">
        <w:rPr>
          <w:rFonts w:ascii="Calibri" w:hAnsi="Calibri" w:cs="Calibri"/>
          <w:i/>
          <w:iCs/>
          <w:noProof/>
          <w:kern w:val="0"/>
        </w:rPr>
        <w:t>Seed Science Research</w:t>
      </w:r>
      <w:r w:rsidRPr="00373890">
        <w:rPr>
          <w:rFonts w:ascii="Calibri" w:hAnsi="Calibri" w:cs="Calibri"/>
          <w:noProof/>
          <w:kern w:val="0"/>
        </w:rPr>
        <w:t>, 15(1), pp. 1–20. doi: 10.1079/ssr2004195.</w:t>
      </w:r>
    </w:p>
    <w:p w14:paraId="07DD1868" w14:textId="77777777" w:rsidR="00373890" w:rsidRPr="00373890" w:rsidRDefault="00373890" w:rsidP="00373890">
      <w:pPr>
        <w:widowControl w:val="0"/>
        <w:autoSpaceDE w:val="0"/>
        <w:autoSpaceDN w:val="0"/>
        <w:adjustRightInd w:val="0"/>
        <w:spacing w:line="240" w:lineRule="auto"/>
        <w:rPr>
          <w:rFonts w:ascii="Calibri" w:hAnsi="Calibri" w:cs="Calibri"/>
          <w:noProof/>
          <w:kern w:val="0"/>
        </w:rPr>
      </w:pPr>
      <w:r w:rsidRPr="00373890">
        <w:rPr>
          <w:rFonts w:ascii="Calibri" w:hAnsi="Calibri" w:cs="Calibri"/>
          <w:noProof/>
          <w:kern w:val="0"/>
        </w:rPr>
        <w:t xml:space="preserve">Westoby, M., Leishman, M. and Lord, J. (1996) ‘Comparative ecology of seed size and dispersal’, </w:t>
      </w:r>
      <w:r w:rsidRPr="00373890">
        <w:rPr>
          <w:rFonts w:ascii="Calibri" w:hAnsi="Calibri" w:cs="Calibri"/>
          <w:i/>
          <w:iCs/>
          <w:noProof/>
          <w:kern w:val="0"/>
        </w:rPr>
        <w:t>Philosophical Transactions of the Royal Society B: Biological Sciences</w:t>
      </w:r>
      <w:r w:rsidRPr="00373890">
        <w:rPr>
          <w:rFonts w:ascii="Calibri" w:hAnsi="Calibri" w:cs="Calibri"/>
          <w:noProof/>
          <w:kern w:val="0"/>
        </w:rPr>
        <w:t>, 351(1345), pp. 1309–1318. doi: 10.1098/rstb.1996.0114.</w:t>
      </w:r>
    </w:p>
    <w:p w14:paraId="47FDFD36" w14:textId="77777777" w:rsidR="00373890" w:rsidRPr="00373890" w:rsidRDefault="00373890" w:rsidP="00373890">
      <w:pPr>
        <w:widowControl w:val="0"/>
        <w:autoSpaceDE w:val="0"/>
        <w:autoSpaceDN w:val="0"/>
        <w:adjustRightInd w:val="0"/>
        <w:spacing w:line="240" w:lineRule="auto"/>
        <w:rPr>
          <w:rFonts w:ascii="Calibri" w:hAnsi="Calibri" w:cs="Calibri"/>
          <w:noProof/>
        </w:rPr>
      </w:pPr>
      <w:r w:rsidRPr="00373890">
        <w:rPr>
          <w:rFonts w:ascii="Calibri" w:hAnsi="Calibri" w:cs="Calibri"/>
          <w:noProof/>
          <w:kern w:val="0"/>
        </w:rPr>
        <w:t xml:space="preserve">Zhang, Y. </w:t>
      </w:r>
      <w:r w:rsidRPr="00373890">
        <w:rPr>
          <w:rFonts w:ascii="Calibri" w:hAnsi="Calibri" w:cs="Calibri"/>
          <w:i/>
          <w:iCs/>
          <w:noProof/>
          <w:kern w:val="0"/>
        </w:rPr>
        <w:t>et al.</w:t>
      </w:r>
      <w:r w:rsidRPr="00373890">
        <w:rPr>
          <w:rFonts w:ascii="Calibri" w:hAnsi="Calibri" w:cs="Calibri"/>
          <w:noProof/>
          <w:kern w:val="0"/>
        </w:rPr>
        <w:t xml:space="preserve"> (2005) ‘Soil temperature in Canada during the twentieth century: Complex responses to atmospheric climate change’, </w:t>
      </w:r>
      <w:r w:rsidRPr="00373890">
        <w:rPr>
          <w:rFonts w:ascii="Calibri" w:hAnsi="Calibri" w:cs="Calibri"/>
          <w:i/>
          <w:iCs/>
          <w:noProof/>
          <w:kern w:val="0"/>
        </w:rPr>
        <w:t>Journal of Geophysical Research D: Atmospheres</w:t>
      </w:r>
      <w:r w:rsidRPr="00373890">
        <w:rPr>
          <w:rFonts w:ascii="Calibri" w:hAnsi="Calibri" w:cs="Calibri"/>
          <w:noProof/>
          <w:kern w:val="0"/>
        </w:rPr>
        <w:t>, 110(3), pp. 1–15. doi: 10.1029/2004JD004910.</w:t>
      </w:r>
    </w:p>
    <w:p w14:paraId="14B2E1EB" w14:textId="4B8AC8DC" w:rsidR="001C05B8" w:rsidRPr="001C05B8" w:rsidRDefault="001C05B8" w:rsidP="001C05B8">
      <w:pPr>
        <w:rPr>
          <w:lang w:val="en-GB"/>
        </w:rPr>
      </w:pPr>
      <w:r>
        <w:rPr>
          <w:lang w:val="en-GB"/>
        </w:rPr>
        <w:fldChar w:fldCharType="end"/>
      </w:r>
    </w:p>
    <w:sectPr w:rsidR="001C05B8" w:rsidRPr="001C05B8" w:rsidSect="00707F53">
      <w:footerReference w:type="default" r:id="rId21"/>
      <w:pgSz w:w="11906" w:h="16838" w:code="9"/>
      <w:pgMar w:top="1417" w:right="1701" w:bottom="1417"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CLARA ESPINOSA DEL ALBA" w:date="2024-05-13T11:54:00Z" w:initials="CE">
    <w:p w14:paraId="4BAC7514" w14:textId="524832BA" w:rsidR="004432AC" w:rsidRDefault="004432AC" w:rsidP="00D07034">
      <w:pPr>
        <w:pStyle w:val="Textocomentario"/>
      </w:pPr>
      <w:r>
        <w:rPr>
          <w:rStyle w:val="Refdecomentario"/>
        </w:rPr>
        <w:annotationRef/>
      </w:r>
      <w:r>
        <w:t>Only checked for the accessions done in Pavia, second batch of longevity seeds had been stored at 5ºC and silicagel for at least 1-2 years.</w:t>
      </w:r>
    </w:p>
  </w:comment>
  <w:comment w:id="2" w:author="CLARA ESPINOSA DEL ALBA" w:date="2025-02-10T16:49:00Z" w:initials="CE">
    <w:p w14:paraId="6783BA1E" w14:textId="77777777" w:rsidR="0064010B" w:rsidRDefault="0064010B" w:rsidP="0064010B">
      <w:pPr>
        <w:pStyle w:val="Textocomentario"/>
      </w:pPr>
      <w:r>
        <w:rPr>
          <w:rStyle w:val="Refdecomentario"/>
        </w:rPr>
        <w:annotationRef/>
      </w:r>
      <w:r>
        <w:t>Andrea are these the correct specifics for the software?</w:t>
      </w:r>
    </w:p>
  </w:comment>
  <w:comment w:id="3" w:author="CLARA ESPINOSA DEL ALBA" w:date="2025-02-10T16:47:00Z" w:initials="CE">
    <w:p w14:paraId="288712E3" w14:textId="59B1C821" w:rsidR="00F12A8F" w:rsidRDefault="00F12A8F" w:rsidP="00F12A8F">
      <w:pPr>
        <w:pStyle w:val="Textocomentario"/>
      </w:pPr>
      <w:r>
        <w:rPr>
          <w:rStyle w:val="Refdecomentario"/>
        </w:rPr>
        <w:annotationRef/>
      </w:r>
      <w:r>
        <w:t>Eduardo: Does this concept need explaining?</w:t>
      </w:r>
    </w:p>
  </w:comment>
  <w:comment w:id="4" w:author="FRANCISCO DE BORJA JIMENEZ-ALFARO GONZALEZ" w:date="2025-02-03T13:24:00Z" w:initials="FJ">
    <w:p w14:paraId="540E6E78" w14:textId="77777777" w:rsidR="007C66C3" w:rsidRDefault="007C66C3" w:rsidP="007C66C3">
      <w:pPr>
        <w:pStyle w:val="Textocomentario"/>
      </w:pPr>
      <w:r>
        <w:rPr>
          <w:rStyle w:val="Refdecomentario"/>
        </w:rPr>
        <w:annotationRef/>
      </w:r>
      <w:r>
        <w:t>The Millenium Seed Bank always included oil content as an important factor for predicting ex-situ seed longevity. They didn´t publish much about it, but there should be some studies mentioning it (or other documentation to refer). Maybe Andrea has something to cite here...</w:t>
      </w:r>
    </w:p>
  </w:comment>
  <w:comment w:id="5" w:author="CLARA ESPINOSA DEL ALBA" w:date="2025-02-11T13:14:00Z" w:initials="CE">
    <w:p w14:paraId="4FD266C1" w14:textId="77777777" w:rsidR="009703C6" w:rsidRDefault="009703C6" w:rsidP="009703C6">
      <w:pPr>
        <w:pStyle w:val="Textocomentario"/>
      </w:pPr>
      <w:r>
        <w:rPr>
          <w:rStyle w:val="Refdecomentario"/>
        </w:rPr>
        <w:annotationRef/>
      </w:r>
      <w:r>
        <w:t>In the publication from Probert et al 2009 (from MSB) they found no correlation between p50 and seed oil content (n= 140 species), this results are in line with Walters et al 2005, priestley 1986 and Bird 2006). However they mention in the discussion that “ it is possible tht lipid composition is important in determinig lonvegity….()...This remains to be demonstrated”</w:t>
      </w:r>
    </w:p>
  </w:comment>
  <w:comment w:id="6" w:author="EDUARDO FERNANDEZ PASCUAL" w:date="2025-01-29T12:43:00Z" w:initials="EF">
    <w:p w14:paraId="3D08F3FA" w14:textId="61B7D413" w:rsidR="00827825" w:rsidRDefault="00827825" w:rsidP="00827825">
      <w:pPr>
        <w:pStyle w:val="Textocomentario"/>
      </w:pPr>
      <w:r>
        <w:rPr>
          <w:rStyle w:val="Refdecomentario"/>
        </w:rPr>
        <w:annotationRef/>
      </w:r>
      <w:r>
        <w:t>I’m not totally sure why we expected this. Is there a biological reasoning? Or just that it was reported in other studies?</w:t>
      </w:r>
    </w:p>
  </w:comment>
  <w:comment w:id="7" w:author="CLARA ESPINOSA DEL ALBA" w:date="2025-02-05T13:31:00Z" w:initials="CE">
    <w:p w14:paraId="5E3C82BC" w14:textId="77777777" w:rsidR="00E17574" w:rsidRDefault="00E17574" w:rsidP="00E17574">
      <w:pPr>
        <w:pStyle w:val="Textocomentario"/>
      </w:pPr>
      <w:r>
        <w:rPr>
          <w:rStyle w:val="Refdecomentario"/>
        </w:rPr>
        <w:annotationRef/>
      </w:r>
      <w:r>
        <w:t>Just following the reasoning from the literature. Colder places, less oil and incresing UFA. No one to my knowledge has tested it, at least not with so many spec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BAC7514" w15:done="0"/>
  <w15:commentEx w15:paraId="6783BA1E" w15:done="0"/>
  <w15:commentEx w15:paraId="288712E3" w15:done="0"/>
  <w15:commentEx w15:paraId="540E6E78" w15:done="0"/>
  <w15:commentEx w15:paraId="4FD266C1" w15:paraIdParent="540E6E78" w15:done="0"/>
  <w15:commentEx w15:paraId="3D08F3FA" w15:done="0"/>
  <w15:commentEx w15:paraId="5E3C82BC" w15:paraIdParent="3D08F3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DC6A8AB" w16cex:dateUtc="2024-05-13T09:54:00Z"/>
  <w16cex:commentExtensible w16cex:durableId="0E188D30" w16cex:dateUtc="2025-02-10T15:49:00Z"/>
  <w16cex:commentExtensible w16cex:durableId="239FC805" w16cex:dateUtc="2025-02-10T15:47:00Z"/>
  <w16cex:commentExtensible w16cex:durableId="5E7DFEC1" w16cex:dateUtc="2025-02-03T12:24:00Z"/>
  <w16cex:commentExtensible w16cex:durableId="6A19EB89" w16cex:dateUtc="2025-02-11T12:14:00Z"/>
  <w16cex:commentExtensible w16cex:durableId="0ABDC684" w16cex:dateUtc="2025-01-29T11:43:00Z"/>
  <w16cex:commentExtensible w16cex:durableId="2455C72F" w16cex:dateUtc="2025-02-05T1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BAC7514" w16cid:durableId="4DC6A8AB"/>
  <w16cid:commentId w16cid:paraId="6783BA1E" w16cid:durableId="0E188D30"/>
  <w16cid:commentId w16cid:paraId="288712E3" w16cid:durableId="239FC805"/>
  <w16cid:commentId w16cid:paraId="540E6E78" w16cid:durableId="5E7DFEC1"/>
  <w16cid:commentId w16cid:paraId="4FD266C1" w16cid:durableId="6A19EB89"/>
  <w16cid:commentId w16cid:paraId="3D08F3FA" w16cid:durableId="0ABDC684"/>
  <w16cid:commentId w16cid:paraId="5E3C82BC" w16cid:durableId="2455C72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3AE3DF5" w14:textId="77777777" w:rsidR="00A41834" w:rsidRDefault="00A41834" w:rsidP="009F15AF">
      <w:pPr>
        <w:spacing w:after="0" w:line="240" w:lineRule="auto"/>
      </w:pPr>
      <w:r>
        <w:separator/>
      </w:r>
    </w:p>
  </w:endnote>
  <w:endnote w:type="continuationSeparator" w:id="0">
    <w:p w14:paraId="1E6307CD" w14:textId="77777777" w:rsidR="00A41834" w:rsidRDefault="00A41834"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PmjkwnAdvTT86d47313">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51819848"/>
      <w:docPartObj>
        <w:docPartGallery w:val="Page Numbers (Bottom of Page)"/>
        <w:docPartUnique/>
      </w:docPartObj>
    </w:sdtPr>
    <w:sdtEndPr/>
    <w:sdtContent>
      <w:p w14:paraId="78859386" w14:textId="7DAC6C06" w:rsidR="004432AC" w:rsidRDefault="004432AC">
        <w:pPr>
          <w:pStyle w:val="Piedepgina"/>
        </w:pPr>
        <w:r>
          <w:fldChar w:fldCharType="begin"/>
        </w:r>
        <w:r>
          <w:instrText>PAGE   \* MERGEFORMAT</w:instrText>
        </w:r>
        <w:r>
          <w:fldChar w:fldCharType="separate"/>
        </w:r>
        <w:r w:rsidR="00AC4432" w:rsidRPr="00AC4432">
          <w:rPr>
            <w:noProof/>
            <w:lang w:val="es-ES"/>
          </w:rPr>
          <w:t>17</w:t>
        </w:r>
        <w:r>
          <w:fldChar w:fldCharType="end"/>
        </w:r>
      </w:p>
    </w:sdtContent>
  </w:sdt>
  <w:p w14:paraId="29824976" w14:textId="77777777" w:rsidR="004432AC" w:rsidRDefault="004432A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98016E" w14:textId="77777777" w:rsidR="00A41834" w:rsidRDefault="00A41834" w:rsidP="009F15AF">
      <w:pPr>
        <w:spacing w:after="0" w:line="240" w:lineRule="auto"/>
      </w:pPr>
      <w:r>
        <w:separator/>
      </w:r>
    </w:p>
  </w:footnote>
  <w:footnote w:type="continuationSeparator" w:id="0">
    <w:p w14:paraId="6AC71F56" w14:textId="77777777" w:rsidR="00A41834" w:rsidRDefault="00A41834"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3E15A2C"/>
    <w:multiLevelType w:val="hybridMultilevel"/>
    <w:tmpl w:val="339EA45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5"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7"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2"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5"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65F06EDB"/>
    <w:multiLevelType w:val="hybridMultilevel"/>
    <w:tmpl w:val="211C93D4"/>
    <w:lvl w:ilvl="0" w:tplc="0B4A7AF8">
      <w:start w:val="1"/>
      <w:numFmt w:val="decimal"/>
      <w:lvlText w:val="%1-"/>
      <w:lvlJc w:val="left"/>
      <w:pPr>
        <w:ind w:left="720" w:hanging="360"/>
      </w:pPr>
      <w:rPr>
        <w:rFonts w:eastAsiaTheme="minorHAnsi" w:cstheme="minorBidi"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8"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559170505">
    <w:abstractNumId w:val="5"/>
  </w:num>
  <w:num w:numId="2" w16cid:durableId="200021748">
    <w:abstractNumId w:val="8"/>
  </w:num>
  <w:num w:numId="3" w16cid:durableId="1479371760">
    <w:abstractNumId w:val="18"/>
  </w:num>
  <w:num w:numId="4" w16cid:durableId="363556817">
    <w:abstractNumId w:val="11"/>
  </w:num>
  <w:num w:numId="5" w16cid:durableId="633561418">
    <w:abstractNumId w:val="10"/>
  </w:num>
  <w:num w:numId="6" w16cid:durableId="522549906">
    <w:abstractNumId w:val="14"/>
  </w:num>
  <w:num w:numId="7" w16cid:durableId="781919374">
    <w:abstractNumId w:val="9"/>
  </w:num>
  <w:num w:numId="8" w16cid:durableId="264386478">
    <w:abstractNumId w:val="4"/>
  </w:num>
  <w:num w:numId="9" w16cid:durableId="811630058">
    <w:abstractNumId w:val="17"/>
  </w:num>
  <w:num w:numId="10" w16cid:durableId="214127705">
    <w:abstractNumId w:val="21"/>
  </w:num>
  <w:num w:numId="11" w16cid:durableId="1332097510">
    <w:abstractNumId w:val="1"/>
  </w:num>
  <w:num w:numId="12" w16cid:durableId="1218322511">
    <w:abstractNumId w:val="13"/>
  </w:num>
  <w:num w:numId="13" w16cid:durableId="1957827098">
    <w:abstractNumId w:val="19"/>
  </w:num>
  <w:num w:numId="14" w16cid:durableId="1820269601">
    <w:abstractNumId w:val="12"/>
  </w:num>
  <w:num w:numId="15" w16cid:durableId="1484084162">
    <w:abstractNumId w:val="15"/>
  </w:num>
  <w:num w:numId="16" w16cid:durableId="713849517">
    <w:abstractNumId w:val="6"/>
  </w:num>
  <w:num w:numId="17" w16cid:durableId="992760947">
    <w:abstractNumId w:val="0"/>
  </w:num>
  <w:num w:numId="18" w16cid:durableId="1815170921">
    <w:abstractNumId w:val="3"/>
  </w:num>
  <w:num w:numId="19" w16cid:durableId="66920944">
    <w:abstractNumId w:val="7"/>
  </w:num>
  <w:num w:numId="20" w16cid:durableId="1842501474">
    <w:abstractNumId w:val="20"/>
  </w:num>
  <w:num w:numId="21" w16cid:durableId="282347912">
    <w:abstractNumId w:val="2"/>
  </w:num>
  <w:num w:numId="22" w16cid:durableId="111544826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LARA ESPINOSA DEL ALBA">
    <w15:presenceInfo w15:providerId="AD" w15:userId="S::espinosaclara@uniovi.es::56b0cbcd-66e9-4a2a-97b1-2aadcbcf6318"/>
  </w15:person>
  <w15:person w15:author="FRANCISCO DE BORJA JIMENEZ-ALFARO GONZALEZ">
    <w15:presenceInfo w15:providerId="AD" w15:userId="S::jimenezalfaro@uniovi.es::7a07debb-7299-4e3a-b4e7-bb63edf1c6c5"/>
  </w15:person>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7F4"/>
    <w:rsid w:val="00000913"/>
    <w:rsid w:val="000016D4"/>
    <w:rsid w:val="00002306"/>
    <w:rsid w:val="00002435"/>
    <w:rsid w:val="00002AE5"/>
    <w:rsid w:val="00002BE5"/>
    <w:rsid w:val="00002EC0"/>
    <w:rsid w:val="00003B3D"/>
    <w:rsid w:val="00006B07"/>
    <w:rsid w:val="00006D9E"/>
    <w:rsid w:val="00006DE6"/>
    <w:rsid w:val="000074D3"/>
    <w:rsid w:val="0000751F"/>
    <w:rsid w:val="00010032"/>
    <w:rsid w:val="00010618"/>
    <w:rsid w:val="00011550"/>
    <w:rsid w:val="0001163F"/>
    <w:rsid w:val="00011D14"/>
    <w:rsid w:val="00011F1A"/>
    <w:rsid w:val="00012090"/>
    <w:rsid w:val="00012290"/>
    <w:rsid w:val="000127BD"/>
    <w:rsid w:val="00012C40"/>
    <w:rsid w:val="000132AD"/>
    <w:rsid w:val="00013BCE"/>
    <w:rsid w:val="00014FC2"/>
    <w:rsid w:val="00015C00"/>
    <w:rsid w:val="00017EAF"/>
    <w:rsid w:val="00021760"/>
    <w:rsid w:val="00021DF9"/>
    <w:rsid w:val="00021FD4"/>
    <w:rsid w:val="00022928"/>
    <w:rsid w:val="000240FE"/>
    <w:rsid w:val="000245C8"/>
    <w:rsid w:val="00024A66"/>
    <w:rsid w:val="00024D2B"/>
    <w:rsid w:val="000251A7"/>
    <w:rsid w:val="0002749E"/>
    <w:rsid w:val="0003047B"/>
    <w:rsid w:val="00031100"/>
    <w:rsid w:val="00031781"/>
    <w:rsid w:val="00033526"/>
    <w:rsid w:val="00034B18"/>
    <w:rsid w:val="00036417"/>
    <w:rsid w:val="00036894"/>
    <w:rsid w:val="00036CAB"/>
    <w:rsid w:val="000378B6"/>
    <w:rsid w:val="00040B45"/>
    <w:rsid w:val="00040C30"/>
    <w:rsid w:val="0004223F"/>
    <w:rsid w:val="00043C40"/>
    <w:rsid w:val="00043E53"/>
    <w:rsid w:val="000447E6"/>
    <w:rsid w:val="000466C0"/>
    <w:rsid w:val="0004683F"/>
    <w:rsid w:val="0004691A"/>
    <w:rsid w:val="00046BBB"/>
    <w:rsid w:val="00046C2C"/>
    <w:rsid w:val="00046CA6"/>
    <w:rsid w:val="00047126"/>
    <w:rsid w:val="00047D3E"/>
    <w:rsid w:val="00047F16"/>
    <w:rsid w:val="00050810"/>
    <w:rsid w:val="00050881"/>
    <w:rsid w:val="00050BC6"/>
    <w:rsid w:val="00051028"/>
    <w:rsid w:val="0005123D"/>
    <w:rsid w:val="00051416"/>
    <w:rsid w:val="00051AC5"/>
    <w:rsid w:val="00051F84"/>
    <w:rsid w:val="0005210C"/>
    <w:rsid w:val="0005235E"/>
    <w:rsid w:val="000525B0"/>
    <w:rsid w:val="00053538"/>
    <w:rsid w:val="00053997"/>
    <w:rsid w:val="0005520D"/>
    <w:rsid w:val="00055E14"/>
    <w:rsid w:val="00056243"/>
    <w:rsid w:val="000568F7"/>
    <w:rsid w:val="00056B72"/>
    <w:rsid w:val="00057584"/>
    <w:rsid w:val="0005760D"/>
    <w:rsid w:val="00057CE8"/>
    <w:rsid w:val="0006030C"/>
    <w:rsid w:val="00060528"/>
    <w:rsid w:val="0006259D"/>
    <w:rsid w:val="00064658"/>
    <w:rsid w:val="00064FC3"/>
    <w:rsid w:val="00065350"/>
    <w:rsid w:val="00065953"/>
    <w:rsid w:val="00065C3F"/>
    <w:rsid w:val="00070377"/>
    <w:rsid w:val="00070EC1"/>
    <w:rsid w:val="00071302"/>
    <w:rsid w:val="0007145E"/>
    <w:rsid w:val="00072EC0"/>
    <w:rsid w:val="000730AA"/>
    <w:rsid w:val="000734C9"/>
    <w:rsid w:val="00074EB5"/>
    <w:rsid w:val="000751BE"/>
    <w:rsid w:val="000754DD"/>
    <w:rsid w:val="00076368"/>
    <w:rsid w:val="00076AA1"/>
    <w:rsid w:val="00076F2B"/>
    <w:rsid w:val="000770F8"/>
    <w:rsid w:val="00077447"/>
    <w:rsid w:val="0008195E"/>
    <w:rsid w:val="000823CB"/>
    <w:rsid w:val="00083440"/>
    <w:rsid w:val="0008442F"/>
    <w:rsid w:val="0008457F"/>
    <w:rsid w:val="0008526B"/>
    <w:rsid w:val="000854B5"/>
    <w:rsid w:val="00085AD5"/>
    <w:rsid w:val="000873C2"/>
    <w:rsid w:val="00087465"/>
    <w:rsid w:val="00090B19"/>
    <w:rsid w:val="00090B43"/>
    <w:rsid w:val="00091D2F"/>
    <w:rsid w:val="0009338B"/>
    <w:rsid w:val="00094510"/>
    <w:rsid w:val="000956F2"/>
    <w:rsid w:val="00095A23"/>
    <w:rsid w:val="000960B1"/>
    <w:rsid w:val="000973A8"/>
    <w:rsid w:val="00097649"/>
    <w:rsid w:val="0009784F"/>
    <w:rsid w:val="000A00FC"/>
    <w:rsid w:val="000A064E"/>
    <w:rsid w:val="000A103F"/>
    <w:rsid w:val="000A1119"/>
    <w:rsid w:val="000A285A"/>
    <w:rsid w:val="000A32B3"/>
    <w:rsid w:val="000A434B"/>
    <w:rsid w:val="000A5168"/>
    <w:rsid w:val="000A628A"/>
    <w:rsid w:val="000A6595"/>
    <w:rsid w:val="000A7224"/>
    <w:rsid w:val="000A7421"/>
    <w:rsid w:val="000A7F6D"/>
    <w:rsid w:val="000B0C2A"/>
    <w:rsid w:val="000B25DD"/>
    <w:rsid w:val="000B4B20"/>
    <w:rsid w:val="000B4EE6"/>
    <w:rsid w:val="000B505E"/>
    <w:rsid w:val="000B6E5D"/>
    <w:rsid w:val="000B716A"/>
    <w:rsid w:val="000B7961"/>
    <w:rsid w:val="000C16C5"/>
    <w:rsid w:val="000C19F1"/>
    <w:rsid w:val="000C3736"/>
    <w:rsid w:val="000C4AFF"/>
    <w:rsid w:val="000C4F33"/>
    <w:rsid w:val="000C56A3"/>
    <w:rsid w:val="000C6B85"/>
    <w:rsid w:val="000C6BA8"/>
    <w:rsid w:val="000C7C06"/>
    <w:rsid w:val="000C7F16"/>
    <w:rsid w:val="000D063A"/>
    <w:rsid w:val="000D0A79"/>
    <w:rsid w:val="000D0C3F"/>
    <w:rsid w:val="000D1180"/>
    <w:rsid w:val="000D1D96"/>
    <w:rsid w:val="000D2177"/>
    <w:rsid w:val="000D236F"/>
    <w:rsid w:val="000D29D9"/>
    <w:rsid w:val="000D2B8A"/>
    <w:rsid w:val="000D3159"/>
    <w:rsid w:val="000D4F46"/>
    <w:rsid w:val="000D525C"/>
    <w:rsid w:val="000D6AC4"/>
    <w:rsid w:val="000D6D23"/>
    <w:rsid w:val="000D6E76"/>
    <w:rsid w:val="000D7B5D"/>
    <w:rsid w:val="000E070B"/>
    <w:rsid w:val="000E0C38"/>
    <w:rsid w:val="000E142B"/>
    <w:rsid w:val="000E1748"/>
    <w:rsid w:val="000E3A82"/>
    <w:rsid w:val="000E3B4E"/>
    <w:rsid w:val="000E4CC2"/>
    <w:rsid w:val="000E51A4"/>
    <w:rsid w:val="000E5B48"/>
    <w:rsid w:val="000E7365"/>
    <w:rsid w:val="000E76F0"/>
    <w:rsid w:val="000F0E8E"/>
    <w:rsid w:val="000F101B"/>
    <w:rsid w:val="000F1267"/>
    <w:rsid w:val="000F1AC1"/>
    <w:rsid w:val="000F2246"/>
    <w:rsid w:val="000F334D"/>
    <w:rsid w:val="000F352C"/>
    <w:rsid w:val="000F3F2A"/>
    <w:rsid w:val="000F42D5"/>
    <w:rsid w:val="000F4E86"/>
    <w:rsid w:val="000F5124"/>
    <w:rsid w:val="000F51F5"/>
    <w:rsid w:val="000F5C7F"/>
    <w:rsid w:val="001002A7"/>
    <w:rsid w:val="00100D17"/>
    <w:rsid w:val="001017F1"/>
    <w:rsid w:val="0010264D"/>
    <w:rsid w:val="00102F5C"/>
    <w:rsid w:val="00103868"/>
    <w:rsid w:val="001049BE"/>
    <w:rsid w:val="001055E3"/>
    <w:rsid w:val="001059C7"/>
    <w:rsid w:val="00105A03"/>
    <w:rsid w:val="00105ACE"/>
    <w:rsid w:val="0010674F"/>
    <w:rsid w:val="0010697E"/>
    <w:rsid w:val="00106A83"/>
    <w:rsid w:val="0010713C"/>
    <w:rsid w:val="001079F6"/>
    <w:rsid w:val="00107B5C"/>
    <w:rsid w:val="00110666"/>
    <w:rsid w:val="001108EB"/>
    <w:rsid w:val="00110926"/>
    <w:rsid w:val="00111FCC"/>
    <w:rsid w:val="00112358"/>
    <w:rsid w:val="0011284C"/>
    <w:rsid w:val="00112E13"/>
    <w:rsid w:val="00112FC7"/>
    <w:rsid w:val="00113606"/>
    <w:rsid w:val="00113A8D"/>
    <w:rsid w:val="00113B07"/>
    <w:rsid w:val="00114690"/>
    <w:rsid w:val="001155CF"/>
    <w:rsid w:val="001159CB"/>
    <w:rsid w:val="00115D95"/>
    <w:rsid w:val="001163D1"/>
    <w:rsid w:val="001165EF"/>
    <w:rsid w:val="00117A57"/>
    <w:rsid w:val="0012160F"/>
    <w:rsid w:val="001223AE"/>
    <w:rsid w:val="00125B7E"/>
    <w:rsid w:val="00125DAC"/>
    <w:rsid w:val="0012661B"/>
    <w:rsid w:val="0012786E"/>
    <w:rsid w:val="00130111"/>
    <w:rsid w:val="00131DBA"/>
    <w:rsid w:val="00132382"/>
    <w:rsid w:val="00132B4E"/>
    <w:rsid w:val="00133316"/>
    <w:rsid w:val="00133561"/>
    <w:rsid w:val="0013397E"/>
    <w:rsid w:val="00134D04"/>
    <w:rsid w:val="00135119"/>
    <w:rsid w:val="00135129"/>
    <w:rsid w:val="00135478"/>
    <w:rsid w:val="0013588D"/>
    <w:rsid w:val="00135F95"/>
    <w:rsid w:val="00136E80"/>
    <w:rsid w:val="0013715F"/>
    <w:rsid w:val="001377D7"/>
    <w:rsid w:val="001377F5"/>
    <w:rsid w:val="00137FB5"/>
    <w:rsid w:val="00141079"/>
    <w:rsid w:val="0014111F"/>
    <w:rsid w:val="00141FD0"/>
    <w:rsid w:val="001424DE"/>
    <w:rsid w:val="00143F7C"/>
    <w:rsid w:val="001440F1"/>
    <w:rsid w:val="00144E52"/>
    <w:rsid w:val="00145323"/>
    <w:rsid w:val="001464BA"/>
    <w:rsid w:val="00146BA4"/>
    <w:rsid w:val="00146BB4"/>
    <w:rsid w:val="001470C9"/>
    <w:rsid w:val="0014724B"/>
    <w:rsid w:val="0014796F"/>
    <w:rsid w:val="00151CC1"/>
    <w:rsid w:val="001527C4"/>
    <w:rsid w:val="00152857"/>
    <w:rsid w:val="0015384B"/>
    <w:rsid w:val="0015388F"/>
    <w:rsid w:val="00153C28"/>
    <w:rsid w:val="00153FE3"/>
    <w:rsid w:val="00156965"/>
    <w:rsid w:val="0015701E"/>
    <w:rsid w:val="00157280"/>
    <w:rsid w:val="00157F4F"/>
    <w:rsid w:val="00161046"/>
    <w:rsid w:val="00162184"/>
    <w:rsid w:val="00162967"/>
    <w:rsid w:val="00162B04"/>
    <w:rsid w:val="00162EC0"/>
    <w:rsid w:val="001634B8"/>
    <w:rsid w:val="00163571"/>
    <w:rsid w:val="00163B2A"/>
    <w:rsid w:val="00163DC4"/>
    <w:rsid w:val="00163F2C"/>
    <w:rsid w:val="00164674"/>
    <w:rsid w:val="001663DA"/>
    <w:rsid w:val="001670A8"/>
    <w:rsid w:val="001671FE"/>
    <w:rsid w:val="0017024C"/>
    <w:rsid w:val="00170928"/>
    <w:rsid w:val="00170B4C"/>
    <w:rsid w:val="00170F8F"/>
    <w:rsid w:val="00170FBE"/>
    <w:rsid w:val="00171D9D"/>
    <w:rsid w:val="00174084"/>
    <w:rsid w:val="001758A0"/>
    <w:rsid w:val="00175B69"/>
    <w:rsid w:val="00175F61"/>
    <w:rsid w:val="00176F6A"/>
    <w:rsid w:val="001776A5"/>
    <w:rsid w:val="00180E2E"/>
    <w:rsid w:val="00181049"/>
    <w:rsid w:val="0018172F"/>
    <w:rsid w:val="001824B2"/>
    <w:rsid w:val="0018279C"/>
    <w:rsid w:val="0018279F"/>
    <w:rsid w:val="00182BAA"/>
    <w:rsid w:val="0018304D"/>
    <w:rsid w:val="00183569"/>
    <w:rsid w:val="0018419F"/>
    <w:rsid w:val="00184322"/>
    <w:rsid w:val="0018520B"/>
    <w:rsid w:val="00185CA4"/>
    <w:rsid w:val="00186257"/>
    <w:rsid w:val="00186E74"/>
    <w:rsid w:val="0018773C"/>
    <w:rsid w:val="00187CC2"/>
    <w:rsid w:val="00187D3E"/>
    <w:rsid w:val="00190668"/>
    <w:rsid w:val="0019118B"/>
    <w:rsid w:val="001929ED"/>
    <w:rsid w:val="00193063"/>
    <w:rsid w:val="001937E8"/>
    <w:rsid w:val="00193954"/>
    <w:rsid w:val="00193DC5"/>
    <w:rsid w:val="001940C0"/>
    <w:rsid w:val="0019432C"/>
    <w:rsid w:val="00194D08"/>
    <w:rsid w:val="00195279"/>
    <w:rsid w:val="0019614D"/>
    <w:rsid w:val="00196317"/>
    <w:rsid w:val="0019631A"/>
    <w:rsid w:val="00197D5F"/>
    <w:rsid w:val="001A0ED8"/>
    <w:rsid w:val="001A1BF6"/>
    <w:rsid w:val="001A2480"/>
    <w:rsid w:val="001A29B1"/>
    <w:rsid w:val="001A2B42"/>
    <w:rsid w:val="001A2C8A"/>
    <w:rsid w:val="001A32CB"/>
    <w:rsid w:val="001A40EE"/>
    <w:rsid w:val="001A40FE"/>
    <w:rsid w:val="001A4F53"/>
    <w:rsid w:val="001A5B8E"/>
    <w:rsid w:val="001A6B0F"/>
    <w:rsid w:val="001A70C0"/>
    <w:rsid w:val="001A7596"/>
    <w:rsid w:val="001A7599"/>
    <w:rsid w:val="001B0596"/>
    <w:rsid w:val="001B05B7"/>
    <w:rsid w:val="001B0670"/>
    <w:rsid w:val="001B1F5D"/>
    <w:rsid w:val="001B247F"/>
    <w:rsid w:val="001B24A0"/>
    <w:rsid w:val="001B2AD0"/>
    <w:rsid w:val="001B4642"/>
    <w:rsid w:val="001B4F2E"/>
    <w:rsid w:val="001B4FA1"/>
    <w:rsid w:val="001B7A91"/>
    <w:rsid w:val="001C057E"/>
    <w:rsid w:val="001C05B8"/>
    <w:rsid w:val="001C05BD"/>
    <w:rsid w:val="001C0AC2"/>
    <w:rsid w:val="001C193F"/>
    <w:rsid w:val="001C1A72"/>
    <w:rsid w:val="001C45D4"/>
    <w:rsid w:val="001C5BE3"/>
    <w:rsid w:val="001C5DAE"/>
    <w:rsid w:val="001C6BE0"/>
    <w:rsid w:val="001D0465"/>
    <w:rsid w:val="001D181F"/>
    <w:rsid w:val="001D2575"/>
    <w:rsid w:val="001D3232"/>
    <w:rsid w:val="001D4B0E"/>
    <w:rsid w:val="001D5BF9"/>
    <w:rsid w:val="001D7072"/>
    <w:rsid w:val="001D7732"/>
    <w:rsid w:val="001E03A4"/>
    <w:rsid w:val="001E0A12"/>
    <w:rsid w:val="001E1168"/>
    <w:rsid w:val="001E11F9"/>
    <w:rsid w:val="001E128B"/>
    <w:rsid w:val="001E2135"/>
    <w:rsid w:val="001E26F1"/>
    <w:rsid w:val="001E2C46"/>
    <w:rsid w:val="001E2ECD"/>
    <w:rsid w:val="001E3426"/>
    <w:rsid w:val="001E4C16"/>
    <w:rsid w:val="001E5290"/>
    <w:rsid w:val="001E569A"/>
    <w:rsid w:val="001E5F6E"/>
    <w:rsid w:val="001E6147"/>
    <w:rsid w:val="001E6608"/>
    <w:rsid w:val="001E6C38"/>
    <w:rsid w:val="001E7527"/>
    <w:rsid w:val="001E78B5"/>
    <w:rsid w:val="001E7A31"/>
    <w:rsid w:val="001F0EEE"/>
    <w:rsid w:val="001F0F5C"/>
    <w:rsid w:val="001F280F"/>
    <w:rsid w:val="001F2C1B"/>
    <w:rsid w:val="001F2F6B"/>
    <w:rsid w:val="001F31B8"/>
    <w:rsid w:val="001F31EF"/>
    <w:rsid w:val="001F3940"/>
    <w:rsid w:val="001F45AE"/>
    <w:rsid w:val="001F47E9"/>
    <w:rsid w:val="001F5D7C"/>
    <w:rsid w:val="001F7237"/>
    <w:rsid w:val="00200BEB"/>
    <w:rsid w:val="00201505"/>
    <w:rsid w:val="00201CB5"/>
    <w:rsid w:val="00201D2B"/>
    <w:rsid w:val="0020298B"/>
    <w:rsid w:val="00202D9F"/>
    <w:rsid w:val="002035FC"/>
    <w:rsid w:val="00204838"/>
    <w:rsid w:val="00204AC3"/>
    <w:rsid w:val="0020593E"/>
    <w:rsid w:val="00207049"/>
    <w:rsid w:val="0020760F"/>
    <w:rsid w:val="0021061A"/>
    <w:rsid w:val="00210DE3"/>
    <w:rsid w:val="002115FE"/>
    <w:rsid w:val="002116EF"/>
    <w:rsid w:val="00212803"/>
    <w:rsid w:val="00213A80"/>
    <w:rsid w:val="00213DDF"/>
    <w:rsid w:val="002145BC"/>
    <w:rsid w:val="00215EB4"/>
    <w:rsid w:val="00216EED"/>
    <w:rsid w:val="00220092"/>
    <w:rsid w:val="00220417"/>
    <w:rsid w:val="00221403"/>
    <w:rsid w:val="0022178A"/>
    <w:rsid w:val="00224795"/>
    <w:rsid w:val="00224F01"/>
    <w:rsid w:val="00225125"/>
    <w:rsid w:val="00226833"/>
    <w:rsid w:val="00226A40"/>
    <w:rsid w:val="00227A56"/>
    <w:rsid w:val="00227D27"/>
    <w:rsid w:val="00227E0D"/>
    <w:rsid w:val="00230180"/>
    <w:rsid w:val="002305BE"/>
    <w:rsid w:val="0023104E"/>
    <w:rsid w:val="0023185B"/>
    <w:rsid w:val="00231F1D"/>
    <w:rsid w:val="00231FE3"/>
    <w:rsid w:val="002327EE"/>
    <w:rsid w:val="00232959"/>
    <w:rsid w:val="00232CC1"/>
    <w:rsid w:val="00233044"/>
    <w:rsid w:val="002332A4"/>
    <w:rsid w:val="00233D17"/>
    <w:rsid w:val="002352E8"/>
    <w:rsid w:val="002355FF"/>
    <w:rsid w:val="00235C6B"/>
    <w:rsid w:val="002367ED"/>
    <w:rsid w:val="00240516"/>
    <w:rsid w:val="00240916"/>
    <w:rsid w:val="00241CB3"/>
    <w:rsid w:val="00242106"/>
    <w:rsid w:val="00242163"/>
    <w:rsid w:val="002423C6"/>
    <w:rsid w:val="00242B33"/>
    <w:rsid w:val="00242F7C"/>
    <w:rsid w:val="00243789"/>
    <w:rsid w:val="00243BFF"/>
    <w:rsid w:val="00243FB9"/>
    <w:rsid w:val="00245655"/>
    <w:rsid w:val="002459B7"/>
    <w:rsid w:val="00245A8E"/>
    <w:rsid w:val="00245C0B"/>
    <w:rsid w:val="002473BC"/>
    <w:rsid w:val="0024761A"/>
    <w:rsid w:val="002505BF"/>
    <w:rsid w:val="002526DF"/>
    <w:rsid w:val="00253497"/>
    <w:rsid w:val="002540DB"/>
    <w:rsid w:val="002541FC"/>
    <w:rsid w:val="0025452B"/>
    <w:rsid w:val="0025464A"/>
    <w:rsid w:val="00254687"/>
    <w:rsid w:val="002551BD"/>
    <w:rsid w:val="00255351"/>
    <w:rsid w:val="00255938"/>
    <w:rsid w:val="00255B39"/>
    <w:rsid w:val="00256223"/>
    <w:rsid w:val="00256BA6"/>
    <w:rsid w:val="002578D3"/>
    <w:rsid w:val="00257A4B"/>
    <w:rsid w:val="00262BB6"/>
    <w:rsid w:val="00263C3C"/>
    <w:rsid w:val="00264377"/>
    <w:rsid w:val="00264863"/>
    <w:rsid w:val="00265405"/>
    <w:rsid w:val="002657B4"/>
    <w:rsid w:val="00265C38"/>
    <w:rsid w:val="002666B0"/>
    <w:rsid w:val="00266BCF"/>
    <w:rsid w:val="00267134"/>
    <w:rsid w:val="0026788B"/>
    <w:rsid w:val="002679C4"/>
    <w:rsid w:val="00267B3F"/>
    <w:rsid w:val="00267E5D"/>
    <w:rsid w:val="00270061"/>
    <w:rsid w:val="00270126"/>
    <w:rsid w:val="00270175"/>
    <w:rsid w:val="0027085C"/>
    <w:rsid w:val="00273142"/>
    <w:rsid w:val="0027335C"/>
    <w:rsid w:val="0027416E"/>
    <w:rsid w:val="0027424C"/>
    <w:rsid w:val="002769E0"/>
    <w:rsid w:val="00276F7E"/>
    <w:rsid w:val="00277137"/>
    <w:rsid w:val="0027754D"/>
    <w:rsid w:val="00281456"/>
    <w:rsid w:val="00281A0A"/>
    <w:rsid w:val="00281DE0"/>
    <w:rsid w:val="002824A7"/>
    <w:rsid w:val="00282736"/>
    <w:rsid w:val="00283EC3"/>
    <w:rsid w:val="002843FE"/>
    <w:rsid w:val="002906BF"/>
    <w:rsid w:val="00290AD8"/>
    <w:rsid w:val="00290B6C"/>
    <w:rsid w:val="002910FE"/>
    <w:rsid w:val="0029184A"/>
    <w:rsid w:val="002918FC"/>
    <w:rsid w:val="00293700"/>
    <w:rsid w:val="002938C5"/>
    <w:rsid w:val="00294948"/>
    <w:rsid w:val="00295939"/>
    <w:rsid w:val="00295B8A"/>
    <w:rsid w:val="002960FB"/>
    <w:rsid w:val="002961E6"/>
    <w:rsid w:val="00296AEA"/>
    <w:rsid w:val="00296E66"/>
    <w:rsid w:val="00296FAB"/>
    <w:rsid w:val="00297C5D"/>
    <w:rsid w:val="002A0397"/>
    <w:rsid w:val="002A1028"/>
    <w:rsid w:val="002A2BC8"/>
    <w:rsid w:val="002A31EB"/>
    <w:rsid w:val="002A331E"/>
    <w:rsid w:val="002A4064"/>
    <w:rsid w:val="002A443B"/>
    <w:rsid w:val="002A5299"/>
    <w:rsid w:val="002A5D5C"/>
    <w:rsid w:val="002A6051"/>
    <w:rsid w:val="002A6B71"/>
    <w:rsid w:val="002A6BAF"/>
    <w:rsid w:val="002A7C2F"/>
    <w:rsid w:val="002B0707"/>
    <w:rsid w:val="002B1A56"/>
    <w:rsid w:val="002B1E55"/>
    <w:rsid w:val="002B1FE2"/>
    <w:rsid w:val="002B293D"/>
    <w:rsid w:val="002B2E3A"/>
    <w:rsid w:val="002B3B0E"/>
    <w:rsid w:val="002B3D10"/>
    <w:rsid w:val="002B3FCD"/>
    <w:rsid w:val="002B43EE"/>
    <w:rsid w:val="002B4499"/>
    <w:rsid w:val="002B49B3"/>
    <w:rsid w:val="002B5F40"/>
    <w:rsid w:val="002B6FAA"/>
    <w:rsid w:val="002C0F94"/>
    <w:rsid w:val="002C1933"/>
    <w:rsid w:val="002C1A5E"/>
    <w:rsid w:val="002C2436"/>
    <w:rsid w:val="002C25C0"/>
    <w:rsid w:val="002C3EE0"/>
    <w:rsid w:val="002C4A56"/>
    <w:rsid w:val="002C5A87"/>
    <w:rsid w:val="002C60B0"/>
    <w:rsid w:val="002C697F"/>
    <w:rsid w:val="002C7456"/>
    <w:rsid w:val="002D04CB"/>
    <w:rsid w:val="002D2A44"/>
    <w:rsid w:val="002D2E89"/>
    <w:rsid w:val="002D3A9F"/>
    <w:rsid w:val="002D68E3"/>
    <w:rsid w:val="002D7070"/>
    <w:rsid w:val="002E0BAA"/>
    <w:rsid w:val="002E1466"/>
    <w:rsid w:val="002E18E5"/>
    <w:rsid w:val="002E1994"/>
    <w:rsid w:val="002E1EA6"/>
    <w:rsid w:val="002E2C45"/>
    <w:rsid w:val="002E390A"/>
    <w:rsid w:val="002E3E46"/>
    <w:rsid w:val="002E428F"/>
    <w:rsid w:val="002E44F3"/>
    <w:rsid w:val="002E4BAC"/>
    <w:rsid w:val="002E5532"/>
    <w:rsid w:val="002E5729"/>
    <w:rsid w:val="002E6193"/>
    <w:rsid w:val="002E7250"/>
    <w:rsid w:val="002E77AE"/>
    <w:rsid w:val="002E7ECF"/>
    <w:rsid w:val="002F038D"/>
    <w:rsid w:val="002F0DAC"/>
    <w:rsid w:val="002F1089"/>
    <w:rsid w:val="002F10E7"/>
    <w:rsid w:val="002F2A4C"/>
    <w:rsid w:val="002F3337"/>
    <w:rsid w:val="002F3BE2"/>
    <w:rsid w:val="002F4898"/>
    <w:rsid w:val="002F48F2"/>
    <w:rsid w:val="002F49C5"/>
    <w:rsid w:val="002F533A"/>
    <w:rsid w:val="002F5747"/>
    <w:rsid w:val="002F5B00"/>
    <w:rsid w:val="002F63BC"/>
    <w:rsid w:val="002F67E3"/>
    <w:rsid w:val="00301AEC"/>
    <w:rsid w:val="00302C28"/>
    <w:rsid w:val="003035E0"/>
    <w:rsid w:val="00303F2B"/>
    <w:rsid w:val="00304167"/>
    <w:rsid w:val="00304CDE"/>
    <w:rsid w:val="00305328"/>
    <w:rsid w:val="00307078"/>
    <w:rsid w:val="0030794B"/>
    <w:rsid w:val="003109AD"/>
    <w:rsid w:val="00311CAF"/>
    <w:rsid w:val="00312290"/>
    <w:rsid w:val="00312A8A"/>
    <w:rsid w:val="00312F57"/>
    <w:rsid w:val="00313080"/>
    <w:rsid w:val="00315999"/>
    <w:rsid w:val="00315AD1"/>
    <w:rsid w:val="00320ADD"/>
    <w:rsid w:val="0032103A"/>
    <w:rsid w:val="00321071"/>
    <w:rsid w:val="00321135"/>
    <w:rsid w:val="003214EF"/>
    <w:rsid w:val="003215E8"/>
    <w:rsid w:val="00321772"/>
    <w:rsid w:val="00321B21"/>
    <w:rsid w:val="00321B4C"/>
    <w:rsid w:val="003222B9"/>
    <w:rsid w:val="00322584"/>
    <w:rsid w:val="00322CFF"/>
    <w:rsid w:val="00323F2A"/>
    <w:rsid w:val="00323FA9"/>
    <w:rsid w:val="003267BC"/>
    <w:rsid w:val="00327203"/>
    <w:rsid w:val="003275E5"/>
    <w:rsid w:val="00327723"/>
    <w:rsid w:val="0033117E"/>
    <w:rsid w:val="00331979"/>
    <w:rsid w:val="00331B21"/>
    <w:rsid w:val="00331C3E"/>
    <w:rsid w:val="00331D93"/>
    <w:rsid w:val="00331F37"/>
    <w:rsid w:val="00332209"/>
    <w:rsid w:val="00334222"/>
    <w:rsid w:val="00334500"/>
    <w:rsid w:val="00334864"/>
    <w:rsid w:val="003355BF"/>
    <w:rsid w:val="00335DC7"/>
    <w:rsid w:val="003374B1"/>
    <w:rsid w:val="00340088"/>
    <w:rsid w:val="00342E98"/>
    <w:rsid w:val="00342F5A"/>
    <w:rsid w:val="003441CB"/>
    <w:rsid w:val="00344628"/>
    <w:rsid w:val="00345A75"/>
    <w:rsid w:val="00345A86"/>
    <w:rsid w:val="00346AF0"/>
    <w:rsid w:val="00347334"/>
    <w:rsid w:val="00351256"/>
    <w:rsid w:val="00352702"/>
    <w:rsid w:val="003529C2"/>
    <w:rsid w:val="00353891"/>
    <w:rsid w:val="003538BD"/>
    <w:rsid w:val="00354287"/>
    <w:rsid w:val="003546D0"/>
    <w:rsid w:val="00354B1F"/>
    <w:rsid w:val="00354BD3"/>
    <w:rsid w:val="003550E3"/>
    <w:rsid w:val="0035521B"/>
    <w:rsid w:val="00355295"/>
    <w:rsid w:val="00355446"/>
    <w:rsid w:val="00355A9E"/>
    <w:rsid w:val="00355FD3"/>
    <w:rsid w:val="00356520"/>
    <w:rsid w:val="003573B7"/>
    <w:rsid w:val="003603D5"/>
    <w:rsid w:val="00360998"/>
    <w:rsid w:val="00361D68"/>
    <w:rsid w:val="003624DB"/>
    <w:rsid w:val="00362A41"/>
    <w:rsid w:val="003632CF"/>
    <w:rsid w:val="003634FE"/>
    <w:rsid w:val="00363833"/>
    <w:rsid w:val="00364593"/>
    <w:rsid w:val="003651AA"/>
    <w:rsid w:val="00365487"/>
    <w:rsid w:val="00366025"/>
    <w:rsid w:val="003660BC"/>
    <w:rsid w:val="00366B9C"/>
    <w:rsid w:val="003671C1"/>
    <w:rsid w:val="00367327"/>
    <w:rsid w:val="00367EDF"/>
    <w:rsid w:val="00370048"/>
    <w:rsid w:val="00370D3F"/>
    <w:rsid w:val="00371FE2"/>
    <w:rsid w:val="00372604"/>
    <w:rsid w:val="00372694"/>
    <w:rsid w:val="00373890"/>
    <w:rsid w:val="0037403E"/>
    <w:rsid w:val="00374DED"/>
    <w:rsid w:val="00374FC1"/>
    <w:rsid w:val="00376237"/>
    <w:rsid w:val="00376310"/>
    <w:rsid w:val="0037787A"/>
    <w:rsid w:val="00380676"/>
    <w:rsid w:val="0038085D"/>
    <w:rsid w:val="003815EB"/>
    <w:rsid w:val="003817E3"/>
    <w:rsid w:val="00381A3B"/>
    <w:rsid w:val="00382E04"/>
    <w:rsid w:val="003834AB"/>
    <w:rsid w:val="003843DD"/>
    <w:rsid w:val="00384F92"/>
    <w:rsid w:val="003857E4"/>
    <w:rsid w:val="00385DD0"/>
    <w:rsid w:val="003879FE"/>
    <w:rsid w:val="00390C1D"/>
    <w:rsid w:val="00390F7D"/>
    <w:rsid w:val="003910A7"/>
    <w:rsid w:val="003930D1"/>
    <w:rsid w:val="00393B96"/>
    <w:rsid w:val="00393DA5"/>
    <w:rsid w:val="00395582"/>
    <w:rsid w:val="00395BAC"/>
    <w:rsid w:val="00395C65"/>
    <w:rsid w:val="003967DB"/>
    <w:rsid w:val="00396D84"/>
    <w:rsid w:val="00396F0A"/>
    <w:rsid w:val="003A20BC"/>
    <w:rsid w:val="003A22BB"/>
    <w:rsid w:val="003A2D07"/>
    <w:rsid w:val="003A2D91"/>
    <w:rsid w:val="003A326B"/>
    <w:rsid w:val="003A3A1E"/>
    <w:rsid w:val="003A3AAF"/>
    <w:rsid w:val="003A3BF4"/>
    <w:rsid w:val="003A4043"/>
    <w:rsid w:val="003A4164"/>
    <w:rsid w:val="003A4EC1"/>
    <w:rsid w:val="003A50E2"/>
    <w:rsid w:val="003A63D0"/>
    <w:rsid w:val="003A683D"/>
    <w:rsid w:val="003A745F"/>
    <w:rsid w:val="003B0B1A"/>
    <w:rsid w:val="003B1867"/>
    <w:rsid w:val="003B3183"/>
    <w:rsid w:val="003B4480"/>
    <w:rsid w:val="003B4930"/>
    <w:rsid w:val="003B4D9D"/>
    <w:rsid w:val="003B4F68"/>
    <w:rsid w:val="003B5CAC"/>
    <w:rsid w:val="003B70D7"/>
    <w:rsid w:val="003B7207"/>
    <w:rsid w:val="003B7566"/>
    <w:rsid w:val="003C181B"/>
    <w:rsid w:val="003C1DE5"/>
    <w:rsid w:val="003C211F"/>
    <w:rsid w:val="003C29F2"/>
    <w:rsid w:val="003C327E"/>
    <w:rsid w:val="003C3507"/>
    <w:rsid w:val="003C5298"/>
    <w:rsid w:val="003C570E"/>
    <w:rsid w:val="003C6727"/>
    <w:rsid w:val="003C6946"/>
    <w:rsid w:val="003C6E1B"/>
    <w:rsid w:val="003C742B"/>
    <w:rsid w:val="003D02F6"/>
    <w:rsid w:val="003D1BD0"/>
    <w:rsid w:val="003D2078"/>
    <w:rsid w:val="003D2513"/>
    <w:rsid w:val="003D2EF9"/>
    <w:rsid w:val="003D2F12"/>
    <w:rsid w:val="003D324A"/>
    <w:rsid w:val="003D39C1"/>
    <w:rsid w:val="003D3A1D"/>
    <w:rsid w:val="003D3F94"/>
    <w:rsid w:val="003D3FAC"/>
    <w:rsid w:val="003D508C"/>
    <w:rsid w:val="003D5343"/>
    <w:rsid w:val="003D5989"/>
    <w:rsid w:val="003D5D08"/>
    <w:rsid w:val="003D7875"/>
    <w:rsid w:val="003D7AD5"/>
    <w:rsid w:val="003D7C03"/>
    <w:rsid w:val="003E029F"/>
    <w:rsid w:val="003E10D3"/>
    <w:rsid w:val="003E1C24"/>
    <w:rsid w:val="003E23FA"/>
    <w:rsid w:val="003E27D7"/>
    <w:rsid w:val="003E2A10"/>
    <w:rsid w:val="003E35D7"/>
    <w:rsid w:val="003E4264"/>
    <w:rsid w:val="003E4C89"/>
    <w:rsid w:val="003E4FF9"/>
    <w:rsid w:val="003E58C1"/>
    <w:rsid w:val="003E5BF9"/>
    <w:rsid w:val="003E607A"/>
    <w:rsid w:val="003E6D8D"/>
    <w:rsid w:val="003F09E7"/>
    <w:rsid w:val="003F0BDF"/>
    <w:rsid w:val="003F25A5"/>
    <w:rsid w:val="003F30E8"/>
    <w:rsid w:val="003F3E1D"/>
    <w:rsid w:val="003F3FE9"/>
    <w:rsid w:val="003F4E07"/>
    <w:rsid w:val="003F4EFB"/>
    <w:rsid w:val="003F56F8"/>
    <w:rsid w:val="003F5AB9"/>
    <w:rsid w:val="003F694E"/>
    <w:rsid w:val="003F6ABA"/>
    <w:rsid w:val="003F71C6"/>
    <w:rsid w:val="003F76A8"/>
    <w:rsid w:val="003F76D2"/>
    <w:rsid w:val="003F76DC"/>
    <w:rsid w:val="003F7E7C"/>
    <w:rsid w:val="004001D6"/>
    <w:rsid w:val="004005EB"/>
    <w:rsid w:val="004010ED"/>
    <w:rsid w:val="00401DC2"/>
    <w:rsid w:val="00401F41"/>
    <w:rsid w:val="00402213"/>
    <w:rsid w:val="00402646"/>
    <w:rsid w:val="004028B5"/>
    <w:rsid w:val="00402CA1"/>
    <w:rsid w:val="00402D01"/>
    <w:rsid w:val="004031CD"/>
    <w:rsid w:val="004034EC"/>
    <w:rsid w:val="004042B4"/>
    <w:rsid w:val="0040470A"/>
    <w:rsid w:val="0040487A"/>
    <w:rsid w:val="00404D79"/>
    <w:rsid w:val="00404FA9"/>
    <w:rsid w:val="0040743A"/>
    <w:rsid w:val="00407B1F"/>
    <w:rsid w:val="00412AF8"/>
    <w:rsid w:val="00414DA4"/>
    <w:rsid w:val="00415221"/>
    <w:rsid w:val="00415CBC"/>
    <w:rsid w:val="00416246"/>
    <w:rsid w:val="00417D67"/>
    <w:rsid w:val="00420B90"/>
    <w:rsid w:val="00421C07"/>
    <w:rsid w:val="0042277B"/>
    <w:rsid w:val="0042297A"/>
    <w:rsid w:val="00422E68"/>
    <w:rsid w:val="00422EE8"/>
    <w:rsid w:val="00423060"/>
    <w:rsid w:val="004233AA"/>
    <w:rsid w:val="0042341E"/>
    <w:rsid w:val="0042436F"/>
    <w:rsid w:val="00424F83"/>
    <w:rsid w:val="0042609F"/>
    <w:rsid w:val="0042625B"/>
    <w:rsid w:val="00426EAE"/>
    <w:rsid w:val="00426FA0"/>
    <w:rsid w:val="0042724C"/>
    <w:rsid w:val="0042798E"/>
    <w:rsid w:val="00427A1E"/>
    <w:rsid w:val="00427E37"/>
    <w:rsid w:val="00427ED6"/>
    <w:rsid w:val="00430A8C"/>
    <w:rsid w:val="004321A5"/>
    <w:rsid w:val="00432B71"/>
    <w:rsid w:val="004344C9"/>
    <w:rsid w:val="0043515F"/>
    <w:rsid w:val="004357B6"/>
    <w:rsid w:val="00435880"/>
    <w:rsid w:val="00435A5E"/>
    <w:rsid w:val="00436560"/>
    <w:rsid w:val="00436D60"/>
    <w:rsid w:val="00437013"/>
    <w:rsid w:val="0043719C"/>
    <w:rsid w:val="00440178"/>
    <w:rsid w:val="00441E56"/>
    <w:rsid w:val="004424FB"/>
    <w:rsid w:val="004428AC"/>
    <w:rsid w:val="00442B3C"/>
    <w:rsid w:val="00443267"/>
    <w:rsid w:val="004432AC"/>
    <w:rsid w:val="00443597"/>
    <w:rsid w:val="00443ED0"/>
    <w:rsid w:val="00444A30"/>
    <w:rsid w:val="004506CA"/>
    <w:rsid w:val="00451B48"/>
    <w:rsid w:val="00452475"/>
    <w:rsid w:val="004525A8"/>
    <w:rsid w:val="004538F7"/>
    <w:rsid w:val="00453D38"/>
    <w:rsid w:val="00454A3F"/>
    <w:rsid w:val="00454EA3"/>
    <w:rsid w:val="004564B2"/>
    <w:rsid w:val="004564E5"/>
    <w:rsid w:val="004571D7"/>
    <w:rsid w:val="00460F53"/>
    <w:rsid w:val="00461DB7"/>
    <w:rsid w:val="004624B6"/>
    <w:rsid w:val="00462D81"/>
    <w:rsid w:val="00463005"/>
    <w:rsid w:val="00463263"/>
    <w:rsid w:val="004638CB"/>
    <w:rsid w:val="00464587"/>
    <w:rsid w:val="0046493A"/>
    <w:rsid w:val="00465E9E"/>
    <w:rsid w:val="00466FA6"/>
    <w:rsid w:val="00467158"/>
    <w:rsid w:val="004675CF"/>
    <w:rsid w:val="00470D49"/>
    <w:rsid w:val="00471808"/>
    <w:rsid w:val="00471FD6"/>
    <w:rsid w:val="00472167"/>
    <w:rsid w:val="0047318B"/>
    <w:rsid w:val="00474371"/>
    <w:rsid w:val="00474413"/>
    <w:rsid w:val="00474B3A"/>
    <w:rsid w:val="004751FB"/>
    <w:rsid w:val="00475540"/>
    <w:rsid w:val="004755A2"/>
    <w:rsid w:val="0047590B"/>
    <w:rsid w:val="004766A5"/>
    <w:rsid w:val="0047777A"/>
    <w:rsid w:val="00477866"/>
    <w:rsid w:val="00477AE3"/>
    <w:rsid w:val="004803CF"/>
    <w:rsid w:val="00481AAB"/>
    <w:rsid w:val="00482D20"/>
    <w:rsid w:val="00483273"/>
    <w:rsid w:val="004835A1"/>
    <w:rsid w:val="004836B5"/>
    <w:rsid w:val="0048542B"/>
    <w:rsid w:val="0048577E"/>
    <w:rsid w:val="004859D7"/>
    <w:rsid w:val="00485CF7"/>
    <w:rsid w:val="00486653"/>
    <w:rsid w:val="00486D77"/>
    <w:rsid w:val="00487436"/>
    <w:rsid w:val="004901A0"/>
    <w:rsid w:val="0049083C"/>
    <w:rsid w:val="0049159E"/>
    <w:rsid w:val="00491FFD"/>
    <w:rsid w:val="0049285E"/>
    <w:rsid w:val="004935AD"/>
    <w:rsid w:val="00493E18"/>
    <w:rsid w:val="00494DF4"/>
    <w:rsid w:val="00495CEB"/>
    <w:rsid w:val="0049614C"/>
    <w:rsid w:val="00496194"/>
    <w:rsid w:val="00496693"/>
    <w:rsid w:val="00496B3D"/>
    <w:rsid w:val="00496E17"/>
    <w:rsid w:val="004A0CFA"/>
    <w:rsid w:val="004A0F57"/>
    <w:rsid w:val="004A21AE"/>
    <w:rsid w:val="004A28CB"/>
    <w:rsid w:val="004A2926"/>
    <w:rsid w:val="004A2F85"/>
    <w:rsid w:val="004A4249"/>
    <w:rsid w:val="004A507B"/>
    <w:rsid w:val="004A5A6A"/>
    <w:rsid w:val="004A6BF6"/>
    <w:rsid w:val="004A720B"/>
    <w:rsid w:val="004A7504"/>
    <w:rsid w:val="004B0337"/>
    <w:rsid w:val="004B0FFB"/>
    <w:rsid w:val="004B134B"/>
    <w:rsid w:val="004B1AA1"/>
    <w:rsid w:val="004B2202"/>
    <w:rsid w:val="004B45A5"/>
    <w:rsid w:val="004B5F89"/>
    <w:rsid w:val="004B6930"/>
    <w:rsid w:val="004B7F59"/>
    <w:rsid w:val="004C1D0A"/>
    <w:rsid w:val="004C2629"/>
    <w:rsid w:val="004C275C"/>
    <w:rsid w:val="004C4549"/>
    <w:rsid w:val="004C5675"/>
    <w:rsid w:val="004C578C"/>
    <w:rsid w:val="004C601F"/>
    <w:rsid w:val="004C7FA9"/>
    <w:rsid w:val="004D077F"/>
    <w:rsid w:val="004D0A50"/>
    <w:rsid w:val="004D1C10"/>
    <w:rsid w:val="004D27FE"/>
    <w:rsid w:val="004D3522"/>
    <w:rsid w:val="004D6D1C"/>
    <w:rsid w:val="004D7511"/>
    <w:rsid w:val="004E151E"/>
    <w:rsid w:val="004E2990"/>
    <w:rsid w:val="004E2C01"/>
    <w:rsid w:val="004E3D5C"/>
    <w:rsid w:val="004E47FE"/>
    <w:rsid w:val="004E5900"/>
    <w:rsid w:val="004E5F1F"/>
    <w:rsid w:val="004E6488"/>
    <w:rsid w:val="004E6556"/>
    <w:rsid w:val="004E69C8"/>
    <w:rsid w:val="004E6B11"/>
    <w:rsid w:val="004E7357"/>
    <w:rsid w:val="004F0D3C"/>
    <w:rsid w:val="004F0E08"/>
    <w:rsid w:val="004F0F72"/>
    <w:rsid w:val="004F1400"/>
    <w:rsid w:val="004F1EA9"/>
    <w:rsid w:val="004F2D1E"/>
    <w:rsid w:val="004F3776"/>
    <w:rsid w:val="004F3E43"/>
    <w:rsid w:val="004F4918"/>
    <w:rsid w:val="00500820"/>
    <w:rsid w:val="00501023"/>
    <w:rsid w:val="0050152B"/>
    <w:rsid w:val="005017DB"/>
    <w:rsid w:val="005017F7"/>
    <w:rsid w:val="005018B1"/>
    <w:rsid w:val="00502F48"/>
    <w:rsid w:val="0050305C"/>
    <w:rsid w:val="00503CA8"/>
    <w:rsid w:val="00504231"/>
    <w:rsid w:val="0050555E"/>
    <w:rsid w:val="005056DA"/>
    <w:rsid w:val="00505963"/>
    <w:rsid w:val="00505BCD"/>
    <w:rsid w:val="00505D5A"/>
    <w:rsid w:val="00505F40"/>
    <w:rsid w:val="0050677C"/>
    <w:rsid w:val="00506DAA"/>
    <w:rsid w:val="00506EF6"/>
    <w:rsid w:val="00511AC7"/>
    <w:rsid w:val="00512A26"/>
    <w:rsid w:val="00513F46"/>
    <w:rsid w:val="00515119"/>
    <w:rsid w:val="0051527F"/>
    <w:rsid w:val="0051608A"/>
    <w:rsid w:val="0051673F"/>
    <w:rsid w:val="00516E95"/>
    <w:rsid w:val="00520176"/>
    <w:rsid w:val="005201D1"/>
    <w:rsid w:val="005203C0"/>
    <w:rsid w:val="00520E37"/>
    <w:rsid w:val="00522DBB"/>
    <w:rsid w:val="00522E84"/>
    <w:rsid w:val="00524427"/>
    <w:rsid w:val="00524656"/>
    <w:rsid w:val="00524BA6"/>
    <w:rsid w:val="00526F62"/>
    <w:rsid w:val="005277DB"/>
    <w:rsid w:val="00531865"/>
    <w:rsid w:val="005321D2"/>
    <w:rsid w:val="00533E67"/>
    <w:rsid w:val="005342F3"/>
    <w:rsid w:val="00534C18"/>
    <w:rsid w:val="00534D4C"/>
    <w:rsid w:val="00535230"/>
    <w:rsid w:val="005354A0"/>
    <w:rsid w:val="00535C13"/>
    <w:rsid w:val="005366B5"/>
    <w:rsid w:val="005406C1"/>
    <w:rsid w:val="00540E04"/>
    <w:rsid w:val="005418C2"/>
    <w:rsid w:val="00542766"/>
    <w:rsid w:val="00543B8E"/>
    <w:rsid w:val="00543F0C"/>
    <w:rsid w:val="00543F92"/>
    <w:rsid w:val="005441D4"/>
    <w:rsid w:val="00544286"/>
    <w:rsid w:val="00544439"/>
    <w:rsid w:val="00545F88"/>
    <w:rsid w:val="0054619F"/>
    <w:rsid w:val="005464F0"/>
    <w:rsid w:val="0054695E"/>
    <w:rsid w:val="00550A34"/>
    <w:rsid w:val="00551711"/>
    <w:rsid w:val="00551D78"/>
    <w:rsid w:val="00551F32"/>
    <w:rsid w:val="00552063"/>
    <w:rsid w:val="00552AE7"/>
    <w:rsid w:val="005540B2"/>
    <w:rsid w:val="00554836"/>
    <w:rsid w:val="005551A0"/>
    <w:rsid w:val="00555718"/>
    <w:rsid w:val="0055584F"/>
    <w:rsid w:val="00555B4B"/>
    <w:rsid w:val="005569BA"/>
    <w:rsid w:val="00556C83"/>
    <w:rsid w:val="00556D3E"/>
    <w:rsid w:val="00557276"/>
    <w:rsid w:val="005578CB"/>
    <w:rsid w:val="00557E6A"/>
    <w:rsid w:val="00560609"/>
    <w:rsid w:val="005619A1"/>
    <w:rsid w:val="00563A52"/>
    <w:rsid w:val="00564D2A"/>
    <w:rsid w:val="00565CFB"/>
    <w:rsid w:val="005667F0"/>
    <w:rsid w:val="00567382"/>
    <w:rsid w:val="005675DC"/>
    <w:rsid w:val="00567C77"/>
    <w:rsid w:val="00570C70"/>
    <w:rsid w:val="0057124D"/>
    <w:rsid w:val="0057161A"/>
    <w:rsid w:val="00572DB4"/>
    <w:rsid w:val="00573510"/>
    <w:rsid w:val="00573981"/>
    <w:rsid w:val="0057469D"/>
    <w:rsid w:val="00575ABA"/>
    <w:rsid w:val="005769FA"/>
    <w:rsid w:val="00576D95"/>
    <w:rsid w:val="005770E8"/>
    <w:rsid w:val="00577122"/>
    <w:rsid w:val="0058045B"/>
    <w:rsid w:val="005809D4"/>
    <w:rsid w:val="00580A24"/>
    <w:rsid w:val="00582A25"/>
    <w:rsid w:val="00582C27"/>
    <w:rsid w:val="005843F8"/>
    <w:rsid w:val="0058476F"/>
    <w:rsid w:val="00584AA0"/>
    <w:rsid w:val="00586025"/>
    <w:rsid w:val="00587080"/>
    <w:rsid w:val="0059013A"/>
    <w:rsid w:val="00590596"/>
    <w:rsid w:val="005908C1"/>
    <w:rsid w:val="00590E5A"/>
    <w:rsid w:val="0059238C"/>
    <w:rsid w:val="00592EA6"/>
    <w:rsid w:val="0059342A"/>
    <w:rsid w:val="00595C5F"/>
    <w:rsid w:val="00595D67"/>
    <w:rsid w:val="00596ADA"/>
    <w:rsid w:val="00596C6D"/>
    <w:rsid w:val="005977CE"/>
    <w:rsid w:val="00597BC2"/>
    <w:rsid w:val="005A0527"/>
    <w:rsid w:val="005A054A"/>
    <w:rsid w:val="005A1DFA"/>
    <w:rsid w:val="005A1FA7"/>
    <w:rsid w:val="005A2403"/>
    <w:rsid w:val="005A2581"/>
    <w:rsid w:val="005A4013"/>
    <w:rsid w:val="005A5A7F"/>
    <w:rsid w:val="005A6431"/>
    <w:rsid w:val="005A666E"/>
    <w:rsid w:val="005A6706"/>
    <w:rsid w:val="005A6AD8"/>
    <w:rsid w:val="005B0014"/>
    <w:rsid w:val="005B1AF0"/>
    <w:rsid w:val="005B1EB4"/>
    <w:rsid w:val="005B2875"/>
    <w:rsid w:val="005B34AE"/>
    <w:rsid w:val="005B38F1"/>
    <w:rsid w:val="005B730D"/>
    <w:rsid w:val="005B75B4"/>
    <w:rsid w:val="005B7E6E"/>
    <w:rsid w:val="005C12A4"/>
    <w:rsid w:val="005C1359"/>
    <w:rsid w:val="005C1ACC"/>
    <w:rsid w:val="005C1C82"/>
    <w:rsid w:val="005C22B2"/>
    <w:rsid w:val="005C23A8"/>
    <w:rsid w:val="005C2862"/>
    <w:rsid w:val="005C2E96"/>
    <w:rsid w:val="005C348A"/>
    <w:rsid w:val="005C36A4"/>
    <w:rsid w:val="005C3DF8"/>
    <w:rsid w:val="005C42BD"/>
    <w:rsid w:val="005C43ED"/>
    <w:rsid w:val="005C522A"/>
    <w:rsid w:val="005C7E88"/>
    <w:rsid w:val="005D0812"/>
    <w:rsid w:val="005D2458"/>
    <w:rsid w:val="005D25FF"/>
    <w:rsid w:val="005D2793"/>
    <w:rsid w:val="005D3120"/>
    <w:rsid w:val="005D4103"/>
    <w:rsid w:val="005D526C"/>
    <w:rsid w:val="005D6707"/>
    <w:rsid w:val="005D7058"/>
    <w:rsid w:val="005D7A4F"/>
    <w:rsid w:val="005D7A92"/>
    <w:rsid w:val="005D7F91"/>
    <w:rsid w:val="005E0728"/>
    <w:rsid w:val="005E402C"/>
    <w:rsid w:val="005E445C"/>
    <w:rsid w:val="005E50FC"/>
    <w:rsid w:val="005E5948"/>
    <w:rsid w:val="005E6A26"/>
    <w:rsid w:val="005E6B75"/>
    <w:rsid w:val="005E748E"/>
    <w:rsid w:val="005E7B8B"/>
    <w:rsid w:val="005E7E96"/>
    <w:rsid w:val="005F08DE"/>
    <w:rsid w:val="005F0A3C"/>
    <w:rsid w:val="005F0D06"/>
    <w:rsid w:val="005F1BDA"/>
    <w:rsid w:val="005F262C"/>
    <w:rsid w:val="005F314C"/>
    <w:rsid w:val="005F3504"/>
    <w:rsid w:val="005F39DE"/>
    <w:rsid w:val="005F43A7"/>
    <w:rsid w:val="005F5934"/>
    <w:rsid w:val="005F6864"/>
    <w:rsid w:val="005F6F61"/>
    <w:rsid w:val="00600D75"/>
    <w:rsid w:val="00600FF7"/>
    <w:rsid w:val="00601240"/>
    <w:rsid w:val="00601EB9"/>
    <w:rsid w:val="0060245E"/>
    <w:rsid w:val="00602E33"/>
    <w:rsid w:val="00603156"/>
    <w:rsid w:val="006040AF"/>
    <w:rsid w:val="006042A5"/>
    <w:rsid w:val="00606B3E"/>
    <w:rsid w:val="00606C04"/>
    <w:rsid w:val="00606E04"/>
    <w:rsid w:val="00607DB0"/>
    <w:rsid w:val="00610070"/>
    <w:rsid w:val="00610FC5"/>
    <w:rsid w:val="0061221C"/>
    <w:rsid w:val="0061235D"/>
    <w:rsid w:val="00613258"/>
    <w:rsid w:val="0061366B"/>
    <w:rsid w:val="0061374D"/>
    <w:rsid w:val="00613C27"/>
    <w:rsid w:val="00614E03"/>
    <w:rsid w:val="00616041"/>
    <w:rsid w:val="006161AF"/>
    <w:rsid w:val="00616B0F"/>
    <w:rsid w:val="00616F75"/>
    <w:rsid w:val="006171A4"/>
    <w:rsid w:val="0061792D"/>
    <w:rsid w:val="00617B6A"/>
    <w:rsid w:val="006206A0"/>
    <w:rsid w:val="00620A71"/>
    <w:rsid w:val="00621326"/>
    <w:rsid w:val="00621C32"/>
    <w:rsid w:val="00622435"/>
    <w:rsid w:val="00623DD8"/>
    <w:rsid w:val="0062413E"/>
    <w:rsid w:val="0062454C"/>
    <w:rsid w:val="006247C8"/>
    <w:rsid w:val="00625660"/>
    <w:rsid w:val="00625BF7"/>
    <w:rsid w:val="00626040"/>
    <w:rsid w:val="00626E26"/>
    <w:rsid w:val="006303A2"/>
    <w:rsid w:val="0063062E"/>
    <w:rsid w:val="00630863"/>
    <w:rsid w:val="00630BFE"/>
    <w:rsid w:val="00631351"/>
    <w:rsid w:val="00631825"/>
    <w:rsid w:val="00631D04"/>
    <w:rsid w:val="00632E1E"/>
    <w:rsid w:val="0063320C"/>
    <w:rsid w:val="00633CB6"/>
    <w:rsid w:val="00634ED2"/>
    <w:rsid w:val="0063530D"/>
    <w:rsid w:val="00635901"/>
    <w:rsid w:val="00635C8E"/>
    <w:rsid w:val="0063610D"/>
    <w:rsid w:val="0063666A"/>
    <w:rsid w:val="00637C8D"/>
    <w:rsid w:val="0064010B"/>
    <w:rsid w:val="00640BEF"/>
    <w:rsid w:val="006414C0"/>
    <w:rsid w:val="00642368"/>
    <w:rsid w:val="00644360"/>
    <w:rsid w:val="0064441B"/>
    <w:rsid w:val="0064448B"/>
    <w:rsid w:val="00645965"/>
    <w:rsid w:val="00645991"/>
    <w:rsid w:val="00646413"/>
    <w:rsid w:val="0065143F"/>
    <w:rsid w:val="006515C9"/>
    <w:rsid w:val="00652243"/>
    <w:rsid w:val="00652C78"/>
    <w:rsid w:val="00654260"/>
    <w:rsid w:val="006542A6"/>
    <w:rsid w:val="00654DE9"/>
    <w:rsid w:val="006575EE"/>
    <w:rsid w:val="0066048A"/>
    <w:rsid w:val="00660511"/>
    <w:rsid w:val="00660E83"/>
    <w:rsid w:val="006620CD"/>
    <w:rsid w:val="00664C1C"/>
    <w:rsid w:val="00664C40"/>
    <w:rsid w:val="00665B3A"/>
    <w:rsid w:val="00666072"/>
    <w:rsid w:val="00666161"/>
    <w:rsid w:val="006671E0"/>
    <w:rsid w:val="00667785"/>
    <w:rsid w:val="00667C07"/>
    <w:rsid w:val="00667C42"/>
    <w:rsid w:val="006705E2"/>
    <w:rsid w:val="00671004"/>
    <w:rsid w:val="0067100E"/>
    <w:rsid w:val="006712EE"/>
    <w:rsid w:val="006719B9"/>
    <w:rsid w:val="00671CEF"/>
    <w:rsid w:val="00671E7C"/>
    <w:rsid w:val="006722D6"/>
    <w:rsid w:val="00672847"/>
    <w:rsid w:val="0067285C"/>
    <w:rsid w:val="006753CB"/>
    <w:rsid w:val="006754E8"/>
    <w:rsid w:val="0067572E"/>
    <w:rsid w:val="00676528"/>
    <w:rsid w:val="006775E8"/>
    <w:rsid w:val="006804EE"/>
    <w:rsid w:val="006806C0"/>
    <w:rsid w:val="00681B7D"/>
    <w:rsid w:val="006821FF"/>
    <w:rsid w:val="00682935"/>
    <w:rsid w:val="00682F58"/>
    <w:rsid w:val="006849AD"/>
    <w:rsid w:val="00685899"/>
    <w:rsid w:val="00685DF8"/>
    <w:rsid w:val="006866FB"/>
    <w:rsid w:val="00686942"/>
    <w:rsid w:val="006875F1"/>
    <w:rsid w:val="006876BF"/>
    <w:rsid w:val="00687A00"/>
    <w:rsid w:val="00690400"/>
    <w:rsid w:val="0069193B"/>
    <w:rsid w:val="00693034"/>
    <w:rsid w:val="006932C3"/>
    <w:rsid w:val="00693B74"/>
    <w:rsid w:val="00693B93"/>
    <w:rsid w:val="00696EBB"/>
    <w:rsid w:val="006973E5"/>
    <w:rsid w:val="006976DE"/>
    <w:rsid w:val="00697906"/>
    <w:rsid w:val="00697D8D"/>
    <w:rsid w:val="006A0D8B"/>
    <w:rsid w:val="006A482F"/>
    <w:rsid w:val="006A5001"/>
    <w:rsid w:val="006A6CEE"/>
    <w:rsid w:val="006B12E9"/>
    <w:rsid w:val="006B253F"/>
    <w:rsid w:val="006B2956"/>
    <w:rsid w:val="006B3343"/>
    <w:rsid w:val="006B493A"/>
    <w:rsid w:val="006B71D7"/>
    <w:rsid w:val="006C0449"/>
    <w:rsid w:val="006C0B29"/>
    <w:rsid w:val="006C0DCA"/>
    <w:rsid w:val="006C1388"/>
    <w:rsid w:val="006C2099"/>
    <w:rsid w:val="006C2A1D"/>
    <w:rsid w:val="006C2BF8"/>
    <w:rsid w:val="006C3560"/>
    <w:rsid w:val="006C3CAF"/>
    <w:rsid w:val="006C46BB"/>
    <w:rsid w:val="006C48C2"/>
    <w:rsid w:val="006C4AA1"/>
    <w:rsid w:val="006C59E2"/>
    <w:rsid w:val="006C7042"/>
    <w:rsid w:val="006C7219"/>
    <w:rsid w:val="006C75AF"/>
    <w:rsid w:val="006D0D9C"/>
    <w:rsid w:val="006D0E62"/>
    <w:rsid w:val="006D1146"/>
    <w:rsid w:val="006D3DC9"/>
    <w:rsid w:val="006D415D"/>
    <w:rsid w:val="006D4DA7"/>
    <w:rsid w:val="006D5290"/>
    <w:rsid w:val="006D58FB"/>
    <w:rsid w:val="006D64EF"/>
    <w:rsid w:val="006D6543"/>
    <w:rsid w:val="006D696F"/>
    <w:rsid w:val="006E009B"/>
    <w:rsid w:val="006E049B"/>
    <w:rsid w:val="006E13EF"/>
    <w:rsid w:val="006E3D34"/>
    <w:rsid w:val="006E5712"/>
    <w:rsid w:val="006E6237"/>
    <w:rsid w:val="006E639C"/>
    <w:rsid w:val="006E710E"/>
    <w:rsid w:val="006E7390"/>
    <w:rsid w:val="006E751A"/>
    <w:rsid w:val="006E763A"/>
    <w:rsid w:val="006E778C"/>
    <w:rsid w:val="006F0DB2"/>
    <w:rsid w:val="006F15CA"/>
    <w:rsid w:val="006F3E97"/>
    <w:rsid w:val="006F581E"/>
    <w:rsid w:val="006F6131"/>
    <w:rsid w:val="006F69E8"/>
    <w:rsid w:val="0070005C"/>
    <w:rsid w:val="007017E3"/>
    <w:rsid w:val="007035C8"/>
    <w:rsid w:val="0070408F"/>
    <w:rsid w:val="0070451B"/>
    <w:rsid w:val="0070564D"/>
    <w:rsid w:val="00706E21"/>
    <w:rsid w:val="0070736C"/>
    <w:rsid w:val="007076E8"/>
    <w:rsid w:val="00707805"/>
    <w:rsid w:val="00707F53"/>
    <w:rsid w:val="00710408"/>
    <w:rsid w:val="00710448"/>
    <w:rsid w:val="00710B92"/>
    <w:rsid w:val="00710E56"/>
    <w:rsid w:val="00710ECF"/>
    <w:rsid w:val="00711BF9"/>
    <w:rsid w:val="007123B5"/>
    <w:rsid w:val="00713160"/>
    <w:rsid w:val="00714D3C"/>
    <w:rsid w:val="00715B94"/>
    <w:rsid w:val="00715D29"/>
    <w:rsid w:val="00716607"/>
    <w:rsid w:val="00716E4C"/>
    <w:rsid w:val="00717539"/>
    <w:rsid w:val="007175C2"/>
    <w:rsid w:val="00720002"/>
    <w:rsid w:val="007222FA"/>
    <w:rsid w:val="007226B2"/>
    <w:rsid w:val="007227F5"/>
    <w:rsid w:val="007239A3"/>
    <w:rsid w:val="00723F2B"/>
    <w:rsid w:val="007242C5"/>
    <w:rsid w:val="00724A3B"/>
    <w:rsid w:val="00725FF9"/>
    <w:rsid w:val="00726088"/>
    <w:rsid w:val="007271D1"/>
    <w:rsid w:val="00727B48"/>
    <w:rsid w:val="007320C1"/>
    <w:rsid w:val="0073362A"/>
    <w:rsid w:val="007346DC"/>
    <w:rsid w:val="00734AC1"/>
    <w:rsid w:val="0073636A"/>
    <w:rsid w:val="00736522"/>
    <w:rsid w:val="00736614"/>
    <w:rsid w:val="007368C6"/>
    <w:rsid w:val="00736CC1"/>
    <w:rsid w:val="00737BE3"/>
    <w:rsid w:val="00740784"/>
    <w:rsid w:val="007408CC"/>
    <w:rsid w:val="00740A8F"/>
    <w:rsid w:val="00741099"/>
    <w:rsid w:val="0074113B"/>
    <w:rsid w:val="00742B71"/>
    <w:rsid w:val="00742F0A"/>
    <w:rsid w:val="007434B8"/>
    <w:rsid w:val="00743CBA"/>
    <w:rsid w:val="007441F4"/>
    <w:rsid w:val="00744713"/>
    <w:rsid w:val="00744765"/>
    <w:rsid w:val="007450C9"/>
    <w:rsid w:val="00746393"/>
    <w:rsid w:val="007464E1"/>
    <w:rsid w:val="00746C47"/>
    <w:rsid w:val="0074732B"/>
    <w:rsid w:val="00751160"/>
    <w:rsid w:val="00751EAB"/>
    <w:rsid w:val="00752B7F"/>
    <w:rsid w:val="00752BAA"/>
    <w:rsid w:val="007530E9"/>
    <w:rsid w:val="0075361F"/>
    <w:rsid w:val="00753EFD"/>
    <w:rsid w:val="00754421"/>
    <w:rsid w:val="00754CC6"/>
    <w:rsid w:val="00755672"/>
    <w:rsid w:val="00755D9F"/>
    <w:rsid w:val="00757E7C"/>
    <w:rsid w:val="00760F73"/>
    <w:rsid w:val="007612DD"/>
    <w:rsid w:val="007621AF"/>
    <w:rsid w:val="0076338B"/>
    <w:rsid w:val="00764204"/>
    <w:rsid w:val="00764DED"/>
    <w:rsid w:val="00764EB7"/>
    <w:rsid w:val="0076592B"/>
    <w:rsid w:val="00765D84"/>
    <w:rsid w:val="00765DEE"/>
    <w:rsid w:val="007673C7"/>
    <w:rsid w:val="007674CF"/>
    <w:rsid w:val="0076764A"/>
    <w:rsid w:val="007703B2"/>
    <w:rsid w:val="0077046C"/>
    <w:rsid w:val="00770744"/>
    <w:rsid w:val="007713BC"/>
    <w:rsid w:val="0077193A"/>
    <w:rsid w:val="00772880"/>
    <w:rsid w:val="00773695"/>
    <w:rsid w:val="0077379A"/>
    <w:rsid w:val="00774CD1"/>
    <w:rsid w:val="0077559E"/>
    <w:rsid w:val="00775AA8"/>
    <w:rsid w:val="00776431"/>
    <w:rsid w:val="007765B6"/>
    <w:rsid w:val="0077698F"/>
    <w:rsid w:val="00776E96"/>
    <w:rsid w:val="007800DE"/>
    <w:rsid w:val="007804B3"/>
    <w:rsid w:val="007804D1"/>
    <w:rsid w:val="0078144C"/>
    <w:rsid w:val="00781F95"/>
    <w:rsid w:val="007838A1"/>
    <w:rsid w:val="007848F8"/>
    <w:rsid w:val="00784C41"/>
    <w:rsid w:val="007853E4"/>
    <w:rsid w:val="00785622"/>
    <w:rsid w:val="00785997"/>
    <w:rsid w:val="007864DF"/>
    <w:rsid w:val="0078689F"/>
    <w:rsid w:val="00787A56"/>
    <w:rsid w:val="00787E65"/>
    <w:rsid w:val="007903AB"/>
    <w:rsid w:val="007908AE"/>
    <w:rsid w:val="007910BA"/>
    <w:rsid w:val="007912A1"/>
    <w:rsid w:val="00791704"/>
    <w:rsid w:val="00791C6A"/>
    <w:rsid w:val="00791D99"/>
    <w:rsid w:val="00792F82"/>
    <w:rsid w:val="007938A0"/>
    <w:rsid w:val="0079453D"/>
    <w:rsid w:val="00794F5C"/>
    <w:rsid w:val="0079545A"/>
    <w:rsid w:val="007A04C9"/>
    <w:rsid w:val="007A05A8"/>
    <w:rsid w:val="007A0B01"/>
    <w:rsid w:val="007A0DFC"/>
    <w:rsid w:val="007A129F"/>
    <w:rsid w:val="007A1C95"/>
    <w:rsid w:val="007A31BF"/>
    <w:rsid w:val="007A38BD"/>
    <w:rsid w:val="007A41DE"/>
    <w:rsid w:val="007A4922"/>
    <w:rsid w:val="007A4AEB"/>
    <w:rsid w:val="007A4E0E"/>
    <w:rsid w:val="007A5806"/>
    <w:rsid w:val="007A5808"/>
    <w:rsid w:val="007A5B4A"/>
    <w:rsid w:val="007A67E9"/>
    <w:rsid w:val="007A70A1"/>
    <w:rsid w:val="007B0357"/>
    <w:rsid w:val="007B04CB"/>
    <w:rsid w:val="007B04CC"/>
    <w:rsid w:val="007B0FAA"/>
    <w:rsid w:val="007B1441"/>
    <w:rsid w:val="007B2047"/>
    <w:rsid w:val="007B230D"/>
    <w:rsid w:val="007B238F"/>
    <w:rsid w:val="007B31BF"/>
    <w:rsid w:val="007B434A"/>
    <w:rsid w:val="007B4481"/>
    <w:rsid w:val="007B4CAF"/>
    <w:rsid w:val="007B52B1"/>
    <w:rsid w:val="007B7963"/>
    <w:rsid w:val="007B7B2B"/>
    <w:rsid w:val="007B7FDD"/>
    <w:rsid w:val="007C07D5"/>
    <w:rsid w:val="007C0EBB"/>
    <w:rsid w:val="007C1573"/>
    <w:rsid w:val="007C1CD6"/>
    <w:rsid w:val="007C1F4D"/>
    <w:rsid w:val="007C217D"/>
    <w:rsid w:val="007C23FE"/>
    <w:rsid w:val="007C2C7B"/>
    <w:rsid w:val="007C405C"/>
    <w:rsid w:val="007C4CA1"/>
    <w:rsid w:val="007C4D62"/>
    <w:rsid w:val="007C52BE"/>
    <w:rsid w:val="007C53C8"/>
    <w:rsid w:val="007C5954"/>
    <w:rsid w:val="007C5E12"/>
    <w:rsid w:val="007C66C3"/>
    <w:rsid w:val="007C6923"/>
    <w:rsid w:val="007D03B5"/>
    <w:rsid w:val="007D1738"/>
    <w:rsid w:val="007D1D1B"/>
    <w:rsid w:val="007D27D7"/>
    <w:rsid w:val="007D2849"/>
    <w:rsid w:val="007D371D"/>
    <w:rsid w:val="007D3E99"/>
    <w:rsid w:val="007D41DF"/>
    <w:rsid w:val="007D494B"/>
    <w:rsid w:val="007D4EF1"/>
    <w:rsid w:val="007D561A"/>
    <w:rsid w:val="007D5BE5"/>
    <w:rsid w:val="007D64CA"/>
    <w:rsid w:val="007D6537"/>
    <w:rsid w:val="007D6831"/>
    <w:rsid w:val="007E0043"/>
    <w:rsid w:val="007E0BD5"/>
    <w:rsid w:val="007E1A37"/>
    <w:rsid w:val="007E1B26"/>
    <w:rsid w:val="007E22D4"/>
    <w:rsid w:val="007E2E31"/>
    <w:rsid w:val="007E2E4C"/>
    <w:rsid w:val="007E2F8E"/>
    <w:rsid w:val="007E40FA"/>
    <w:rsid w:val="007E41CF"/>
    <w:rsid w:val="007E477E"/>
    <w:rsid w:val="007E52DE"/>
    <w:rsid w:val="007E620A"/>
    <w:rsid w:val="007E629C"/>
    <w:rsid w:val="007E62DB"/>
    <w:rsid w:val="007E77FD"/>
    <w:rsid w:val="007E7B5C"/>
    <w:rsid w:val="007F017E"/>
    <w:rsid w:val="007F0CC1"/>
    <w:rsid w:val="007F0F20"/>
    <w:rsid w:val="007F1370"/>
    <w:rsid w:val="007F19D6"/>
    <w:rsid w:val="007F209D"/>
    <w:rsid w:val="007F3E61"/>
    <w:rsid w:val="007F40AB"/>
    <w:rsid w:val="007F45A5"/>
    <w:rsid w:val="007F53B6"/>
    <w:rsid w:val="007F594D"/>
    <w:rsid w:val="007F5AE4"/>
    <w:rsid w:val="007F5F1D"/>
    <w:rsid w:val="007F6BB5"/>
    <w:rsid w:val="007F743B"/>
    <w:rsid w:val="007F74ED"/>
    <w:rsid w:val="008017BC"/>
    <w:rsid w:val="008019D1"/>
    <w:rsid w:val="0080252F"/>
    <w:rsid w:val="0080291D"/>
    <w:rsid w:val="00803FAA"/>
    <w:rsid w:val="0080433A"/>
    <w:rsid w:val="0080492B"/>
    <w:rsid w:val="00804ECA"/>
    <w:rsid w:val="00805B61"/>
    <w:rsid w:val="00806664"/>
    <w:rsid w:val="0080769F"/>
    <w:rsid w:val="00807F2B"/>
    <w:rsid w:val="00810141"/>
    <w:rsid w:val="008109F8"/>
    <w:rsid w:val="00811522"/>
    <w:rsid w:val="008117AF"/>
    <w:rsid w:val="00811B56"/>
    <w:rsid w:val="00812F08"/>
    <w:rsid w:val="00813298"/>
    <w:rsid w:val="00814A3B"/>
    <w:rsid w:val="00814EEC"/>
    <w:rsid w:val="00815A29"/>
    <w:rsid w:val="00815AF6"/>
    <w:rsid w:val="0081675B"/>
    <w:rsid w:val="008178B1"/>
    <w:rsid w:val="00817E42"/>
    <w:rsid w:val="008232CE"/>
    <w:rsid w:val="0082474B"/>
    <w:rsid w:val="00824FB8"/>
    <w:rsid w:val="00826543"/>
    <w:rsid w:val="00826544"/>
    <w:rsid w:val="00827825"/>
    <w:rsid w:val="00827C5C"/>
    <w:rsid w:val="00831F5C"/>
    <w:rsid w:val="00833104"/>
    <w:rsid w:val="008338EE"/>
    <w:rsid w:val="0083469C"/>
    <w:rsid w:val="008346C6"/>
    <w:rsid w:val="00835E14"/>
    <w:rsid w:val="00837121"/>
    <w:rsid w:val="0084129C"/>
    <w:rsid w:val="00841481"/>
    <w:rsid w:val="00841847"/>
    <w:rsid w:val="008425CB"/>
    <w:rsid w:val="00842AFA"/>
    <w:rsid w:val="00843B0B"/>
    <w:rsid w:val="00844C36"/>
    <w:rsid w:val="00844E7E"/>
    <w:rsid w:val="008466C1"/>
    <w:rsid w:val="00846CAB"/>
    <w:rsid w:val="008471AA"/>
    <w:rsid w:val="008478F5"/>
    <w:rsid w:val="008502B4"/>
    <w:rsid w:val="00850D64"/>
    <w:rsid w:val="00850E59"/>
    <w:rsid w:val="008512A6"/>
    <w:rsid w:val="008517C3"/>
    <w:rsid w:val="00853190"/>
    <w:rsid w:val="00854202"/>
    <w:rsid w:val="0085427A"/>
    <w:rsid w:val="00855219"/>
    <w:rsid w:val="00855A95"/>
    <w:rsid w:val="00855EDB"/>
    <w:rsid w:val="0085647F"/>
    <w:rsid w:val="00857ECC"/>
    <w:rsid w:val="008603FF"/>
    <w:rsid w:val="008609E5"/>
    <w:rsid w:val="00860B9C"/>
    <w:rsid w:val="00861D6E"/>
    <w:rsid w:val="0086205B"/>
    <w:rsid w:val="00862E1E"/>
    <w:rsid w:val="008634DC"/>
    <w:rsid w:val="00863924"/>
    <w:rsid w:val="00864812"/>
    <w:rsid w:val="00864826"/>
    <w:rsid w:val="008668BB"/>
    <w:rsid w:val="008676BF"/>
    <w:rsid w:val="008700C3"/>
    <w:rsid w:val="00870472"/>
    <w:rsid w:val="00870A76"/>
    <w:rsid w:val="0087146D"/>
    <w:rsid w:val="00871ADE"/>
    <w:rsid w:val="00871D14"/>
    <w:rsid w:val="00871E40"/>
    <w:rsid w:val="00872253"/>
    <w:rsid w:val="00872262"/>
    <w:rsid w:val="0087291F"/>
    <w:rsid w:val="008741FA"/>
    <w:rsid w:val="00874514"/>
    <w:rsid w:val="008747D8"/>
    <w:rsid w:val="00874D59"/>
    <w:rsid w:val="00876389"/>
    <w:rsid w:val="00877957"/>
    <w:rsid w:val="00880C7E"/>
    <w:rsid w:val="00881208"/>
    <w:rsid w:val="00881D64"/>
    <w:rsid w:val="00882C94"/>
    <w:rsid w:val="00883414"/>
    <w:rsid w:val="00883512"/>
    <w:rsid w:val="00883DA2"/>
    <w:rsid w:val="00883FAF"/>
    <w:rsid w:val="008841B7"/>
    <w:rsid w:val="00884E10"/>
    <w:rsid w:val="008859B7"/>
    <w:rsid w:val="00885C52"/>
    <w:rsid w:val="008866C3"/>
    <w:rsid w:val="00886D51"/>
    <w:rsid w:val="00887A5F"/>
    <w:rsid w:val="0089057C"/>
    <w:rsid w:val="00891261"/>
    <w:rsid w:val="00891775"/>
    <w:rsid w:val="0089184D"/>
    <w:rsid w:val="0089364D"/>
    <w:rsid w:val="0089396D"/>
    <w:rsid w:val="00894978"/>
    <w:rsid w:val="0089577A"/>
    <w:rsid w:val="008A133D"/>
    <w:rsid w:val="008A26A5"/>
    <w:rsid w:val="008A27D5"/>
    <w:rsid w:val="008A2EC9"/>
    <w:rsid w:val="008A2EDC"/>
    <w:rsid w:val="008A4075"/>
    <w:rsid w:val="008A4490"/>
    <w:rsid w:val="008A4BED"/>
    <w:rsid w:val="008A4DC0"/>
    <w:rsid w:val="008A5670"/>
    <w:rsid w:val="008A5C9A"/>
    <w:rsid w:val="008A5FEB"/>
    <w:rsid w:val="008A6FE7"/>
    <w:rsid w:val="008A755A"/>
    <w:rsid w:val="008B0A84"/>
    <w:rsid w:val="008B11BE"/>
    <w:rsid w:val="008B1BC9"/>
    <w:rsid w:val="008B2909"/>
    <w:rsid w:val="008B36A4"/>
    <w:rsid w:val="008B3A41"/>
    <w:rsid w:val="008B3E4C"/>
    <w:rsid w:val="008B4176"/>
    <w:rsid w:val="008B41B1"/>
    <w:rsid w:val="008B48E6"/>
    <w:rsid w:val="008B5A36"/>
    <w:rsid w:val="008B65E6"/>
    <w:rsid w:val="008B6C50"/>
    <w:rsid w:val="008B735F"/>
    <w:rsid w:val="008C11C4"/>
    <w:rsid w:val="008C14CC"/>
    <w:rsid w:val="008C2084"/>
    <w:rsid w:val="008C2568"/>
    <w:rsid w:val="008C26ED"/>
    <w:rsid w:val="008C33E4"/>
    <w:rsid w:val="008C35C4"/>
    <w:rsid w:val="008C545A"/>
    <w:rsid w:val="008C5A4A"/>
    <w:rsid w:val="008C600F"/>
    <w:rsid w:val="008C619B"/>
    <w:rsid w:val="008C66A5"/>
    <w:rsid w:val="008C750B"/>
    <w:rsid w:val="008D0542"/>
    <w:rsid w:val="008D1066"/>
    <w:rsid w:val="008D1934"/>
    <w:rsid w:val="008D2234"/>
    <w:rsid w:val="008D3832"/>
    <w:rsid w:val="008D474D"/>
    <w:rsid w:val="008D5818"/>
    <w:rsid w:val="008D5A5A"/>
    <w:rsid w:val="008D7CCD"/>
    <w:rsid w:val="008E0A43"/>
    <w:rsid w:val="008E12C8"/>
    <w:rsid w:val="008E1966"/>
    <w:rsid w:val="008E1D5B"/>
    <w:rsid w:val="008E225E"/>
    <w:rsid w:val="008E22A4"/>
    <w:rsid w:val="008E238B"/>
    <w:rsid w:val="008E259A"/>
    <w:rsid w:val="008E280B"/>
    <w:rsid w:val="008E3C88"/>
    <w:rsid w:val="008E4328"/>
    <w:rsid w:val="008E4B30"/>
    <w:rsid w:val="008E4C85"/>
    <w:rsid w:val="008E51B7"/>
    <w:rsid w:val="008E5CB2"/>
    <w:rsid w:val="008E607D"/>
    <w:rsid w:val="008E63A4"/>
    <w:rsid w:val="008E675F"/>
    <w:rsid w:val="008E7515"/>
    <w:rsid w:val="008F1AFB"/>
    <w:rsid w:val="008F2AE6"/>
    <w:rsid w:val="008F3097"/>
    <w:rsid w:val="008F3206"/>
    <w:rsid w:val="008F348E"/>
    <w:rsid w:val="008F3822"/>
    <w:rsid w:val="008F3C77"/>
    <w:rsid w:val="008F3C7B"/>
    <w:rsid w:val="008F49DA"/>
    <w:rsid w:val="008F5EDB"/>
    <w:rsid w:val="008F661E"/>
    <w:rsid w:val="008F70A4"/>
    <w:rsid w:val="008F748E"/>
    <w:rsid w:val="008F7627"/>
    <w:rsid w:val="008F7DA1"/>
    <w:rsid w:val="00901368"/>
    <w:rsid w:val="00903772"/>
    <w:rsid w:val="0090525B"/>
    <w:rsid w:val="00905C19"/>
    <w:rsid w:val="00907CC9"/>
    <w:rsid w:val="00907ED1"/>
    <w:rsid w:val="0091028C"/>
    <w:rsid w:val="009102B2"/>
    <w:rsid w:val="009107D2"/>
    <w:rsid w:val="009113C2"/>
    <w:rsid w:val="00911735"/>
    <w:rsid w:val="00911AE2"/>
    <w:rsid w:val="009127B8"/>
    <w:rsid w:val="00912B6C"/>
    <w:rsid w:val="00912D2E"/>
    <w:rsid w:val="00915A04"/>
    <w:rsid w:val="00915F36"/>
    <w:rsid w:val="009169F2"/>
    <w:rsid w:val="00916C14"/>
    <w:rsid w:val="009175CC"/>
    <w:rsid w:val="009178AF"/>
    <w:rsid w:val="00917E3D"/>
    <w:rsid w:val="00920341"/>
    <w:rsid w:val="009212EB"/>
    <w:rsid w:val="00922CB4"/>
    <w:rsid w:val="009232EB"/>
    <w:rsid w:val="00924463"/>
    <w:rsid w:val="00924D32"/>
    <w:rsid w:val="00924D49"/>
    <w:rsid w:val="009251BF"/>
    <w:rsid w:val="00925210"/>
    <w:rsid w:val="009253CF"/>
    <w:rsid w:val="009263FC"/>
    <w:rsid w:val="0092644E"/>
    <w:rsid w:val="00926A10"/>
    <w:rsid w:val="00926C42"/>
    <w:rsid w:val="00927850"/>
    <w:rsid w:val="009306C0"/>
    <w:rsid w:val="00930A4B"/>
    <w:rsid w:val="00930B65"/>
    <w:rsid w:val="00931683"/>
    <w:rsid w:val="00931949"/>
    <w:rsid w:val="009319E8"/>
    <w:rsid w:val="00931CBE"/>
    <w:rsid w:val="00932454"/>
    <w:rsid w:val="00932ABF"/>
    <w:rsid w:val="00933C3A"/>
    <w:rsid w:val="00933E1E"/>
    <w:rsid w:val="00936006"/>
    <w:rsid w:val="00936073"/>
    <w:rsid w:val="00936582"/>
    <w:rsid w:val="009365C6"/>
    <w:rsid w:val="009403C5"/>
    <w:rsid w:val="009416D4"/>
    <w:rsid w:val="00941FBD"/>
    <w:rsid w:val="00942142"/>
    <w:rsid w:val="0094249C"/>
    <w:rsid w:val="00942E29"/>
    <w:rsid w:val="00943882"/>
    <w:rsid w:val="009440A3"/>
    <w:rsid w:val="0094618B"/>
    <w:rsid w:val="009468AA"/>
    <w:rsid w:val="0094756B"/>
    <w:rsid w:val="009475FD"/>
    <w:rsid w:val="009478ED"/>
    <w:rsid w:val="00947BEF"/>
    <w:rsid w:val="00947EFA"/>
    <w:rsid w:val="009500D3"/>
    <w:rsid w:val="009509D6"/>
    <w:rsid w:val="00951DE5"/>
    <w:rsid w:val="00952B25"/>
    <w:rsid w:val="009538CB"/>
    <w:rsid w:val="00954AEC"/>
    <w:rsid w:val="00954E3E"/>
    <w:rsid w:val="009579D3"/>
    <w:rsid w:val="00957EBE"/>
    <w:rsid w:val="00960287"/>
    <w:rsid w:val="0096043E"/>
    <w:rsid w:val="00960A11"/>
    <w:rsid w:val="00961DC4"/>
    <w:rsid w:val="00962F5A"/>
    <w:rsid w:val="0096328F"/>
    <w:rsid w:val="00964951"/>
    <w:rsid w:val="00965C41"/>
    <w:rsid w:val="009660CB"/>
    <w:rsid w:val="0096746F"/>
    <w:rsid w:val="00967CF1"/>
    <w:rsid w:val="00967D25"/>
    <w:rsid w:val="009703C6"/>
    <w:rsid w:val="0097079B"/>
    <w:rsid w:val="009713F4"/>
    <w:rsid w:val="00971C27"/>
    <w:rsid w:val="00972803"/>
    <w:rsid w:val="00973A72"/>
    <w:rsid w:val="0097438C"/>
    <w:rsid w:val="009744B1"/>
    <w:rsid w:val="00975254"/>
    <w:rsid w:val="0097726F"/>
    <w:rsid w:val="009826F8"/>
    <w:rsid w:val="00982859"/>
    <w:rsid w:val="0098357C"/>
    <w:rsid w:val="00983932"/>
    <w:rsid w:val="00983F8A"/>
    <w:rsid w:val="0098406A"/>
    <w:rsid w:val="0098433D"/>
    <w:rsid w:val="00984D42"/>
    <w:rsid w:val="00984FEC"/>
    <w:rsid w:val="0098546C"/>
    <w:rsid w:val="00985591"/>
    <w:rsid w:val="00985889"/>
    <w:rsid w:val="009861EC"/>
    <w:rsid w:val="00986A4D"/>
    <w:rsid w:val="00986E44"/>
    <w:rsid w:val="0098728B"/>
    <w:rsid w:val="00987331"/>
    <w:rsid w:val="00987352"/>
    <w:rsid w:val="00987357"/>
    <w:rsid w:val="00990B5D"/>
    <w:rsid w:val="0099140C"/>
    <w:rsid w:val="0099258F"/>
    <w:rsid w:val="0099259A"/>
    <w:rsid w:val="00992709"/>
    <w:rsid w:val="00992972"/>
    <w:rsid w:val="0099323C"/>
    <w:rsid w:val="0099492B"/>
    <w:rsid w:val="00994A27"/>
    <w:rsid w:val="00997F82"/>
    <w:rsid w:val="009A04A9"/>
    <w:rsid w:val="009A0B1F"/>
    <w:rsid w:val="009A0F9B"/>
    <w:rsid w:val="009A13EF"/>
    <w:rsid w:val="009A1828"/>
    <w:rsid w:val="009A347B"/>
    <w:rsid w:val="009A43CA"/>
    <w:rsid w:val="009A539D"/>
    <w:rsid w:val="009A562D"/>
    <w:rsid w:val="009A5837"/>
    <w:rsid w:val="009A5E1A"/>
    <w:rsid w:val="009A6D9A"/>
    <w:rsid w:val="009A7929"/>
    <w:rsid w:val="009A7C1A"/>
    <w:rsid w:val="009B04BB"/>
    <w:rsid w:val="009B0BAE"/>
    <w:rsid w:val="009B0EEF"/>
    <w:rsid w:val="009B19AB"/>
    <w:rsid w:val="009B257D"/>
    <w:rsid w:val="009B343A"/>
    <w:rsid w:val="009B3491"/>
    <w:rsid w:val="009B3942"/>
    <w:rsid w:val="009B3B31"/>
    <w:rsid w:val="009B54EB"/>
    <w:rsid w:val="009B59D1"/>
    <w:rsid w:val="009B5C90"/>
    <w:rsid w:val="009B6B89"/>
    <w:rsid w:val="009B7E92"/>
    <w:rsid w:val="009C007A"/>
    <w:rsid w:val="009C0720"/>
    <w:rsid w:val="009C0951"/>
    <w:rsid w:val="009C1269"/>
    <w:rsid w:val="009C12CE"/>
    <w:rsid w:val="009C36E4"/>
    <w:rsid w:val="009C426C"/>
    <w:rsid w:val="009C60CA"/>
    <w:rsid w:val="009C617E"/>
    <w:rsid w:val="009C73B7"/>
    <w:rsid w:val="009D0032"/>
    <w:rsid w:val="009D027A"/>
    <w:rsid w:val="009D0305"/>
    <w:rsid w:val="009D0BC7"/>
    <w:rsid w:val="009D32B2"/>
    <w:rsid w:val="009D3395"/>
    <w:rsid w:val="009D54E2"/>
    <w:rsid w:val="009D5526"/>
    <w:rsid w:val="009D5CA5"/>
    <w:rsid w:val="009D60EF"/>
    <w:rsid w:val="009D6B7A"/>
    <w:rsid w:val="009D71F4"/>
    <w:rsid w:val="009E05D1"/>
    <w:rsid w:val="009E08A8"/>
    <w:rsid w:val="009E09B8"/>
    <w:rsid w:val="009E1882"/>
    <w:rsid w:val="009E1A88"/>
    <w:rsid w:val="009E229E"/>
    <w:rsid w:val="009E2351"/>
    <w:rsid w:val="009E2D78"/>
    <w:rsid w:val="009E302C"/>
    <w:rsid w:val="009E43AF"/>
    <w:rsid w:val="009E4ACE"/>
    <w:rsid w:val="009E4C4D"/>
    <w:rsid w:val="009E52BD"/>
    <w:rsid w:val="009E70FE"/>
    <w:rsid w:val="009E7230"/>
    <w:rsid w:val="009E793F"/>
    <w:rsid w:val="009F15AF"/>
    <w:rsid w:val="009F18C4"/>
    <w:rsid w:val="009F228F"/>
    <w:rsid w:val="009F367F"/>
    <w:rsid w:val="009F3889"/>
    <w:rsid w:val="009F42B3"/>
    <w:rsid w:val="009F4CD1"/>
    <w:rsid w:val="009F5C95"/>
    <w:rsid w:val="009F66B8"/>
    <w:rsid w:val="009F676A"/>
    <w:rsid w:val="009F76CC"/>
    <w:rsid w:val="009F7D40"/>
    <w:rsid w:val="009F7E85"/>
    <w:rsid w:val="00A00834"/>
    <w:rsid w:val="00A00BE1"/>
    <w:rsid w:val="00A00C91"/>
    <w:rsid w:val="00A0118F"/>
    <w:rsid w:val="00A01973"/>
    <w:rsid w:val="00A01B26"/>
    <w:rsid w:val="00A01DEB"/>
    <w:rsid w:val="00A023CE"/>
    <w:rsid w:val="00A0267D"/>
    <w:rsid w:val="00A05253"/>
    <w:rsid w:val="00A06F15"/>
    <w:rsid w:val="00A10697"/>
    <w:rsid w:val="00A10BE9"/>
    <w:rsid w:val="00A11543"/>
    <w:rsid w:val="00A13801"/>
    <w:rsid w:val="00A13EAC"/>
    <w:rsid w:val="00A158BF"/>
    <w:rsid w:val="00A15A99"/>
    <w:rsid w:val="00A15E12"/>
    <w:rsid w:val="00A1656D"/>
    <w:rsid w:val="00A16626"/>
    <w:rsid w:val="00A167AD"/>
    <w:rsid w:val="00A16A22"/>
    <w:rsid w:val="00A174A3"/>
    <w:rsid w:val="00A20697"/>
    <w:rsid w:val="00A209B8"/>
    <w:rsid w:val="00A22CC3"/>
    <w:rsid w:val="00A23EFE"/>
    <w:rsid w:val="00A24BEA"/>
    <w:rsid w:val="00A24DA6"/>
    <w:rsid w:val="00A26586"/>
    <w:rsid w:val="00A26610"/>
    <w:rsid w:val="00A26AE6"/>
    <w:rsid w:val="00A275B2"/>
    <w:rsid w:val="00A27AB7"/>
    <w:rsid w:val="00A30064"/>
    <w:rsid w:val="00A30342"/>
    <w:rsid w:val="00A308E2"/>
    <w:rsid w:val="00A30BCF"/>
    <w:rsid w:val="00A310FA"/>
    <w:rsid w:val="00A31436"/>
    <w:rsid w:val="00A31D1C"/>
    <w:rsid w:val="00A32938"/>
    <w:rsid w:val="00A34AAC"/>
    <w:rsid w:val="00A34F02"/>
    <w:rsid w:val="00A35B1F"/>
    <w:rsid w:val="00A409B7"/>
    <w:rsid w:val="00A40B1D"/>
    <w:rsid w:val="00A41834"/>
    <w:rsid w:val="00A42746"/>
    <w:rsid w:val="00A42EE2"/>
    <w:rsid w:val="00A43D25"/>
    <w:rsid w:val="00A44223"/>
    <w:rsid w:val="00A452ED"/>
    <w:rsid w:val="00A453C9"/>
    <w:rsid w:val="00A46A1D"/>
    <w:rsid w:val="00A47D5C"/>
    <w:rsid w:val="00A51CFD"/>
    <w:rsid w:val="00A52439"/>
    <w:rsid w:val="00A53C7C"/>
    <w:rsid w:val="00A54A68"/>
    <w:rsid w:val="00A55A4B"/>
    <w:rsid w:val="00A56361"/>
    <w:rsid w:val="00A57F92"/>
    <w:rsid w:val="00A608FE"/>
    <w:rsid w:val="00A60B3C"/>
    <w:rsid w:val="00A612BA"/>
    <w:rsid w:val="00A6167E"/>
    <w:rsid w:val="00A61DE6"/>
    <w:rsid w:val="00A61FAF"/>
    <w:rsid w:val="00A635D1"/>
    <w:rsid w:val="00A63755"/>
    <w:rsid w:val="00A63865"/>
    <w:rsid w:val="00A638E9"/>
    <w:rsid w:val="00A6398E"/>
    <w:rsid w:val="00A64633"/>
    <w:rsid w:val="00A6511C"/>
    <w:rsid w:val="00A6557D"/>
    <w:rsid w:val="00A671D3"/>
    <w:rsid w:val="00A67495"/>
    <w:rsid w:val="00A67D8C"/>
    <w:rsid w:val="00A70D94"/>
    <w:rsid w:val="00A71FE2"/>
    <w:rsid w:val="00A73DF4"/>
    <w:rsid w:val="00A74E6D"/>
    <w:rsid w:val="00A75794"/>
    <w:rsid w:val="00A76381"/>
    <w:rsid w:val="00A77A6D"/>
    <w:rsid w:val="00A813F4"/>
    <w:rsid w:val="00A81641"/>
    <w:rsid w:val="00A819B3"/>
    <w:rsid w:val="00A81A84"/>
    <w:rsid w:val="00A8398D"/>
    <w:rsid w:val="00A839C5"/>
    <w:rsid w:val="00A839EB"/>
    <w:rsid w:val="00A845D8"/>
    <w:rsid w:val="00A84BCF"/>
    <w:rsid w:val="00A8586B"/>
    <w:rsid w:val="00A860FA"/>
    <w:rsid w:val="00A86673"/>
    <w:rsid w:val="00A8773F"/>
    <w:rsid w:val="00A87959"/>
    <w:rsid w:val="00A905F4"/>
    <w:rsid w:val="00A90867"/>
    <w:rsid w:val="00A92D00"/>
    <w:rsid w:val="00A93A0C"/>
    <w:rsid w:val="00A9425E"/>
    <w:rsid w:val="00A9675A"/>
    <w:rsid w:val="00A967C2"/>
    <w:rsid w:val="00A9688B"/>
    <w:rsid w:val="00A97575"/>
    <w:rsid w:val="00A9796F"/>
    <w:rsid w:val="00AA0722"/>
    <w:rsid w:val="00AA08AD"/>
    <w:rsid w:val="00AA121B"/>
    <w:rsid w:val="00AA19AF"/>
    <w:rsid w:val="00AA19E1"/>
    <w:rsid w:val="00AA20B6"/>
    <w:rsid w:val="00AA2A79"/>
    <w:rsid w:val="00AA33A1"/>
    <w:rsid w:val="00AA4B24"/>
    <w:rsid w:val="00AA6132"/>
    <w:rsid w:val="00AA7766"/>
    <w:rsid w:val="00AB112A"/>
    <w:rsid w:val="00AB175F"/>
    <w:rsid w:val="00AB229C"/>
    <w:rsid w:val="00AB2E6F"/>
    <w:rsid w:val="00AB2F24"/>
    <w:rsid w:val="00AB32F1"/>
    <w:rsid w:val="00AB3F36"/>
    <w:rsid w:val="00AB40BA"/>
    <w:rsid w:val="00AB448C"/>
    <w:rsid w:val="00AB48AB"/>
    <w:rsid w:val="00AB65A2"/>
    <w:rsid w:val="00AC0583"/>
    <w:rsid w:val="00AC0F66"/>
    <w:rsid w:val="00AC13CB"/>
    <w:rsid w:val="00AC15B1"/>
    <w:rsid w:val="00AC1C56"/>
    <w:rsid w:val="00AC1EFD"/>
    <w:rsid w:val="00AC25D1"/>
    <w:rsid w:val="00AC3002"/>
    <w:rsid w:val="00AC3B30"/>
    <w:rsid w:val="00AC3C53"/>
    <w:rsid w:val="00AC3CDE"/>
    <w:rsid w:val="00AC3E84"/>
    <w:rsid w:val="00AC3ED3"/>
    <w:rsid w:val="00AC4432"/>
    <w:rsid w:val="00AC6EA8"/>
    <w:rsid w:val="00AC7AA6"/>
    <w:rsid w:val="00AC7AF5"/>
    <w:rsid w:val="00AD0A78"/>
    <w:rsid w:val="00AD1122"/>
    <w:rsid w:val="00AD1CD0"/>
    <w:rsid w:val="00AD2F8F"/>
    <w:rsid w:val="00AD3CA1"/>
    <w:rsid w:val="00AD4D90"/>
    <w:rsid w:val="00AD5549"/>
    <w:rsid w:val="00AD5674"/>
    <w:rsid w:val="00AD60BC"/>
    <w:rsid w:val="00AD6775"/>
    <w:rsid w:val="00AD712C"/>
    <w:rsid w:val="00AD7FCE"/>
    <w:rsid w:val="00AE021F"/>
    <w:rsid w:val="00AE08B9"/>
    <w:rsid w:val="00AE09A7"/>
    <w:rsid w:val="00AE0C94"/>
    <w:rsid w:val="00AE144F"/>
    <w:rsid w:val="00AE28F6"/>
    <w:rsid w:val="00AE2A17"/>
    <w:rsid w:val="00AE39D2"/>
    <w:rsid w:val="00AE49CF"/>
    <w:rsid w:val="00AE4E78"/>
    <w:rsid w:val="00AE5332"/>
    <w:rsid w:val="00AE576F"/>
    <w:rsid w:val="00AE6326"/>
    <w:rsid w:val="00AE6C59"/>
    <w:rsid w:val="00AE6FB2"/>
    <w:rsid w:val="00AE76E2"/>
    <w:rsid w:val="00AE79F8"/>
    <w:rsid w:val="00AE7BFD"/>
    <w:rsid w:val="00AE7E9A"/>
    <w:rsid w:val="00AE7FC6"/>
    <w:rsid w:val="00AF0588"/>
    <w:rsid w:val="00AF135E"/>
    <w:rsid w:val="00AF1B2A"/>
    <w:rsid w:val="00AF26D6"/>
    <w:rsid w:val="00AF3A64"/>
    <w:rsid w:val="00AF42D9"/>
    <w:rsid w:val="00AF464F"/>
    <w:rsid w:val="00AF489F"/>
    <w:rsid w:val="00AF4D82"/>
    <w:rsid w:val="00AF5891"/>
    <w:rsid w:val="00AF5980"/>
    <w:rsid w:val="00AF5AD7"/>
    <w:rsid w:val="00AF5E96"/>
    <w:rsid w:val="00AF667D"/>
    <w:rsid w:val="00AF6C98"/>
    <w:rsid w:val="00AF7654"/>
    <w:rsid w:val="00AF7E09"/>
    <w:rsid w:val="00B00914"/>
    <w:rsid w:val="00B01F2E"/>
    <w:rsid w:val="00B0357B"/>
    <w:rsid w:val="00B0359B"/>
    <w:rsid w:val="00B045F2"/>
    <w:rsid w:val="00B04639"/>
    <w:rsid w:val="00B04640"/>
    <w:rsid w:val="00B04F2C"/>
    <w:rsid w:val="00B0558A"/>
    <w:rsid w:val="00B05BEC"/>
    <w:rsid w:val="00B05E6A"/>
    <w:rsid w:val="00B05E77"/>
    <w:rsid w:val="00B05EB7"/>
    <w:rsid w:val="00B0628F"/>
    <w:rsid w:val="00B06D2C"/>
    <w:rsid w:val="00B06DE6"/>
    <w:rsid w:val="00B06EAA"/>
    <w:rsid w:val="00B07ABB"/>
    <w:rsid w:val="00B11C85"/>
    <w:rsid w:val="00B1269B"/>
    <w:rsid w:val="00B12F6E"/>
    <w:rsid w:val="00B13B74"/>
    <w:rsid w:val="00B13F0E"/>
    <w:rsid w:val="00B1460F"/>
    <w:rsid w:val="00B14C6E"/>
    <w:rsid w:val="00B14D76"/>
    <w:rsid w:val="00B14E55"/>
    <w:rsid w:val="00B1503E"/>
    <w:rsid w:val="00B151A7"/>
    <w:rsid w:val="00B151F7"/>
    <w:rsid w:val="00B17E86"/>
    <w:rsid w:val="00B20F2A"/>
    <w:rsid w:val="00B2112E"/>
    <w:rsid w:val="00B21488"/>
    <w:rsid w:val="00B214C4"/>
    <w:rsid w:val="00B216DD"/>
    <w:rsid w:val="00B217EE"/>
    <w:rsid w:val="00B2191C"/>
    <w:rsid w:val="00B22016"/>
    <w:rsid w:val="00B23B11"/>
    <w:rsid w:val="00B23FC0"/>
    <w:rsid w:val="00B2421F"/>
    <w:rsid w:val="00B25A5B"/>
    <w:rsid w:val="00B26FE7"/>
    <w:rsid w:val="00B275F4"/>
    <w:rsid w:val="00B304A7"/>
    <w:rsid w:val="00B305F9"/>
    <w:rsid w:val="00B30E6F"/>
    <w:rsid w:val="00B32F57"/>
    <w:rsid w:val="00B33121"/>
    <w:rsid w:val="00B3376F"/>
    <w:rsid w:val="00B3394E"/>
    <w:rsid w:val="00B3635B"/>
    <w:rsid w:val="00B36ECB"/>
    <w:rsid w:val="00B36F67"/>
    <w:rsid w:val="00B373D1"/>
    <w:rsid w:val="00B37936"/>
    <w:rsid w:val="00B40855"/>
    <w:rsid w:val="00B40CEF"/>
    <w:rsid w:val="00B40D59"/>
    <w:rsid w:val="00B40DC7"/>
    <w:rsid w:val="00B41CF0"/>
    <w:rsid w:val="00B4274F"/>
    <w:rsid w:val="00B42D18"/>
    <w:rsid w:val="00B4317F"/>
    <w:rsid w:val="00B45718"/>
    <w:rsid w:val="00B46318"/>
    <w:rsid w:val="00B46958"/>
    <w:rsid w:val="00B54381"/>
    <w:rsid w:val="00B54558"/>
    <w:rsid w:val="00B5471C"/>
    <w:rsid w:val="00B55694"/>
    <w:rsid w:val="00B5590A"/>
    <w:rsid w:val="00B56AC2"/>
    <w:rsid w:val="00B61150"/>
    <w:rsid w:val="00B612AF"/>
    <w:rsid w:val="00B6203B"/>
    <w:rsid w:val="00B62327"/>
    <w:rsid w:val="00B6291B"/>
    <w:rsid w:val="00B62B7D"/>
    <w:rsid w:val="00B640BB"/>
    <w:rsid w:val="00B64C97"/>
    <w:rsid w:val="00B6583B"/>
    <w:rsid w:val="00B6648E"/>
    <w:rsid w:val="00B676D4"/>
    <w:rsid w:val="00B70315"/>
    <w:rsid w:val="00B708B3"/>
    <w:rsid w:val="00B72566"/>
    <w:rsid w:val="00B72CA7"/>
    <w:rsid w:val="00B732C2"/>
    <w:rsid w:val="00B73DDE"/>
    <w:rsid w:val="00B74042"/>
    <w:rsid w:val="00B7409C"/>
    <w:rsid w:val="00B75649"/>
    <w:rsid w:val="00B75FBC"/>
    <w:rsid w:val="00B81022"/>
    <w:rsid w:val="00B81042"/>
    <w:rsid w:val="00B815A7"/>
    <w:rsid w:val="00B8263B"/>
    <w:rsid w:val="00B831E4"/>
    <w:rsid w:val="00B83AE6"/>
    <w:rsid w:val="00B845DA"/>
    <w:rsid w:val="00B86A0C"/>
    <w:rsid w:val="00B9014D"/>
    <w:rsid w:val="00B9064A"/>
    <w:rsid w:val="00B91162"/>
    <w:rsid w:val="00B91C92"/>
    <w:rsid w:val="00B92B31"/>
    <w:rsid w:val="00B92FAE"/>
    <w:rsid w:val="00B93D02"/>
    <w:rsid w:val="00B9411F"/>
    <w:rsid w:val="00B94CFF"/>
    <w:rsid w:val="00B95636"/>
    <w:rsid w:val="00B96730"/>
    <w:rsid w:val="00B97548"/>
    <w:rsid w:val="00B97C30"/>
    <w:rsid w:val="00BA0A72"/>
    <w:rsid w:val="00BA1302"/>
    <w:rsid w:val="00BA16BF"/>
    <w:rsid w:val="00BA1D6E"/>
    <w:rsid w:val="00BA2776"/>
    <w:rsid w:val="00BA2F7A"/>
    <w:rsid w:val="00BA3012"/>
    <w:rsid w:val="00BA3360"/>
    <w:rsid w:val="00BA3804"/>
    <w:rsid w:val="00BA3C66"/>
    <w:rsid w:val="00BA4005"/>
    <w:rsid w:val="00BA471B"/>
    <w:rsid w:val="00BA4A62"/>
    <w:rsid w:val="00BA51D8"/>
    <w:rsid w:val="00BA5594"/>
    <w:rsid w:val="00BA5A51"/>
    <w:rsid w:val="00BA5B1E"/>
    <w:rsid w:val="00BA5C52"/>
    <w:rsid w:val="00BA5D13"/>
    <w:rsid w:val="00BA60D4"/>
    <w:rsid w:val="00BA67C0"/>
    <w:rsid w:val="00BA73C4"/>
    <w:rsid w:val="00BA798C"/>
    <w:rsid w:val="00BA7BB6"/>
    <w:rsid w:val="00BB021B"/>
    <w:rsid w:val="00BB03B8"/>
    <w:rsid w:val="00BB0DC8"/>
    <w:rsid w:val="00BB251C"/>
    <w:rsid w:val="00BB26D9"/>
    <w:rsid w:val="00BB293B"/>
    <w:rsid w:val="00BB3176"/>
    <w:rsid w:val="00BB31E6"/>
    <w:rsid w:val="00BB3B38"/>
    <w:rsid w:val="00BB4C71"/>
    <w:rsid w:val="00BB6E01"/>
    <w:rsid w:val="00BB7029"/>
    <w:rsid w:val="00BC01C7"/>
    <w:rsid w:val="00BC0BCB"/>
    <w:rsid w:val="00BC19FB"/>
    <w:rsid w:val="00BC1B4A"/>
    <w:rsid w:val="00BC1EBC"/>
    <w:rsid w:val="00BC314A"/>
    <w:rsid w:val="00BC3754"/>
    <w:rsid w:val="00BC3E99"/>
    <w:rsid w:val="00BC5462"/>
    <w:rsid w:val="00BC5532"/>
    <w:rsid w:val="00BC5805"/>
    <w:rsid w:val="00BC7431"/>
    <w:rsid w:val="00BC770C"/>
    <w:rsid w:val="00BC7A5C"/>
    <w:rsid w:val="00BD0559"/>
    <w:rsid w:val="00BD0A9E"/>
    <w:rsid w:val="00BD2000"/>
    <w:rsid w:val="00BD2248"/>
    <w:rsid w:val="00BD2B21"/>
    <w:rsid w:val="00BD360E"/>
    <w:rsid w:val="00BD3B6A"/>
    <w:rsid w:val="00BD4853"/>
    <w:rsid w:val="00BD49A3"/>
    <w:rsid w:val="00BD4A12"/>
    <w:rsid w:val="00BD54C9"/>
    <w:rsid w:val="00BD569C"/>
    <w:rsid w:val="00BD62B0"/>
    <w:rsid w:val="00BD6957"/>
    <w:rsid w:val="00BD6A31"/>
    <w:rsid w:val="00BD6B21"/>
    <w:rsid w:val="00BD7058"/>
    <w:rsid w:val="00BD725D"/>
    <w:rsid w:val="00BE062D"/>
    <w:rsid w:val="00BE0F8E"/>
    <w:rsid w:val="00BE3111"/>
    <w:rsid w:val="00BE369B"/>
    <w:rsid w:val="00BE3AA7"/>
    <w:rsid w:val="00BE587D"/>
    <w:rsid w:val="00BE64C8"/>
    <w:rsid w:val="00BE749A"/>
    <w:rsid w:val="00BE77D7"/>
    <w:rsid w:val="00BF0196"/>
    <w:rsid w:val="00BF1500"/>
    <w:rsid w:val="00BF3A2B"/>
    <w:rsid w:val="00BF3BE0"/>
    <w:rsid w:val="00BF41FE"/>
    <w:rsid w:val="00BF4F6E"/>
    <w:rsid w:val="00BF5014"/>
    <w:rsid w:val="00BF549B"/>
    <w:rsid w:val="00BF66E5"/>
    <w:rsid w:val="00BF6F27"/>
    <w:rsid w:val="00BF76FF"/>
    <w:rsid w:val="00BF7950"/>
    <w:rsid w:val="00C00655"/>
    <w:rsid w:val="00C0091F"/>
    <w:rsid w:val="00C03FF9"/>
    <w:rsid w:val="00C103A9"/>
    <w:rsid w:val="00C108C1"/>
    <w:rsid w:val="00C12CB8"/>
    <w:rsid w:val="00C13195"/>
    <w:rsid w:val="00C13DC8"/>
    <w:rsid w:val="00C14802"/>
    <w:rsid w:val="00C1534D"/>
    <w:rsid w:val="00C168D3"/>
    <w:rsid w:val="00C16A83"/>
    <w:rsid w:val="00C177E2"/>
    <w:rsid w:val="00C205C7"/>
    <w:rsid w:val="00C207F4"/>
    <w:rsid w:val="00C21191"/>
    <w:rsid w:val="00C217D6"/>
    <w:rsid w:val="00C21C9A"/>
    <w:rsid w:val="00C22DB0"/>
    <w:rsid w:val="00C24937"/>
    <w:rsid w:val="00C25321"/>
    <w:rsid w:val="00C26796"/>
    <w:rsid w:val="00C27623"/>
    <w:rsid w:val="00C3050E"/>
    <w:rsid w:val="00C31342"/>
    <w:rsid w:val="00C313FF"/>
    <w:rsid w:val="00C32D61"/>
    <w:rsid w:val="00C33825"/>
    <w:rsid w:val="00C3426D"/>
    <w:rsid w:val="00C34649"/>
    <w:rsid w:val="00C34E12"/>
    <w:rsid w:val="00C35CC4"/>
    <w:rsid w:val="00C363FF"/>
    <w:rsid w:val="00C368C8"/>
    <w:rsid w:val="00C36A35"/>
    <w:rsid w:val="00C374BD"/>
    <w:rsid w:val="00C377C0"/>
    <w:rsid w:val="00C37915"/>
    <w:rsid w:val="00C37A67"/>
    <w:rsid w:val="00C40A46"/>
    <w:rsid w:val="00C4214D"/>
    <w:rsid w:val="00C4218E"/>
    <w:rsid w:val="00C432FD"/>
    <w:rsid w:val="00C434C1"/>
    <w:rsid w:val="00C442FB"/>
    <w:rsid w:val="00C44EFD"/>
    <w:rsid w:val="00C452DD"/>
    <w:rsid w:val="00C4558D"/>
    <w:rsid w:val="00C458AB"/>
    <w:rsid w:val="00C45B36"/>
    <w:rsid w:val="00C45D10"/>
    <w:rsid w:val="00C45E5D"/>
    <w:rsid w:val="00C4619B"/>
    <w:rsid w:val="00C46A06"/>
    <w:rsid w:val="00C46E37"/>
    <w:rsid w:val="00C4717C"/>
    <w:rsid w:val="00C504FA"/>
    <w:rsid w:val="00C50695"/>
    <w:rsid w:val="00C5162C"/>
    <w:rsid w:val="00C52DF0"/>
    <w:rsid w:val="00C53403"/>
    <w:rsid w:val="00C53706"/>
    <w:rsid w:val="00C53F19"/>
    <w:rsid w:val="00C54B40"/>
    <w:rsid w:val="00C5707B"/>
    <w:rsid w:val="00C579A7"/>
    <w:rsid w:val="00C62B94"/>
    <w:rsid w:val="00C63471"/>
    <w:rsid w:val="00C6408B"/>
    <w:rsid w:val="00C64F6C"/>
    <w:rsid w:val="00C66145"/>
    <w:rsid w:val="00C663AE"/>
    <w:rsid w:val="00C663D5"/>
    <w:rsid w:val="00C6702C"/>
    <w:rsid w:val="00C70305"/>
    <w:rsid w:val="00C708C8"/>
    <w:rsid w:val="00C72079"/>
    <w:rsid w:val="00C724BA"/>
    <w:rsid w:val="00C72F1C"/>
    <w:rsid w:val="00C74262"/>
    <w:rsid w:val="00C74609"/>
    <w:rsid w:val="00C74792"/>
    <w:rsid w:val="00C74C40"/>
    <w:rsid w:val="00C7551B"/>
    <w:rsid w:val="00C75AED"/>
    <w:rsid w:val="00C75F33"/>
    <w:rsid w:val="00C80A0C"/>
    <w:rsid w:val="00C824C5"/>
    <w:rsid w:val="00C82FE1"/>
    <w:rsid w:val="00C830C1"/>
    <w:rsid w:val="00C830C4"/>
    <w:rsid w:val="00C83679"/>
    <w:rsid w:val="00C83AB1"/>
    <w:rsid w:val="00C84D40"/>
    <w:rsid w:val="00C862CB"/>
    <w:rsid w:val="00C86DDE"/>
    <w:rsid w:val="00C86F64"/>
    <w:rsid w:val="00C87838"/>
    <w:rsid w:val="00C9060A"/>
    <w:rsid w:val="00C906AB"/>
    <w:rsid w:val="00C921AC"/>
    <w:rsid w:val="00C92936"/>
    <w:rsid w:val="00C93976"/>
    <w:rsid w:val="00C95691"/>
    <w:rsid w:val="00C9571C"/>
    <w:rsid w:val="00C9620E"/>
    <w:rsid w:val="00C97717"/>
    <w:rsid w:val="00CA1165"/>
    <w:rsid w:val="00CA21A4"/>
    <w:rsid w:val="00CA224A"/>
    <w:rsid w:val="00CA2735"/>
    <w:rsid w:val="00CA2838"/>
    <w:rsid w:val="00CA2BCB"/>
    <w:rsid w:val="00CA394A"/>
    <w:rsid w:val="00CA46EA"/>
    <w:rsid w:val="00CA4860"/>
    <w:rsid w:val="00CA52A5"/>
    <w:rsid w:val="00CA5748"/>
    <w:rsid w:val="00CA5D60"/>
    <w:rsid w:val="00CA64A9"/>
    <w:rsid w:val="00CA6581"/>
    <w:rsid w:val="00CA738F"/>
    <w:rsid w:val="00CA745F"/>
    <w:rsid w:val="00CA77C9"/>
    <w:rsid w:val="00CA7929"/>
    <w:rsid w:val="00CA7E80"/>
    <w:rsid w:val="00CB06DD"/>
    <w:rsid w:val="00CB0ECB"/>
    <w:rsid w:val="00CB100C"/>
    <w:rsid w:val="00CB19F8"/>
    <w:rsid w:val="00CB3113"/>
    <w:rsid w:val="00CB39BD"/>
    <w:rsid w:val="00CB45A1"/>
    <w:rsid w:val="00CB7314"/>
    <w:rsid w:val="00CB7329"/>
    <w:rsid w:val="00CC0148"/>
    <w:rsid w:val="00CC1253"/>
    <w:rsid w:val="00CC1A3A"/>
    <w:rsid w:val="00CC243B"/>
    <w:rsid w:val="00CC2668"/>
    <w:rsid w:val="00CC3CA4"/>
    <w:rsid w:val="00CC3F31"/>
    <w:rsid w:val="00CC4522"/>
    <w:rsid w:val="00CC49F9"/>
    <w:rsid w:val="00CC4C5C"/>
    <w:rsid w:val="00CC63EF"/>
    <w:rsid w:val="00CC6CC2"/>
    <w:rsid w:val="00CC744E"/>
    <w:rsid w:val="00CC76CE"/>
    <w:rsid w:val="00CC79B5"/>
    <w:rsid w:val="00CD0652"/>
    <w:rsid w:val="00CD0C2B"/>
    <w:rsid w:val="00CD1088"/>
    <w:rsid w:val="00CD13E9"/>
    <w:rsid w:val="00CD1726"/>
    <w:rsid w:val="00CD2587"/>
    <w:rsid w:val="00CD2668"/>
    <w:rsid w:val="00CD2A3D"/>
    <w:rsid w:val="00CD3347"/>
    <w:rsid w:val="00CD51CA"/>
    <w:rsid w:val="00CD5747"/>
    <w:rsid w:val="00CD5D5F"/>
    <w:rsid w:val="00CD62C9"/>
    <w:rsid w:val="00CD63E0"/>
    <w:rsid w:val="00CE0D5A"/>
    <w:rsid w:val="00CE0E88"/>
    <w:rsid w:val="00CE1030"/>
    <w:rsid w:val="00CE2BB8"/>
    <w:rsid w:val="00CE40A5"/>
    <w:rsid w:val="00CE423E"/>
    <w:rsid w:val="00CE424E"/>
    <w:rsid w:val="00CE43B2"/>
    <w:rsid w:val="00CE4AB2"/>
    <w:rsid w:val="00CE5643"/>
    <w:rsid w:val="00CE6203"/>
    <w:rsid w:val="00CE6464"/>
    <w:rsid w:val="00CF02A3"/>
    <w:rsid w:val="00CF04B5"/>
    <w:rsid w:val="00CF0D80"/>
    <w:rsid w:val="00CF1288"/>
    <w:rsid w:val="00CF2E7D"/>
    <w:rsid w:val="00CF3142"/>
    <w:rsid w:val="00CF3B99"/>
    <w:rsid w:val="00CF3F7A"/>
    <w:rsid w:val="00CF5490"/>
    <w:rsid w:val="00CF6557"/>
    <w:rsid w:val="00CF6C70"/>
    <w:rsid w:val="00CF732E"/>
    <w:rsid w:val="00CF755B"/>
    <w:rsid w:val="00CF757E"/>
    <w:rsid w:val="00CF786C"/>
    <w:rsid w:val="00CF7C6F"/>
    <w:rsid w:val="00D003DB"/>
    <w:rsid w:val="00D00A59"/>
    <w:rsid w:val="00D01398"/>
    <w:rsid w:val="00D0192D"/>
    <w:rsid w:val="00D0301E"/>
    <w:rsid w:val="00D0383D"/>
    <w:rsid w:val="00D03F0F"/>
    <w:rsid w:val="00D04B0D"/>
    <w:rsid w:val="00D07034"/>
    <w:rsid w:val="00D07CF9"/>
    <w:rsid w:val="00D07EB5"/>
    <w:rsid w:val="00D100D3"/>
    <w:rsid w:val="00D10154"/>
    <w:rsid w:val="00D10761"/>
    <w:rsid w:val="00D10877"/>
    <w:rsid w:val="00D10CD9"/>
    <w:rsid w:val="00D10EF8"/>
    <w:rsid w:val="00D128A0"/>
    <w:rsid w:val="00D13C51"/>
    <w:rsid w:val="00D147BD"/>
    <w:rsid w:val="00D149C9"/>
    <w:rsid w:val="00D14F85"/>
    <w:rsid w:val="00D15BBB"/>
    <w:rsid w:val="00D16179"/>
    <w:rsid w:val="00D165C8"/>
    <w:rsid w:val="00D16A27"/>
    <w:rsid w:val="00D16A8C"/>
    <w:rsid w:val="00D16AB3"/>
    <w:rsid w:val="00D16F21"/>
    <w:rsid w:val="00D17802"/>
    <w:rsid w:val="00D20144"/>
    <w:rsid w:val="00D20187"/>
    <w:rsid w:val="00D205E2"/>
    <w:rsid w:val="00D20833"/>
    <w:rsid w:val="00D208BE"/>
    <w:rsid w:val="00D217E1"/>
    <w:rsid w:val="00D2189C"/>
    <w:rsid w:val="00D2202A"/>
    <w:rsid w:val="00D232CE"/>
    <w:rsid w:val="00D25408"/>
    <w:rsid w:val="00D25918"/>
    <w:rsid w:val="00D264B6"/>
    <w:rsid w:val="00D266C9"/>
    <w:rsid w:val="00D26A1B"/>
    <w:rsid w:val="00D27898"/>
    <w:rsid w:val="00D2792A"/>
    <w:rsid w:val="00D31154"/>
    <w:rsid w:val="00D31D42"/>
    <w:rsid w:val="00D32606"/>
    <w:rsid w:val="00D328E4"/>
    <w:rsid w:val="00D34E06"/>
    <w:rsid w:val="00D377A2"/>
    <w:rsid w:val="00D4117D"/>
    <w:rsid w:val="00D415AF"/>
    <w:rsid w:val="00D41A98"/>
    <w:rsid w:val="00D41B8B"/>
    <w:rsid w:val="00D41E05"/>
    <w:rsid w:val="00D41F95"/>
    <w:rsid w:val="00D432EC"/>
    <w:rsid w:val="00D43647"/>
    <w:rsid w:val="00D43AA9"/>
    <w:rsid w:val="00D43D37"/>
    <w:rsid w:val="00D4405E"/>
    <w:rsid w:val="00D44C36"/>
    <w:rsid w:val="00D45333"/>
    <w:rsid w:val="00D45826"/>
    <w:rsid w:val="00D46168"/>
    <w:rsid w:val="00D46B6B"/>
    <w:rsid w:val="00D4736B"/>
    <w:rsid w:val="00D47718"/>
    <w:rsid w:val="00D47CAE"/>
    <w:rsid w:val="00D518DE"/>
    <w:rsid w:val="00D53097"/>
    <w:rsid w:val="00D53CFB"/>
    <w:rsid w:val="00D54215"/>
    <w:rsid w:val="00D546A9"/>
    <w:rsid w:val="00D5507F"/>
    <w:rsid w:val="00D55651"/>
    <w:rsid w:val="00D56135"/>
    <w:rsid w:val="00D56410"/>
    <w:rsid w:val="00D5684A"/>
    <w:rsid w:val="00D56A36"/>
    <w:rsid w:val="00D57535"/>
    <w:rsid w:val="00D602C6"/>
    <w:rsid w:val="00D604A8"/>
    <w:rsid w:val="00D6090D"/>
    <w:rsid w:val="00D610BE"/>
    <w:rsid w:val="00D6124E"/>
    <w:rsid w:val="00D612AF"/>
    <w:rsid w:val="00D624A9"/>
    <w:rsid w:val="00D62521"/>
    <w:rsid w:val="00D6397E"/>
    <w:rsid w:val="00D64A1F"/>
    <w:rsid w:val="00D656EF"/>
    <w:rsid w:val="00D65DE0"/>
    <w:rsid w:val="00D66521"/>
    <w:rsid w:val="00D6654E"/>
    <w:rsid w:val="00D67858"/>
    <w:rsid w:val="00D704AD"/>
    <w:rsid w:val="00D71832"/>
    <w:rsid w:val="00D71B1E"/>
    <w:rsid w:val="00D71D8A"/>
    <w:rsid w:val="00D73311"/>
    <w:rsid w:val="00D7394D"/>
    <w:rsid w:val="00D74AA3"/>
    <w:rsid w:val="00D76293"/>
    <w:rsid w:val="00D77239"/>
    <w:rsid w:val="00D80404"/>
    <w:rsid w:val="00D80B55"/>
    <w:rsid w:val="00D80BCC"/>
    <w:rsid w:val="00D81786"/>
    <w:rsid w:val="00D81FA2"/>
    <w:rsid w:val="00D82075"/>
    <w:rsid w:val="00D83583"/>
    <w:rsid w:val="00D837DB"/>
    <w:rsid w:val="00D838AE"/>
    <w:rsid w:val="00D85570"/>
    <w:rsid w:val="00D85BC2"/>
    <w:rsid w:val="00D86613"/>
    <w:rsid w:val="00D8698A"/>
    <w:rsid w:val="00D869A7"/>
    <w:rsid w:val="00D86FC7"/>
    <w:rsid w:val="00D87AA7"/>
    <w:rsid w:val="00D91BCC"/>
    <w:rsid w:val="00D926AE"/>
    <w:rsid w:val="00D93060"/>
    <w:rsid w:val="00D93A27"/>
    <w:rsid w:val="00D94B1D"/>
    <w:rsid w:val="00D95082"/>
    <w:rsid w:val="00D954D4"/>
    <w:rsid w:val="00D9623D"/>
    <w:rsid w:val="00D964F4"/>
    <w:rsid w:val="00D97BFD"/>
    <w:rsid w:val="00D97FA4"/>
    <w:rsid w:val="00DA176F"/>
    <w:rsid w:val="00DA1AC0"/>
    <w:rsid w:val="00DA1FBE"/>
    <w:rsid w:val="00DA20DE"/>
    <w:rsid w:val="00DA2455"/>
    <w:rsid w:val="00DA3016"/>
    <w:rsid w:val="00DA34CE"/>
    <w:rsid w:val="00DA35B3"/>
    <w:rsid w:val="00DA508B"/>
    <w:rsid w:val="00DA514A"/>
    <w:rsid w:val="00DA53D9"/>
    <w:rsid w:val="00DA570D"/>
    <w:rsid w:val="00DA6022"/>
    <w:rsid w:val="00DA62F2"/>
    <w:rsid w:val="00DA6418"/>
    <w:rsid w:val="00DA684B"/>
    <w:rsid w:val="00DB197D"/>
    <w:rsid w:val="00DB2008"/>
    <w:rsid w:val="00DB4079"/>
    <w:rsid w:val="00DB4BCD"/>
    <w:rsid w:val="00DB51CA"/>
    <w:rsid w:val="00DB566D"/>
    <w:rsid w:val="00DB6329"/>
    <w:rsid w:val="00DC03A0"/>
    <w:rsid w:val="00DC0805"/>
    <w:rsid w:val="00DC0B20"/>
    <w:rsid w:val="00DC0F79"/>
    <w:rsid w:val="00DC2C7E"/>
    <w:rsid w:val="00DC39D5"/>
    <w:rsid w:val="00DC6271"/>
    <w:rsid w:val="00DC6591"/>
    <w:rsid w:val="00DC72E1"/>
    <w:rsid w:val="00DC738B"/>
    <w:rsid w:val="00DC77F2"/>
    <w:rsid w:val="00DC790F"/>
    <w:rsid w:val="00DD00EC"/>
    <w:rsid w:val="00DD0744"/>
    <w:rsid w:val="00DD167A"/>
    <w:rsid w:val="00DD1E2A"/>
    <w:rsid w:val="00DD3400"/>
    <w:rsid w:val="00DD465B"/>
    <w:rsid w:val="00DD49DC"/>
    <w:rsid w:val="00DD4B39"/>
    <w:rsid w:val="00DD5593"/>
    <w:rsid w:val="00DD568B"/>
    <w:rsid w:val="00DD59B0"/>
    <w:rsid w:val="00DD5A5A"/>
    <w:rsid w:val="00DD5FF6"/>
    <w:rsid w:val="00DD6CCC"/>
    <w:rsid w:val="00DD7555"/>
    <w:rsid w:val="00DD79DB"/>
    <w:rsid w:val="00DD7A0A"/>
    <w:rsid w:val="00DD7F84"/>
    <w:rsid w:val="00DE00B9"/>
    <w:rsid w:val="00DE0B97"/>
    <w:rsid w:val="00DE18B6"/>
    <w:rsid w:val="00DE23AF"/>
    <w:rsid w:val="00DE2A9D"/>
    <w:rsid w:val="00DE3931"/>
    <w:rsid w:val="00DE3F6D"/>
    <w:rsid w:val="00DE476C"/>
    <w:rsid w:val="00DE5748"/>
    <w:rsid w:val="00DE5990"/>
    <w:rsid w:val="00DE65A0"/>
    <w:rsid w:val="00DE668D"/>
    <w:rsid w:val="00DE71D1"/>
    <w:rsid w:val="00DE759F"/>
    <w:rsid w:val="00DE7812"/>
    <w:rsid w:val="00DF06C6"/>
    <w:rsid w:val="00DF0936"/>
    <w:rsid w:val="00DF1388"/>
    <w:rsid w:val="00DF2385"/>
    <w:rsid w:val="00DF259A"/>
    <w:rsid w:val="00DF2696"/>
    <w:rsid w:val="00DF2F6D"/>
    <w:rsid w:val="00DF317F"/>
    <w:rsid w:val="00DF3552"/>
    <w:rsid w:val="00DF38B9"/>
    <w:rsid w:val="00DF71E4"/>
    <w:rsid w:val="00E001E2"/>
    <w:rsid w:val="00E00E96"/>
    <w:rsid w:val="00E02375"/>
    <w:rsid w:val="00E04BD7"/>
    <w:rsid w:val="00E04BEB"/>
    <w:rsid w:val="00E04E06"/>
    <w:rsid w:val="00E0513A"/>
    <w:rsid w:val="00E075BD"/>
    <w:rsid w:val="00E079EB"/>
    <w:rsid w:val="00E079EC"/>
    <w:rsid w:val="00E07E12"/>
    <w:rsid w:val="00E10183"/>
    <w:rsid w:val="00E108D3"/>
    <w:rsid w:val="00E10D05"/>
    <w:rsid w:val="00E10EE1"/>
    <w:rsid w:val="00E11012"/>
    <w:rsid w:val="00E112ED"/>
    <w:rsid w:val="00E1190D"/>
    <w:rsid w:val="00E12902"/>
    <w:rsid w:val="00E1452D"/>
    <w:rsid w:val="00E145F9"/>
    <w:rsid w:val="00E148A4"/>
    <w:rsid w:val="00E14A5F"/>
    <w:rsid w:val="00E15B6F"/>
    <w:rsid w:val="00E15E01"/>
    <w:rsid w:val="00E164ED"/>
    <w:rsid w:val="00E16B15"/>
    <w:rsid w:val="00E16D3E"/>
    <w:rsid w:val="00E17574"/>
    <w:rsid w:val="00E20876"/>
    <w:rsid w:val="00E20D65"/>
    <w:rsid w:val="00E215C0"/>
    <w:rsid w:val="00E2238E"/>
    <w:rsid w:val="00E229DC"/>
    <w:rsid w:val="00E22A73"/>
    <w:rsid w:val="00E22C9A"/>
    <w:rsid w:val="00E24849"/>
    <w:rsid w:val="00E24A35"/>
    <w:rsid w:val="00E24E2E"/>
    <w:rsid w:val="00E257AB"/>
    <w:rsid w:val="00E27E8D"/>
    <w:rsid w:val="00E307DD"/>
    <w:rsid w:val="00E31B10"/>
    <w:rsid w:val="00E31C62"/>
    <w:rsid w:val="00E32DA9"/>
    <w:rsid w:val="00E3323D"/>
    <w:rsid w:val="00E34132"/>
    <w:rsid w:val="00E349B1"/>
    <w:rsid w:val="00E34E2A"/>
    <w:rsid w:val="00E35CAF"/>
    <w:rsid w:val="00E35FDD"/>
    <w:rsid w:val="00E36B9B"/>
    <w:rsid w:val="00E376BA"/>
    <w:rsid w:val="00E37923"/>
    <w:rsid w:val="00E37E3A"/>
    <w:rsid w:val="00E40595"/>
    <w:rsid w:val="00E408B2"/>
    <w:rsid w:val="00E41A3A"/>
    <w:rsid w:val="00E41D71"/>
    <w:rsid w:val="00E421D9"/>
    <w:rsid w:val="00E4231C"/>
    <w:rsid w:val="00E42390"/>
    <w:rsid w:val="00E425F7"/>
    <w:rsid w:val="00E42E55"/>
    <w:rsid w:val="00E433A2"/>
    <w:rsid w:val="00E438B3"/>
    <w:rsid w:val="00E43BB0"/>
    <w:rsid w:val="00E44496"/>
    <w:rsid w:val="00E47071"/>
    <w:rsid w:val="00E50938"/>
    <w:rsid w:val="00E50BB5"/>
    <w:rsid w:val="00E51111"/>
    <w:rsid w:val="00E520E9"/>
    <w:rsid w:val="00E526DA"/>
    <w:rsid w:val="00E54172"/>
    <w:rsid w:val="00E54D76"/>
    <w:rsid w:val="00E555A9"/>
    <w:rsid w:val="00E55EAB"/>
    <w:rsid w:val="00E565C1"/>
    <w:rsid w:val="00E57231"/>
    <w:rsid w:val="00E5761E"/>
    <w:rsid w:val="00E60323"/>
    <w:rsid w:val="00E617FA"/>
    <w:rsid w:val="00E62A6C"/>
    <w:rsid w:val="00E62CDD"/>
    <w:rsid w:val="00E62D2C"/>
    <w:rsid w:val="00E62D38"/>
    <w:rsid w:val="00E63A17"/>
    <w:rsid w:val="00E63F8B"/>
    <w:rsid w:val="00E64D85"/>
    <w:rsid w:val="00E65C4F"/>
    <w:rsid w:val="00E7076D"/>
    <w:rsid w:val="00E7078D"/>
    <w:rsid w:val="00E7081C"/>
    <w:rsid w:val="00E70B4E"/>
    <w:rsid w:val="00E714BE"/>
    <w:rsid w:val="00E71A3E"/>
    <w:rsid w:val="00E71BF9"/>
    <w:rsid w:val="00E71DA3"/>
    <w:rsid w:val="00E71F6F"/>
    <w:rsid w:val="00E723FE"/>
    <w:rsid w:val="00E72517"/>
    <w:rsid w:val="00E72A64"/>
    <w:rsid w:val="00E72B11"/>
    <w:rsid w:val="00E72C77"/>
    <w:rsid w:val="00E73607"/>
    <w:rsid w:val="00E74E66"/>
    <w:rsid w:val="00E75766"/>
    <w:rsid w:val="00E7595E"/>
    <w:rsid w:val="00E75A0C"/>
    <w:rsid w:val="00E769D4"/>
    <w:rsid w:val="00E76FBB"/>
    <w:rsid w:val="00E77DC5"/>
    <w:rsid w:val="00E809FD"/>
    <w:rsid w:val="00E81CD6"/>
    <w:rsid w:val="00E82E52"/>
    <w:rsid w:val="00E83279"/>
    <w:rsid w:val="00E8375E"/>
    <w:rsid w:val="00E840D5"/>
    <w:rsid w:val="00E845CA"/>
    <w:rsid w:val="00E84A90"/>
    <w:rsid w:val="00E84C5B"/>
    <w:rsid w:val="00E85613"/>
    <w:rsid w:val="00E85D69"/>
    <w:rsid w:val="00E8616F"/>
    <w:rsid w:val="00E862A8"/>
    <w:rsid w:val="00E87EE1"/>
    <w:rsid w:val="00E90B37"/>
    <w:rsid w:val="00E91055"/>
    <w:rsid w:val="00E912DD"/>
    <w:rsid w:val="00E9148F"/>
    <w:rsid w:val="00E916C0"/>
    <w:rsid w:val="00E941AB"/>
    <w:rsid w:val="00E957AF"/>
    <w:rsid w:val="00E962AD"/>
    <w:rsid w:val="00E96650"/>
    <w:rsid w:val="00E966B4"/>
    <w:rsid w:val="00E96746"/>
    <w:rsid w:val="00EA06B6"/>
    <w:rsid w:val="00EA178F"/>
    <w:rsid w:val="00EA179D"/>
    <w:rsid w:val="00EA1A97"/>
    <w:rsid w:val="00EA1B50"/>
    <w:rsid w:val="00EA2C44"/>
    <w:rsid w:val="00EA2F45"/>
    <w:rsid w:val="00EA3806"/>
    <w:rsid w:val="00EA3A7F"/>
    <w:rsid w:val="00EA3B4A"/>
    <w:rsid w:val="00EA54A8"/>
    <w:rsid w:val="00EA5B69"/>
    <w:rsid w:val="00EA678A"/>
    <w:rsid w:val="00EA7012"/>
    <w:rsid w:val="00EB07B9"/>
    <w:rsid w:val="00EB2E54"/>
    <w:rsid w:val="00EB3703"/>
    <w:rsid w:val="00EB5711"/>
    <w:rsid w:val="00EB6FEC"/>
    <w:rsid w:val="00EB7322"/>
    <w:rsid w:val="00EB734A"/>
    <w:rsid w:val="00EB7F4B"/>
    <w:rsid w:val="00EC09BE"/>
    <w:rsid w:val="00EC1212"/>
    <w:rsid w:val="00EC1E8A"/>
    <w:rsid w:val="00EC4357"/>
    <w:rsid w:val="00EC4796"/>
    <w:rsid w:val="00EC4B02"/>
    <w:rsid w:val="00EC55BC"/>
    <w:rsid w:val="00EC7D8E"/>
    <w:rsid w:val="00ED13F8"/>
    <w:rsid w:val="00ED1A40"/>
    <w:rsid w:val="00ED1D26"/>
    <w:rsid w:val="00ED3032"/>
    <w:rsid w:val="00ED39AD"/>
    <w:rsid w:val="00ED4DA0"/>
    <w:rsid w:val="00ED50B9"/>
    <w:rsid w:val="00ED5B10"/>
    <w:rsid w:val="00ED6023"/>
    <w:rsid w:val="00ED6FD7"/>
    <w:rsid w:val="00ED75EC"/>
    <w:rsid w:val="00ED7FA7"/>
    <w:rsid w:val="00EE0400"/>
    <w:rsid w:val="00EE0863"/>
    <w:rsid w:val="00EE179C"/>
    <w:rsid w:val="00EE1A6E"/>
    <w:rsid w:val="00EE22B1"/>
    <w:rsid w:val="00EE2C15"/>
    <w:rsid w:val="00EE3A64"/>
    <w:rsid w:val="00EE5280"/>
    <w:rsid w:val="00EE5AFD"/>
    <w:rsid w:val="00EE5C96"/>
    <w:rsid w:val="00EE5D9E"/>
    <w:rsid w:val="00EE61A2"/>
    <w:rsid w:val="00EE66F8"/>
    <w:rsid w:val="00EE6725"/>
    <w:rsid w:val="00EE6840"/>
    <w:rsid w:val="00EE6FFE"/>
    <w:rsid w:val="00EE7AB9"/>
    <w:rsid w:val="00EE7D98"/>
    <w:rsid w:val="00EE7EA1"/>
    <w:rsid w:val="00EF042B"/>
    <w:rsid w:val="00EF050A"/>
    <w:rsid w:val="00EF3D15"/>
    <w:rsid w:val="00EF44E3"/>
    <w:rsid w:val="00EF5613"/>
    <w:rsid w:val="00EF5C92"/>
    <w:rsid w:val="00EF6644"/>
    <w:rsid w:val="00EF7182"/>
    <w:rsid w:val="00EF747D"/>
    <w:rsid w:val="00F00314"/>
    <w:rsid w:val="00F016C7"/>
    <w:rsid w:val="00F03ED4"/>
    <w:rsid w:val="00F055F0"/>
    <w:rsid w:val="00F05FF9"/>
    <w:rsid w:val="00F0620F"/>
    <w:rsid w:val="00F0692B"/>
    <w:rsid w:val="00F06AA9"/>
    <w:rsid w:val="00F1054B"/>
    <w:rsid w:val="00F10B32"/>
    <w:rsid w:val="00F12835"/>
    <w:rsid w:val="00F12A8F"/>
    <w:rsid w:val="00F12D22"/>
    <w:rsid w:val="00F132E3"/>
    <w:rsid w:val="00F15408"/>
    <w:rsid w:val="00F16EE1"/>
    <w:rsid w:val="00F17E1C"/>
    <w:rsid w:val="00F217AE"/>
    <w:rsid w:val="00F2236B"/>
    <w:rsid w:val="00F2265B"/>
    <w:rsid w:val="00F2289C"/>
    <w:rsid w:val="00F22B40"/>
    <w:rsid w:val="00F22EAB"/>
    <w:rsid w:val="00F23813"/>
    <w:rsid w:val="00F238E7"/>
    <w:rsid w:val="00F24000"/>
    <w:rsid w:val="00F2432D"/>
    <w:rsid w:val="00F24602"/>
    <w:rsid w:val="00F24E69"/>
    <w:rsid w:val="00F25DA3"/>
    <w:rsid w:val="00F25F7D"/>
    <w:rsid w:val="00F260B0"/>
    <w:rsid w:val="00F26622"/>
    <w:rsid w:val="00F279C5"/>
    <w:rsid w:val="00F3064A"/>
    <w:rsid w:val="00F30A12"/>
    <w:rsid w:val="00F3112F"/>
    <w:rsid w:val="00F31164"/>
    <w:rsid w:val="00F31477"/>
    <w:rsid w:val="00F320F8"/>
    <w:rsid w:val="00F32462"/>
    <w:rsid w:val="00F3295B"/>
    <w:rsid w:val="00F33D1D"/>
    <w:rsid w:val="00F34457"/>
    <w:rsid w:val="00F34641"/>
    <w:rsid w:val="00F355B2"/>
    <w:rsid w:val="00F35CB2"/>
    <w:rsid w:val="00F36782"/>
    <w:rsid w:val="00F37695"/>
    <w:rsid w:val="00F40B29"/>
    <w:rsid w:val="00F41329"/>
    <w:rsid w:val="00F4145E"/>
    <w:rsid w:val="00F42E4D"/>
    <w:rsid w:val="00F453E0"/>
    <w:rsid w:val="00F457B8"/>
    <w:rsid w:val="00F461F7"/>
    <w:rsid w:val="00F463B4"/>
    <w:rsid w:val="00F50108"/>
    <w:rsid w:val="00F50B53"/>
    <w:rsid w:val="00F50E0C"/>
    <w:rsid w:val="00F50EA2"/>
    <w:rsid w:val="00F51752"/>
    <w:rsid w:val="00F524C6"/>
    <w:rsid w:val="00F53ECB"/>
    <w:rsid w:val="00F558E0"/>
    <w:rsid w:val="00F56453"/>
    <w:rsid w:val="00F570D5"/>
    <w:rsid w:val="00F570FA"/>
    <w:rsid w:val="00F60A1F"/>
    <w:rsid w:val="00F60E74"/>
    <w:rsid w:val="00F612DA"/>
    <w:rsid w:val="00F61406"/>
    <w:rsid w:val="00F6159E"/>
    <w:rsid w:val="00F620A9"/>
    <w:rsid w:val="00F6235E"/>
    <w:rsid w:val="00F633C4"/>
    <w:rsid w:val="00F63FC7"/>
    <w:rsid w:val="00F640FF"/>
    <w:rsid w:val="00F65088"/>
    <w:rsid w:val="00F6554C"/>
    <w:rsid w:val="00F66BD4"/>
    <w:rsid w:val="00F67428"/>
    <w:rsid w:val="00F700AD"/>
    <w:rsid w:val="00F71825"/>
    <w:rsid w:val="00F71AE1"/>
    <w:rsid w:val="00F725DA"/>
    <w:rsid w:val="00F72C82"/>
    <w:rsid w:val="00F72E3C"/>
    <w:rsid w:val="00F72EB2"/>
    <w:rsid w:val="00F734CF"/>
    <w:rsid w:val="00F73A92"/>
    <w:rsid w:val="00F7488E"/>
    <w:rsid w:val="00F75628"/>
    <w:rsid w:val="00F75A9B"/>
    <w:rsid w:val="00F76A28"/>
    <w:rsid w:val="00F77B8B"/>
    <w:rsid w:val="00F77D95"/>
    <w:rsid w:val="00F80A3C"/>
    <w:rsid w:val="00F82492"/>
    <w:rsid w:val="00F84064"/>
    <w:rsid w:val="00F8495D"/>
    <w:rsid w:val="00F852D2"/>
    <w:rsid w:val="00F852EC"/>
    <w:rsid w:val="00F854EA"/>
    <w:rsid w:val="00F866F9"/>
    <w:rsid w:val="00F867EA"/>
    <w:rsid w:val="00F867F3"/>
    <w:rsid w:val="00F87D9B"/>
    <w:rsid w:val="00F916DC"/>
    <w:rsid w:val="00F91801"/>
    <w:rsid w:val="00F9225D"/>
    <w:rsid w:val="00F93E7C"/>
    <w:rsid w:val="00F93F29"/>
    <w:rsid w:val="00F947C3"/>
    <w:rsid w:val="00F94980"/>
    <w:rsid w:val="00F94CF0"/>
    <w:rsid w:val="00F963C4"/>
    <w:rsid w:val="00F96D49"/>
    <w:rsid w:val="00F97A76"/>
    <w:rsid w:val="00F97E54"/>
    <w:rsid w:val="00FA0046"/>
    <w:rsid w:val="00FA0D54"/>
    <w:rsid w:val="00FA1812"/>
    <w:rsid w:val="00FA2249"/>
    <w:rsid w:val="00FA28B6"/>
    <w:rsid w:val="00FA4209"/>
    <w:rsid w:val="00FA420F"/>
    <w:rsid w:val="00FA4698"/>
    <w:rsid w:val="00FA5759"/>
    <w:rsid w:val="00FA60B2"/>
    <w:rsid w:val="00FA6718"/>
    <w:rsid w:val="00FA695E"/>
    <w:rsid w:val="00FA6B24"/>
    <w:rsid w:val="00FB0100"/>
    <w:rsid w:val="00FB0202"/>
    <w:rsid w:val="00FB0CF5"/>
    <w:rsid w:val="00FB0DA6"/>
    <w:rsid w:val="00FB1051"/>
    <w:rsid w:val="00FB13C0"/>
    <w:rsid w:val="00FB16A4"/>
    <w:rsid w:val="00FB19A9"/>
    <w:rsid w:val="00FB1EB4"/>
    <w:rsid w:val="00FB1F94"/>
    <w:rsid w:val="00FB260B"/>
    <w:rsid w:val="00FB2962"/>
    <w:rsid w:val="00FB298F"/>
    <w:rsid w:val="00FB50A8"/>
    <w:rsid w:val="00FB5250"/>
    <w:rsid w:val="00FB57AE"/>
    <w:rsid w:val="00FB580E"/>
    <w:rsid w:val="00FB6BDB"/>
    <w:rsid w:val="00FB6E2D"/>
    <w:rsid w:val="00FC098A"/>
    <w:rsid w:val="00FC0C8C"/>
    <w:rsid w:val="00FC133D"/>
    <w:rsid w:val="00FC19E8"/>
    <w:rsid w:val="00FC22FB"/>
    <w:rsid w:val="00FC33E6"/>
    <w:rsid w:val="00FC3532"/>
    <w:rsid w:val="00FC432F"/>
    <w:rsid w:val="00FC47CE"/>
    <w:rsid w:val="00FC5219"/>
    <w:rsid w:val="00FC545A"/>
    <w:rsid w:val="00FC56A8"/>
    <w:rsid w:val="00FC6047"/>
    <w:rsid w:val="00FC663A"/>
    <w:rsid w:val="00FC748E"/>
    <w:rsid w:val="00FD02CC"/>
    <w:rsid w:val="00FD0C4B"/>
    <w:rsid w:val="00FD1197"/>
    <w:rsid w:val="00FD12B0"/>
    <w:rsid w:val="00FD1F8A"/>
    <w:rsid w:val="00FD3AD6"/>
    <w:rsid w:val="00FD43D2"/>
    <w:rsid w:val="00FD5B0F"/>
    <w:rsid w:val="00FD6841"/>
    <w:rsid w:val="00FD6B96"/>
    <w:rsid w:val="00FD7ACA"/>
    <w:rsid w:val="00FE021F"/>
    <w:rsid w:val="00FE0294"/>
    <w:rsid w:val="00FE03F0"/>
    <w:rsid w:val="00FE0944"/>
    <w:rsid w:val="00FE15C2"/>
    <w:rsid w:val="00FE1BCA"/>
    <w:rsid w:val="00FE24F1"/>
    <w:rsid w:val="00FE25DC"/>
    <w:rsid w:val="00FE3BFA"/>
    <w:rsid w:val="00FE3C8A"/>
    <w:rsid w:val="00FE49DA"/>
    <w:rsid w:val="00FE4F60"/>
    <w:rsid w:val="00FE5693"/>
    <w:rsid w:val="00FE579B"/>
    <w:rsid w:val="00FE5FC7"/>
    <w:rsid w:val="00FE6A00"/>
    <w:rsid w:val="00FF126E"/>
    <w:rsid w:val="00FF189A"/>
    <w:rsid w:val="00FF27A5"/>
    <w:rsid w:val="00FF27F2"/>
    <w:rsid w:val="00FF3273"/>
    <w:rsid w:val="00FF3EB1"/>
    <w:rsid w:val="00FF3FD5"/>
    <w:rsid w:val="00FF4697"/>
    <w:rsid w:val="00FF4916"/>
    <w:rsid w:val="00FF4C0B"/>
    <w:rsid w:val="00FF625D"/>
    <w:rsid w:val="00FF6274"/>
    <w:rsid w:val="00FF65F2"/>
    <w:rsid w:val="00FF6A8D"/>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 w:type="character" w:customStyle="1" w:styleId="Mencinsinresolver2">
    <w:name w:val="Mención sin resolver2"/>
    <w:basedOn w:val="Fuentedeprrafopredeter"/>
    <w:uiPriority w:val="99"/>
    <w:semiHidden/>
    <w:unhideWhenUsed/>
    <w:rsid w:val="00E71DA3"/>
    <w:rPr>
      <w:color w:val="605E5C"/>
      <w:shd w:val="clear" w:color="auto" w:fill="E1DFDD"/>
    </w:rPr>
  </w:style>
  <w:style w:type="paragraph" w:styleId="Revisin">
    <w:name w:val="Revision"/>
    <w:hidden/>
    <w:uiPriority w:val="99"/>
    <w:semiHidden/>
    <w:rsid w:val="00E71DA3"/>
    <w:pPr>
      <w:spacing w:after="0" w:line="240" w:lineRule="auto"/>
    </w:pPr>
  </w:style>
  <w:style w:type="paragraph" w:styleId="Textoindependiente">
    <w:name w:val="Body Text"/>
    <w:basedOn w:val="Normal"/>
    <w:link w:val="TextoindependienteCar"/>
    <w:qFormat/>
    <w:rsid w:val="00A612BA"/>
    <w:pPr>
      <w:spacing w:before="180" w:after="180" w:line="360" w:lineRule="auto"/>
      <w:jc w:val="both"/>
    </w:pPr>
    <w:rPr>
      <w:rFonts w:ascii="Arial" w:hAnsi="Arial" w:cs="Arial"/>
      <w:kern w:val="0"/>
      <w:sz w:val="24"/>
      <w:szCs w:val="24"/>
      <w14:ligatures w14:val="none"/>
    </w:rPr>
  </w:style>
  <w:style w:type="character" w:customStyle="1" w:styleId="TextoindependienteCar">
    <w:name w:val="Texto independiente Car"/>
    <w:basedOn w:val="Fuentedeprrafopredeter"/>
    <w:link w:val="Textoindependiente"/>
    <w:rsid w:val="00A612BA"/>
    <w:rPr>
      <w:rFonts w:ascii="Arial" w:hAnsi="Arial" w:cs="Arial"/>
      <w:kern w:val="0"/>
      <w:sz w:val="24"/>
      <w:szCs w:val="24"/>
      <w14:ligatures w14:val="none"/>
    </w:rPr>
  </w:style>
  <w:style w:type="character" w:styleId="Mencinsinresolver">
    <w:name w:val="Unresolved Mention"/>
    <w:basedOn w:val="Fuentedeprrafopredeter"/>
    <w:uiPriority w:val="99"/>
    <w:semiHidden/>
    <w:unhideWhenUsed/>
    <w:rsid w:val="002C5A87"/>
    <w:rPr>
      <w:color w:val="605E5C"/>
      <w:shd w:val="clear" w:color="auto" w:fill="E1DFDD"/>
    </w:rPr>
  </w:style>
  <w:style w:type="paragraph" w:styleId="HTMLconformatoprevio">
    <w:name w:val="HTML Preformatted"/>
    <w:basedOn w:val="Normal"/>
    <w:link w:val="HTMLconformatoprevioCar"/>
    <w:uiPriority w:val="99"/>
    <w:semiHidden/>
    <w:unhideWhenUsed/>
    <w:rsid w:val="000A064E"/>
    <w:pPr>
      <w:spacing w:after="0" w:line="240" w:lineRule="auto"/>
    </w:pPr>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0A064E"/>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32768203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672954893">
      <w:bodyDiv w:val="1"/>
      <w:marLeft w:val="0"/>
      <w:marRight w:val="0"/>
      <w:marTop w:val="0"/>
      <w:marBottom w:val="0"/>
      <w:divBdr>
        <w:top w:val="none" w:sz="0" w:space="0" w:color="auto"/>
        <w:left w:val="none" w:sz="0" w:space="0" w:color="auto"/>
        <w:bottom w:val="none" w:sz="0" w:space="0" w:color="auto"/>
        <w:right w:val="none" w:sz="0" w:space="0" w:color="auto"/>
      </w:divBdr>
    </w:div>
    <w:div w:id="731929754">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829294087">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02457692">
      <w:bodyDiv w:val="1"/>
      <w:marLeft w:val="0"/>
      <w:marRight w:val="0"/>
      <w:marTop w:val="0"/>
      <w:marBottom w:val="0"/>
      <w:divBdr>
        <w:top w:val="none" w:sz="0" w:space="0" w:color="auto"/>
        <w:left w:val="none" w:sz="0" w:space="0" w:color="auto"/>
        <w:bottom w:val="none" w:sz="0" w:space="0" w:color="auto"/>
        <w:right w:val="none" w:sz="0" w:space="0" w:color="auto"/>
      </w:divBdr>
    </w:div>
    <w:div w:id="1105806324">
      <w:bodyDiv w:val="1"/>
      <w:marLeft w:val="0"/>
      <w:marRight w:val="0"/>
      <w:marTop w:val="0"/>
      <w:marBottom w:val="0"/>
      <w:divBdr>
        <w:top w:val="none" w:sz="0" w:space="0" w:color="auto"/>
        <w:left w:val="none" w:sz="0" w:space="0" w:color="auto"/>
        <w:bottom w:val="none" w:sz="0" w:space="0" w:color="auto"/>
        <w:right w:val="none" w:sz="0" w:space="0" w:color="auto"/>
      </w:divBdr>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27185945">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472358282">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75428082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1927567007">
      <w:bodyDiv w:val="1"/>
      <w:marLeft w:val="0"/>
      <w:marRight w:val="0"/>
      <w:marTop w:val="0"/>
      <w:marBottom w:val="0"/>
      <w:divBdr>
        <w:top w:val="none" w:sz="0" w:space="0" w:color="auto"/>
        <w:left w:val="none" w:sz="0" w:space="0" w:color="auto"/>
        <w:bottom w:val="none" w:sz="0" w:space="0" w:color="auto"/>
        <w:right w:val="none" w:sz="0" w:space="0" w:color="auto"/>
      </w:divBdr>
    </w:div>
    <w:div w:id="2005741960">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 w:id="20561955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605-6304" TargetMode="External"/><Relationship Id="rId13" Type="http://schemas.openxmlformats.org/officeDocument/2006/relationships/comments" Target="comments.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2.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6601-9597"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hyperlink" Target="https://orcid.org/0000-0002-4743-9577"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urldefense.com/v3/__https:/orcid.org/0000-0003-3462-9432__;!!D9dNQwwGXtA!Xml2rQNvfPwkNvs0eS3TGXuVlZFuFqVAC3lLbmWnvqHuF40MJjfPGhl_28WTJ5f2hlGtilbO-rLtC_kPqjbV$" TargetMode="External"/><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CFC5D-FA0B-476B-ABDC-B13C2BE9A473}">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441</TotalTime>
  <Pages>26</Pages>
  <Words>8585</Words>
  <Characters>403279</Characters>
  <Application>Microsoft Office Word</Application>
  <DocSecurity>0</DocSecurity>
  <Lines>6019</Lines>
  <Paragraphs>13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10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685</cp:revision>
  <cp:lastPrinted>2024-05-15T10:23:00Z</cp:lastPrinted>
  <dcterms:created xsi:type="dcterms:W3CDTF">2025-02-03T14:07:00Z</dcterms:created>
  <dcterms:modified xsi:type="dcterms:W3CDTF">2025-02-12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y fmtid="{D5CDD505-2E9C-101B-9397-08002B2CF9AE}" pid="3" name="Mendeley Document_1">
    <vt:lpwstr>True</vt:lpwstr>
  </property>
  <property fmtid="{D5CDD505-2E9C-101B-9397-08002B2CF9AE}" pid="4" name="Mendeley Unique User Id_1">
    <vt:lpwstr>c9295e8b-616c-35c4-a2e4-c4ec6578bcd8</vt:lpwstr>
  </property>
  <property fmtid="{D5CDD505-2E9C-101B-9397-08002B2CF9AE}" pid="5" name="Mendeley Citation Style_1">
    <vt:lpwstr>http://www.zotero.org/styles/harvard-cite-them-righ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egetation-science</vt:lpwstr>
  </property>
  <property fmtid="{D5CDD505-2E9C-101B-9397-08002B2CF9AE}" pid="19" name="Mendeley Recent Style Name 6_1">
    <vt:lpwstr>Journal of Vegetation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